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91E63" w14:textId="1D855739" w:rsidR="00D66A50" w:rsidRPr="00A40B4B" w:rsidRDefault="00BF0554" w:rsidP="00BA00FF">
      <w:pPr>
        <w:pStyle w:val="Title"/>
      </w:pPr>
      <w:bookmarkStart w:id="1" w:name="_Hlk129078357"/>
      <w:bookmarkStart w:id="2" w:name="OLE_LINK1"/>
      <w:bookmarkStart w:id="3" w:name="OLE_LINK2"/>
      <w:bookmarkStart w:id="4" w:name="_Hlk105166426"/>
      <w:r w:rsidRPr="00A40B4B">
        <w:t xml:space="preserve">Modular Antibody </w:t>
      </w:r>
      <w:r w:rsidRPr="000A1347">
        <w:rPr>
          <w:i/>
        </w:rPr>
        <w:t>de novo</w:t>
      </w:r>
      <w:r w:rsidRPr="000A1347">
        <w:t xml:space="preserve"> </w:t>
      </w:r>
      <w:r w:rsidR="002B4D3D" w:rsidRPr="00A40B4B">
        <w:t>S</w:t>
      </w:r>
      <w:r w:rsidRPr="00A40B4B">
        <w:t xml:space="preserve">equence </w:t>
      </w:r>
      <w:r w:rsidR="002B4D3D" w:rsidRPr="00A40B4B">
        <w:t>A</w:t>
      </w:r>
      <w:r w:rsidRPr="00A40B4B">
        <w:t xml:space="preserve">nalysis using </w:t>
      </w:r>
      <w:r w:rsidR="002B4D3D" w:rsidRPr="00A40B4B">
        <w:t>M</w:t>
      </w:r>
      <w:r w:rsidRPr="00A40B4B">
        <w:t xml:space="preserve">ulti-tier LC-MS/MS </w:t>
      </w:r>
      <w:r w:rsidR="002B4D3D" w:rsidRPr="00A40B4B">
        <w:t>D</w:t>
      </w:r>
      <w:r w:rsidRPr="00A40B4B">
        <w:t>ata</w:t>
      </w:r>
    </w:p>
    <w:bookmarkEnd w:id="2"/>
    <w:bookmarkEnd w:id="3"/>
    <w:p w14:paraId="57A07349" w14:textId="77777777" w:rsidR="005F77BA" w:rsidRPr="00E65D78" w:rsidRDefault="005F77BA" w:rsidP="00BA00FF"/>
    <w:p w14:paraId="5850F80A" w14:textId="2ADD8F2D" w:rsidR="00A83F33" w:rsidRPr="00951ADC" w:rsidRDefault="002B4D3D" w:rsidP="00BA00FF">
      <w:r w:rsidRPr="00951ADC">
        <w:t>Bastiaan de Graaf</w:t>
      </w:r>
      <w:r w:rsidR="00A83F33" w:rsidRPr="00951ADC">
        <w:rPr>
          <w:vertAlign w:val="superscript"/>
        </w:rPr>
        <w:t>1,2</w:t>
      </w:r>
      <w:r w:rsidR="00A83F33" w:rsidRPr="00951ADC">
        <w:t xml:space="preserve">, </w:t>
      </w:r>
      <w:r w:rsidR="001933DB" w:rsidRPr="00951ADC">
        <w:t>Douwe Schulte</w:t>
      </w:r>
      <w:r w:rsidR="001933DB" w:rsidRPr="00951ADC">
        <w:rPr>
          <w:vertAlign w:val="superscript"/>
        </w:rPr>
        <w:t>1,2</w:t>
      </w:r>
      <w:r w:rsidR="001933DB" w:rsidRPr="00951ADC">
        <w:t>, Max Hoek</w:t>
      </w:r>
      <w:r w:rsidR="001933DB" w:rsidRPr="00951ADC">
        <w:rPr>
          <w:vertAlign w:val="superscript"/>
        </w:rPr>
        <w:t>1,2</w:t>
      </w:r>
      <w:r w:rsidR="001933DB" w:rsidRPr="00951ADC">
        <w:t>, Weiwei Peng</w:t>
      </w:r>
      <w:r w:rsidR="001933DB" w:rsidRPr="00951ADC">
        <w:rPr>
          <w:vertAlign w:val="superscript"/>
        </w:rPr>
        <w:t>1,2</w:t>
      </w:r>
      <w:r w:rsidR="001933DB" w:rsidRPr="00951ADC">
        <w:t xml:space="preserve">, </w:t>
      </w:r>
      <w:r w:rsidRPr="00951ADC">
        <w:t>Sem Tamara</w:t>
      </w:r>
      <w:r w:rsidR="00A83F33" w:rsidRPr="00951ADC">
        <w:rPr>
          <w:vertAlign w:val="superscript"/>
        </w:rPr>
        <w:t>1,2</w:t>
      </w:r>
      <w:r w:rsidR="00A83F33" w:rsidRPr="00951ADC">
        <w:t xml:space="preserve">, </w:t>
      </w:r>
      <w:r w:rsidR="0065694F" w:rsidRPr="00951ADC">
        <w:t>Joost Snijder</w:t>
      </w:r>
      <w:r w:rsidR="0065694F" w:rsidRPr="00951ADC">
        <w:rPr>
          <w:vertAlign w:val="superscript"/>
        </w:rPr>
        <w:t>1,2</w:t>
      </w:r>
      <w:r w:rsidR="0065694F" w:rsidRPr="00951ADC">
        <w:t xml:space="preserve">, </w:t>
      </w:r>
      <w:r w:rsidR="00DA0FF1" w:rsidRPr="00951ADC">
        <w:t>Richard A. Scheltema</w:t>
      </w:r>
      <w:r w:rsidR="00DA0FF1" w:rsidRPr="00951ADC">
        <w:rPr>
          <w:vertAlign w:val="superscript"/>
        </w:rPr>
        <w:t>1,2</w:t>
      </w:r>
      <w:r w:rsidR="00DA0FF1" w:rsidRPr="00951ADC">
        <w:t xml:space="preserve">, </w:t>
      </w:r>
      <w:r w:rsidRPr="00951ADC">
        <w:t>Albert J.R. Heck</w:t>
      </w:r>
      <w:r w:rsidR="00054718" w:rsidRPr="00951ADC">
        <w:rPr>
          <w:vertAlign w:val="superscript"/>
        </w:rPr>
        <w:t>1,2</w:t>
      </w:r>
      <w:r w:rsidR="005F77BA" w:rsidRPr="00951ADC">
        <w:rPr>
          <w:vertAlign w:val="superscript"/>
        </w:rPr>
        <w:t>$</w:t>
      </w:r>
    </w:p>
    <w:p w14:paraId="1217AA33" w14:textId="77777777" w:rsidR="00175F3D" w:rsidRPr="00951ADC" w:rsidRDefault="00175F3D" w:rsidP="00BA00FF"/>
    <w:p w14:paraId="36EE23DD" w14:textId="56B7F88C" w:rsidR="00054718" w:rsidRPr="00734743" w:rsidRDefault="00054718" w:rsidP="00BA00FF">
      <w:r w:rsidRPr="00734743">
        <w:rPr>
          <w:vertAlign w:val="superscript"/>
        </w:rPr>
        <w:t>1</w:t>
      </w:r>
      <w:r w:rsidRPr="00734743">
        <w:t xml:space="preserve">Biomolecular Mass Spectrometry and Proteomics, Bijvoet Center for Biomolecular Research and Utrecht Institute for Pharmaceutical Sciences, </w:t>
      </w:r>
      <w:r w:rsidR="00734743" w:rsidRPr="00951ADC">
        <w:t xml:space="preserve">Utrecht </w:t>
      </w:r>
      <w:r w:rsidRPr="00734743">
        <w:t>University,</w:t>
      </w:r>
      <w:r w:rsidR="0024790D" w:rsidRPr="00734743">
        <w:t xml:space="preserve"> </w:t>
      </w:r>
      <w:r w:rsidRPr="00734743">
        <w:t xml:space="preserve">Padualaan 8, 3584 CH Utrecht, The </w:t>
      </w:r>
      <w:proofErr w:type="gramStart"/>
      <w:r w:rsidRPr="00734743">
        <w:t>Netherlands</w:t>
      </w:r>
      <w:r w:rsidR="00871E5E" w:rsidRPr="00734743">
        <w:t>;</w:t>
      </w:r>
      <w:proofErr w:type="gramEnd"/>
    </w:p>
    <w:p w14:paraId="68E2A29C" w14:textId="579073B2" w:rsidR="00054718" w:rsidRPr="00666392" w:rsidRDefault="00054718" w:rsidP="00BA00FF">
      <w:r w:rsidRPr="00666392">
        <w:rPr>
          <w:vertAlign w:val="superscript"/>
        </w:rPr>
        <w:t>2</w:t>
      </w:r>
      <w:r w:rsidRPr="00666392">
        <w:t xml:space="preserve">Netherlands Proteomics Center, Padualaan 8, 3584 CH Utrecht, The </w:t>
      </w:r>
      <w:proofErr w:type="gramStart"/>
      <w:r w:rsidRPr="00666392">
        <w:t>Netherlands</w:t>
      </w:r>
      <w:r w:rsidR="00871E5E" w:rsidRPr="00666392">
        <w:t>;</w:t>
      </w:r>
      <w:proofErr w:type="gramEnd"/>
    </w:p>
    <w:p w14:paraId="732CEF58" w14:textId="68505060" w:rsidR="005F77BA" w:rsidRPr="00E65D78" w:rsidRDefault="005F77BA" w:rsidP="00BA00FF">
      <w:r w:rsidRPr="00E65D78">
        <w:rPr>
          <w:vertAlign w:val="superscript"/>
        </w:rPr>
        <w:t>$</w:t>
      </w:r>
      <w:r w:rsidRPr="00E65D78">
        <w:t xml:space="preserve">Corresponding author: </w:t>
      </w:r>
      <w:hyperlink r:id="rId11" w:history="1">
        <w:r w:rsidR="002B4D3D" w:rsidRPr="00E65D78">
          <w:rPr>
            <w:rStyle w:val="Hyperlink"/>
          </w:rPr>
          <w:t>a.r.j.heck@uu.nl</w:t>
        </w:r>
      </w:hyperlink>
    </w:p>
    <w:p w14:paraId="62B0C012" w14:textId="0B0899DF" w:rsidR="006A23E1" w:rsidRPr="00E65D78" w:rsidRDefault="006A23E1" w:rsidP="00BA00FF"/>
    <w:p w14:paraId="2C03555D" w14:textId="77777777" w:rsidR="00040649" w:rsidRPr="00E65D78" w:rsidRDefault="00040649" w:rsidP="00BA00FF"/>
    <w:p w14:paraId="30FF97CA" w14:textId="0B2F8361" w:rsidR="00A568B0" w:rsidRDefault="00040649" w:rsidP="00BA00FF">
      <w:r w:rsidRPr="00E65D78">
        <w:t xml:space="preserve">Keywords: </w:t>
      </w:r>
      <w:r w:rsidR="00FA41AF" w:rsidRPr="00D51C1D">
        <w:rPr>
          <w:i/>
        </w:rPr>
        <w:t>de novo</w:t>
      </w:r>
      <w:r w:rsidR="00FA41AF">
        <w:t xml:space="preserve"> sequencing, antibodies, polyclonal, mass spectrometry, middle down</w:t>
      </w:r>
    </w:p>
    <w:p w14:paraId="169C7DDE" w14:textId="411B5E0C" w:rsidR="00BE2C0A" w:rsidRDefault="00225F97" w:rsidP="002C7630">
      <w:r>
        <w:t>List of abbreviations</w:t>
      </w:r>
      <w:r w:rsidR="00CA0685">
        <w:t>:</w:t>
      </w:r>
    </w:p>
    <w:tbl>
      <w:tblPr>
        <w:tblW w:w="6140" w:type="dxa"/>
        <w:tblInd w:w="108" w:type="dxa"/>
        <w:tblLook w:val="04A0" w:firstRow="1" w:lastRow="0" w:firstColumn="1" w:lastColumn="0" w:noHBand="0" w:noVBand="1"/>
      </w:tblPr>
      <w:tblGrid>
        <w:gridCol w:w="1720"/>
        <w:gridCol w:w="4420"/>
      </w:tblGrid>
      <w:tr w:rsidR="00CA0685" w:rsidRPr="00CA0685" w14:paraId="71FB2EF1" w14:textId="77777777" w:rsidTr="00CA0685">
        <w:trPr>
          <w:trHeight w:val="300"/>
        </w:trPr>
        <w:tc>
          <w:tcPr>
            <w:tcW w:w="1720" w:type="dxa"/>
            <w:tcBorders>
              <w:top w:val="nil"/>
              <w:left w:val="nil"/>
              <w:bottom w:val="nil"/>
              <w:right w:val="nil"/>
            </w:tcBorders>
            <w:shd w:val="clear" w:color="auto" w:fill="auto"/>
            <w:noWrap/>
            <w:vAlign w:val="bottom"/>
            <w:hideMark/>
          </w:tcPr>
          <w:p w14:paraId="481B453D"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DR</w:t>
            </w:r>
          </w:p>
        </w:tc>
        <w:tc>
          <w:tcPr>
            <w:tcW w:w="4420" w:type="dxa"/>
            <w:tcBorders>
              <w:top w:val="nil"/>
              <w:left w:val="nil"/>
              <w:bottom w:val="nil"/>
              <w:right w:val="nil"/>
            </w:tcBorders>
            <w:shd w:val="clear" w:color="auto" w:fill="auto"/>
            <w:noWrap/>
            <w:vAlign w:val="bottom"/>
            <w:hideMark/>
          </w:tcPr>
          <w:p w14:paraId="593C1B96"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omplementarity determining region</w:t>
            </w:r>
          </w:p>
        </w:tc>
      </w:tr>
      <w:tr w:rsidR="00CA0685" w:rsidRPr="00CA0685" w14:paraId="5DF5C38F" w14:textId="77777777" w:rsidTr="00CA0685">
        <w:trPr>
          <w:trHeight w:val="300"/>
        </w:trPr>
        <w:tc>
          <w:tcPr>
            <w:tcW w:w="1720" w:type="dxa"/>
            <w:tcBorders>
              <w:top w:val="nil"/>
              <w:left w:val="nil"/>
              <w:bottom w:val="nil"/>
              <w:right w:val="nil"/>
            </w:tcBorders>
            <w:shd w:val="clear" w:color="auto" w:fill="auto"/>
            <w:noWrap/>
            <w:vAlign w:val="bottom"/>
            <w:hideMark/>
          </w:tcPr>
          <w:p w14:paraId="4C44D181"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w:t>
            </w:r>
          </w:p>
        </w:tc>
        <w:tc>
          <w:tcPr>
            <w:tcW w:w="4420" w:type="dxa"/>
            <w:tcBorders>
              <w:top w:val="nil"/>
              <w:left w:val="nil"/>
              <w:bottom w:val="nil"/>
              <w:right w:val="nil"/>
            </w:tcBorders>
            <w:shd w:val="clear" w:color="auto" w:fill="auto"/>
            <w:noWrap/>
            <w:vAlign w:val="bottom"/>
            <w:hideMark/>
          </w:tcPr>
          <w:p w14:paraId="072628B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mework region</w:t>
            </w:r>
          </w:p>
        </w:tc>
      </w:tr>
      <w:tr w:rsidR="00CA0685" w:rsidRPr="00CA0685" w14:paraId="7D68BADA" w14:textId="77777777" w:rsidTr="00CA0685">
        <w:trPr>
          <w:trHeight w:val="300"/>
        </w:trPr>
        <w:tc>
          <w:tcPr>
            <w:tcW w:w="1720" w:type="dxa"/>
            <w:tcBorders>
              <w:top w:val="nil"/>
              <w:left w:val="nil"/>
              <w:bottom w:val="nil"/>
              <w:right w:val="nil"/>
            </w:tcBorders>
            <w:shd w:val="clear" w:color="auto" w:fill="auto"/>
            <w:noWrap/>
            <w:vAlign w:val="bottom"/>
            <w:hideMark/>
          </w:tcPr>
          <w:p w14:paraId="385C2A2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CDR-FR</w:t>
            </w:r>
          </w:p>
        </w:tc>
        <w:tc>
          <w:tcPr>
            <w:tcW w:w="4420" w:type="dxa"/>
            <w:tcBorders>
              <w:top w:val="nil"/>
              <w:left w:val="nil"/>
              <w:bottom w:val="nil"/>
              <w:right w:val="nil"/>
            </w:tcBorders>
            <w:shd w:val="clear" w:color="auto" w:fill="auto"/>
            <w:noWrap/>
            <w:vAlign w:val="bottom"/>
            <w:hideMark/>
          </w:tcPr>
          <w:p w14:paraId="42CAE966"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DR with flanking FRs</w:t>
            </w:r>
          </w:p>
        </w:tc>
      </w:tr>
      <w:tr w:rsidR="00A2712A" w:rsidRPr="00CA0685" w14:paraId="36322662" w14:textId="77777777" w:rsidTr="00CA0685">
        <w:trPr>
          <w:trHeight w:val="300"/>
        </w:trPr>
        <w:tc>
          <w:tcPr>
            <w:tcW w:w="1720" w:type="dxa"/>
            <w:tcBorders>
              <w:top w:val="nil"/>
              <w:left w:val="nil"/>
              <w:bottom w:val="nil"/>
              <w:right w:val="nil"/>
            </w:tcBorders>
            <w:shd w:val="clear" w:color="auto" w:fill="auto"/>
            <w:noWrap/>
            <w:vAlign w:val="bottom"/>
          </w:tcPr>
          <w:p w14:paraId="7CCB4C73" w14:textId="6241281E" w:rsidR="00A2712A" w:rsidRPr="00CA0685" w:rsidRDefault="00A2712A" w:rsidP="00CA0685">
            <w:pPr>
              <w:spacing w:after="0" w:line="240" w:lineRule="auto"/>
              <w:jc w:val="left"/>
              <w:rPr>
                <w:rFonts w:eastAsia="Times New Roman"/>
                <w:color w:val="000000"/>
                <w:lang w:val="en-US"/>
              </w:rPr>
            </w:pPr>
            <w:r>
              <w:rPr>
                <w:rFonts w:eastAsia="Times New Roman"/>
                <w:color w:val="000000"/>
                <w:lang w:val="en-US"/>
              </w:rPr>
              <w:t>LC</w:t>
            </w:r>
          </w:p>
        </w:tc>
        <w:tc>
          <w:tcPr>
            <w:tcW w:w="4420" w:type="dxa"/>
            <w:tcBorders>
              <w:top w:val="nil"/>
              <w:left w:val="nil"/>
              <w:bottom w:val="nil"/>
              <w:right w:val="nil"/>
            </w:tcBorders>
            <w:shd w:val="clear" w:color="auto" w:fill="auto"/>
            <w:noWrap/>
            <w:vAlign w:val="bottom"/>
          </w:tcPr>
          <w:p w14:paraId="1E40C77F" w14:textId="28DAA255" w:rsidR="00A2712A" w:rsidRPr="00CA0685" w:rsidRDefault="00A2712A" w:rsidP="00CA0685">
            <w:pPr>
              <w:spacing w:after="0" w:line="240" w:lineRule="auto"/>
              <w:jc w:val="left"/>
              <w:rPr>
                <w:rFonts w:eastAsia="Times New Roman"/>
                <w:color w:val="000000"/>
                <w:lang w:val="en-US"/>
              </w:rPr>
            </w:pPr>
            <w:r>
              <w:rPr>
                <w:rFonts w:eastAsia="Times New Roman"/>
                <w:color w:val="000000"/>
                <w:lang w:val="en-US"/>
              </w:rPr>
              <w:t>Liquid chromatography</w:t>
            </w:r>
          </w:p>
        </w:tc>
      </w:tr>
      <w:tr w:rsidR="00CA0685" w:rsidRPr="00CA0685" w14:paraId="654487CA" w14:textId="77777777" w:rsidTr="00CA0685">
        <w:trPr>
          <w:trHeight w:val="300"/>
        </w:trPr>
        <w:tc>
          <w:tcPr>
            <w:tcW w:w="1720" w:type="dxa"/>
            <w:tcBorders>
              <w:top w:val="nil"/>
              <w:left w:val="nil"/>
              <w:bottom w:val="nil"/>
              <w:right w:val="nil"/>
            </w:tcBorders>
            <w:shd w:val="clear" w:color="auto" w:fill="auto"/>
            <w:noWrap/>
            <w:vAlign w:val="bottom"/>
            <w:hideMark/>
          </w:tcPr>
          <w:p w14:paraId="35D5445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S</w:t>
            </w:r>
          </w:p>
        </w:tc>
        <w:tc>
          <w:tcPr>
            <w:tcW w:w="4420" w:type="dxa"/>
            <w:tcBorders>
              <w:top w:val="nil"/>
              <w:left w:val="nil"/>
              <w:bottom w:val="nil"/>
              <w:right w:val="nil"/>
            </w:tcBorders>
            <w:shd w:val="clear" w:color="auto" w:fill="auto"/>
            <w:noWrap/>
            <w:vAlign w:val="bottom"/>
            <w:hideMark/>
          </w:tcPr>
          <w:p w14:paraId="51AC97B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ass spectrometry</w:t>
            </w:r>
          </w:p>
        </w:tc>
      </w:tr>
      <w:tr w:rsidR="00CA0685" w:rsidRPr="00CA0685" w14:paraId="3B5702BC" w14:textId="77777777" w:rsidTr="00CA0685">
        <w:trPr>
          <w:trHeight w:val="300"/>
        </w:trPr>
        <w:tc>
          <w:tcPr>
            <w:tcW w:w="1720" w:type="dxa"/>
            <w:tcBorders>
              <w:top w:val="nil"/>
              <w:left w:val="nil"/>
              <w:bottom w:val="nil"/>
              <w:right w:val="nil"/>
            </w:tcBorders>
            <w:shd w:val="clear" w:color="auto" w:fill="auto"/>
            <w:noWrap/>
            <w:vAlign w:val="bottom"/>
            <w:hideMark/>
          </w:tcPr>
          <w:p w14:paraId="111A4174"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BU</w:t>
            </w:r>
          </w:p>
        </w:tc>
        <w:tc>
          <w:tcPr>
            <w:tcW w:w="4420" w:type="dxa"/>
            <w:tcBorders>
              <w:top w:val="nil"/>
              <w:left w:val="nil"/>
              <w:bottom w:val="nil"/>
              <w:right w:val="nil"/>
            </w:tcBorders>
            <w:shd w:val="clear" w:color="auto" w:fill="auto"/>
            <w:noWrap/>
            <w:vAlign w:val="bottom"/>
            <w:hideMark/>
          </w:tcPr>
          <w:p w14:paraId="374DB64A"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Bottom-up</w:t>
            </w:r>
          </w:p>
        </w:tc>
      </w:tr>
      <w:tr w:rsidR="00CA0685" w:rsidRPr="00CA0685" w14:paraId="4129ECC5" w14:textId="77777777" w:rsidTr="00CA0685">
        <w:trPr>
          <w:trHeight w:val="300"/>
        </w:trPr>
        <w:tc>
          <w:tcPr>
            <w:tcW w:w="1720" w:type="dxa"/>
            <w:tcBorders>
              <w:top w:val="nil"/>
              <w:left w:val="nil"/>
              <w:bottom w:val="nil"/>
              <w:right w:val="nil"/>
            </w:tcBorders>
            <w:shd w:val="clear" w:color="auto" w:fill="auto"/>
            <w:noWrap/>
            <w:vAlign w:val="bottom"/>
            <w:hideMark/>
          </w:tcPr>
          <w:p w14:paraId="1410B59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D</w:t>
            </w:r>
          </w:p>
        </w:tc>
        <w:tc>
          <w:tcPr>
            <w:tcW w:w="4420" w:type="dxa"/>
            <w:tcBorders>
              <w:top w:val="nil"/>
              <w:left w:val="nil"/>
              <w:bottom w:val="nil"/>
              <w:right w:val="nil"/>
            </w:tcBorders>
            <w:shd w:val="clear" w:color="auto" w:fill="auto"/>
            <w:noWrap/>
            <w:vAlign w:val="bottom"/>
            <w:hideMark/>
          </w:tcPr>
          <w:p w14:paraId="6012829F"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iddle-down</w:t>
            </w:r>
          </w:p>
        </w:tc>
      </w:tr>
      <w:tr w:rsidR="00CA0685" w:rsidRPr="00CA0685" w14:paraId="586EAF99" w14:textId="77777777" w:rsidTr="00CA0685">
        <w:trPr>
          <w:trHeight w:val="300"/>
        </w:trPr>
        <w:tc>
          <w:tcPr>
            <w:tcW w:w="1720" w:type="dxa"/>
            <w:tcBorders>
              <w:top w:val="nil"/>
              <w:left w:val="nil"/>
              <w:bottom w:val="nil"/>
              <w:right w:val="nil"/>
            </w:tcBorders>
            <w:shd w:val="clear" w:color="auto" w:fill="auto"/>
            <w:noWrap/>
            <w:vAlign w:val="bottom"/>
            <w:hideMark/>
          </w:tcPr>
          <w:p w14:paraId="006D27B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RT</w:t>
            </w:r>
          </w:p>
        </w:tc>
        <w:tc>
          <w:tcPr>
            <w:tcW w:w="4420" w:type="dxa"/>
            <w:tcBorders>
              <w:top w:val="nil"/>
              <w:left w:val="nil"/>
              <w:bottom w:val="nil"/>
              <w:right w:val="nil"/>
            </w:tcBorders>
            <w:shd w:val="clear" w:color="auto" w:fill="auto"/>
            <w:noWrap/>
            <w:vAlign w:val="bottom"/>
            <w:hideMark/>
          </w:tcPr>
          <w:p w14:paraId="7698A13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Room temperature</w:t>
            </w:r>
          </w:p>
        </w:tc>
      </w:tr>
      <w:tr w:rsidR="00CA0685" w:rsidRPr="00CA0685" w14:paraId="1153AE00" w14:textId="77777777" w:rsidTr="00CA0685">
        <w:trPr>
          <w:trHeight w:val="300"/>
        </w:trPr>
        <w:tc>
          <w:tcPr>
            <w:tcW w:w="1720" w:type="dxa"/>
            <w:tcBorders>
              <w:top w:val="nil"/>
              <w:left w:val="nil"/>
              <w:bottom w:val="nil"/>
              <w:right w:val="nil"/>
            </w:tcBorders>
            <w:shd w:val="clear" w:color="auto" w:fill="auto"/>
            <w:noWrap/>
            <w:vAlign w:val="bottom"/>
            <w:hideMark/>
          </w:tcPr>
          <w:p w14:paraId="29537180"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ab</w:t>
            </w:r>
          </w:p>
        </w:tc>
        <w:tc>
          <w:tcPr>
            <w:tcW w:w="4420" w:type="dxa"/>
            <w:tcBorders>
              <w:top w:val="nil"/>
              <w:left w:val="nil"/>
              <w:bottom w:val="nil"/>
              <w:right w:val="nil"/>
            </w:tcBorders>
            <w:shd w:val="clear" w:color="auto" w:fill="auto"/>
            <w:noWrap/>
            <w:vAlign w:val="bottom"/>
            <w:hideMark/>
          </w:tcPr>
          <w:p w14:paraId="01360B14"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gment (Antigen Binding)</w:t>
            </w:r>
          </w:p>
        </w:tc>
      </w:tr>
      <w:tr w:rsidR="00CA0685" w:rsidRPr="00CA0685" w14:paraId="5417B65C" w14:textId="77777777" w:rsidTr="00CA0685">
        <w:trPr>
          <w:trHeight w:val="300"/>
        </w:trPr>
        <w:tc>
          <w:tcPr>
            <w:tcW w:w="1720" w:type="dxa"/>
            <w:tcBorders>
              <w:top w:val="nil"/>
              <w:left w:val="nil"/>
              <w:bottom w:val="nil"/>
              <w:right w:val="nil"/>
            </w:tcBorders>
            <w:shd w:val="clear" w:color="auto" w:fill="auto"/>
            <w:noWrap/>
            <w:vAlign w:val="bottom"/>
            <w:hideMark/>
          </w:tcPr>
          <w:p w14:paraId="5246DE29"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c</w:t>
            </w:r>
          </w:p>
        </w:tc>
        <w:tc>
          <w:tcPr>
            <w:tcW w:w="4420" w:type="dxa"/>
            <w:tcBorders>
              <w:top w:val="nil"/>
              <w:left w:val="nil"/>
              <w:bottom w:val="nil"/>
              <w:right w:val="nil"/>
            </w:tcBorders>
            <w:shd w:val="clear" w:color="auto" w:fill="auto"/>
            <w:noWrap/>
            <w:vAlign w:val="bottom"/>
            <w:hideMark/>
          </w:tcPr>
          <w:p w14:paraId="03C5BE07"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gment (Crystallizable)</w:t>
            </w:r>
          </w:p>
        </w:tc>
      </w:tr>
    </w:tbl>
    <w:p w14:paraId="4956C893" w14:textId="1EBE1788" w:rsidR="00040649" w:rsidRPr="00F8275C" w:rsidRDefault="00FC5DB8" w:rsidP="006F5506">
      <w:pPr>
        <w:pStyle w:val="Heading1"/>
        <w:rPr>
          <w:lang w:val="fr-FR"/>
        </w:rPr>
      </w:pPr>
      <w:bookmarkStart w:id="5" w:name="_Toc144114825"/>
      <w:bookmarkEnd w:id="4"/>
      <w:r w:rsidRPr="00F8275C">
        <w:rPr>
          <w:lang w:val="fr-FR"/>
        </w:rPr>
        <w:lastRenderedPageBreak/>
        <w:t>Abstract</w:t>
      </w:r>
      <w:r w:rsidR="0024790D" w:rsidRPr="00F8275C">
        <w:rPr>
          <w:lang w:val="fr-FR"/>
        </w:rPr>
        <w:t xml:space="preserve"> (</w:t>
      </w:r>
      <w:r w:rsidR="00DA793F" w:rsidRPr="00F8275C">
        <w:rPr>
          <w:lang w:val="fr-FR"/>
        </w:rPr>
        <w:t>2</w:t>
      </w:r>
      <w:r w:rsidR="00DA793F">
        <w:rPr>
          <w:lang w:val="fr-FR"/>
        </w:rPr>
        <w:t>4</w:t>
      </w:r>
      <w:r w:rsidR="00DA793F">
        <w:rPr>
          <w:lang w:val="fr-FR"/>
        </w:rPr>
        <w:t>9</w:t>
      </w:r>
      <w:r w:rsidR="00DA793F" w:rsidRPr="00F8275C">
        <w:rPr>
          <w:lang w:val="fr-FR"/>
        </w:rPr>
        <w:t xml:space="preserve"> </w:t>
      </w:r>
      <w:r w:rsidR="00D02858" w:rsidRPr="00F8275C">
        <w:rPr>
          <w:lang w:val="fr-FR"/>
        </w:rPr>
        <w:t xml:space="preserve">/ </w:t>
      </w:r>
      <w:r w:rsidR="00A6690C" w:rsidRPr="00F8275C">
        <w:rPr>
          <w:lang w:val="fr-FR"/>
        </w:rPr>
        <w:t>25</w:t>
      </w:r>
      <w:r w:rsidR="00596CC9" w:rsidRPr="00F8275C">
        <w:rPr>
          <w:lang w:val="fr-FR"/>
        </w:rPr>
        <w:t>0</w:t>
      </w:r>
      <w:r w:rsidR="0024790D" w:rsidRPr="00F8275C">
        <w:rPr>
          <w:lang w:val="fr-FR"/>
        </w:rPr>
        <w:t>)</w:t>
      </w:r>
      <w:bookmarkEnd w:id="5"/>
    </w:p>
    <w:p w14:paraId="43095404" w14:textId="682EDCE8" w:rsidR="001E588C" w:rsidRPr="00E65D78" w:rsidRDefault="00BD01C3" w:rsidP="00011F68">
      <w:r w:rsidRPr="00E65D78">
        <w:t>Antibodies</w:t>
      </w:r>
      <w:r w:rsidR="00F8275C">
        <w:t xml:space="preserve"> </w:t>
      </w:r>
      <w:r w:rsidR="00734743">
        <w:t>form</w:t>
      </w:r>
      <w:r w:rsidR="00734743" w:rsidRPr="00E65D78">
        <w:t xml:space="preserve"> </w:t>
      </w:r>
      <w:r w:rsidRPr="00E65D78">
        <w:t xml:space="preserve">an </w:t>
      </w:r>
      <w:r w:rsidR="00260F98" w:rsidRPr="00E65D78">
        <w:t xml:space="preserve">important class of biomolecules that are produced by the immune system to defend </w:t>
      </w:r>
      <w:r w:rsidR="00734743">
        <w:t xml:space="preserve">us </w:t>
      </w:r>
      <w:r w:rsidR="00260F98" w:rsidRPr="00E65D78">
        <w:t xml:space="preserve">against </w:t>
      </w:r>
      <w:r w:rsidR="005D6910">
        <w:t>infections</w:t>
      </w:r>
      <w:r w:rsidR="00D02858">
        <w:t xml:space="preserve">. Their importance is underlined by their </w:t>
      </w:r>
      <w:r w:rsidR="00734743">
        <w:t xml:space="preserve">successful </w:t>
      </w:r>
      <w:r w:rsidR="00D02858">
        <w:t>use</w:t>
      </w:r>
      <w:r w:rsidR="005F5F80" w:rsidRPr="00E65D78">
        <w:t xml:space="preserve"> as therapeutic agents</w:t>
      </w:r>
      <w:r w:rsidR="00734743">
        <w:t>, enabled by</w:t>
      </w:r>
      <w:r w:rsidR="005F5F80" w:rsidRPr="00E65D78">
        <w:t xml:space="preserve"> </w:t>
      </w:r>
      <w:r w:rsidR="00FC5763">
        <w:t xml:space="preserve">their </w:t>
      </w:r>
      <w:r w:rsidR="00D02858">
        <w:t xml:space="preserve">production as recombinant </w:t>
      </w:r>
      <w:r w:rsidR="00734743">
        <w:t xml:space="preserve">monoclonal </w:t>
      </w:r>
      <w:r w:rsidR="00D02858">
        <w:t>proteins</w:t>
      </w:r>
      <w:r w:rsidR="00734743">
        <w:t xml:space="preserve"> (mAbs)</w:t>
      </w:r>
      <w:r w:rsidR="005F5F80" w:rsidRPr="00E65D78">
        <w:t xml:space="preserve">. </w:t>
      </w:r>
      <w:r w:rsidR="00734743">
        <w:t>Prior to</w:t>
      </w:r>
      <w:r w:rsidR="002F7CE6">
        <w:t xml:space="preserve"> </w:t>
      </w:r>
      <w:r w:rsidR="00A31DA2">
        <w:t xml:space="preserve">development of an </w:t>
      </w:r>
      <w:r w:rsidR="00921769">
        <w:t>antibody</w:t>
      </w:r>
      <w:r w:rsidR="00A31DA2">
        <w:t xml:space="preserve"> lead</w:t>
      </w:r>
      <w:r w:rsidR="002F7CE6">
        <w:t>, identification of</w:t>
      </w:r>
      <w:r w:rsidR="005F5F80" w:rsidRPr="00E65D78">
        <w:t xml:space="preserve"> the amino acid sequence </w:t>
      </w:r>
      <w:r w:rsidR="002F7CE6">
        <w:t>needs to be achieved</w:t>
      </w:r>
      <w:r w:rsidR="005F5F80" w:rsidRPr="00E65D78">
        <w:t xml:space="preserve">. </w:t>
      </w:r>
      <w:r w:rsidR="00734743">
        <w:t>Commonly</w:t>
      </w:r>
      <w:r w:rsidR="00734743" w:rsidRPr="00E65D78">
        <w:t xml:space="preserve"> </w:t>
      </w:r>
      <w:r w:rsidR="005F5F80" w:rsidRPr="00E65D78">
        <w:t xml:space="preserve">B-cell sequencing </w:t>
      </w:r>
      <w:r w:rsidR="00734743">
        <w:t>is</w:t>
      </w:r>
      <w:r w:rsidR="00846920">
        <w:t xml:space="preserve"> used</w:t>
      </w:r>
      <w:r w:rsidR="005F5F80" w:rsidRPr="00E65D78">
        <w:t xml:space="preserve"> to identify the </w:t>
      </w:r>
      <w:r w:rsidR="00846920">
        <w:t xml:space="preserve">DNA/RNA </w:t>
      </w:r>
      <w:r w:rsidR="005F5F80" w:rsidRPr="00E65D78">
        <w:t>sequence</w:t>
      </w:r>
      <w:r w:rsidR="00846920">
        <w:t>s that lead to the antibodies of interest</w:t>
      </w:r>
      <w:r w:rsidR="002F7CE6">
        <w:t xml:space="preserve">, although only a </w:t>
      </w:r>
      <w:r w:rsidR="00A31DA2">
        <w:t xml:space="preserve">small subset </w:t>
      </w:r>
      <w:r w:rsidR="002F7CE6">
        <w:t>of</w:t>
      </w:r>
      <w:r w:rsidR="00734743">
        <w:t xml:space="preserve"> the</w:t>
      </w:r>
      <w:r w:rsidR="002F7CE6">
        <w:t xml:space="preserve"> B</w:t>
      </w:r>
      <w:del w:id="6" w:author="Graaf, S.C. de (Bastiaan)" w:date="2023-08-28T10:52:00Z">
        <w:r w:rsidR="002F7CE6" w:rsidDel="00E07597">
          <w:delText>-</w:delText>
        </w:r>
      </w:del>
      <w:ins w:id="7" w:author="Graaf, S.C. de (Bastiaan)" w:date="2023-08-28T10:52:00Z">
        <w:r w:rsidR="00E07597">
          <w:t xml:space="preserve"> </w:t>
        </w:r>
      </w:ins>
      <w:r w:rsidR="002F7CE6">
        <w:t xml:space="preserve">cells produce antibodies </w:t>
      </w:r>
      <w:r w:rsidR="00734743">
        <w:t xml:space="preserve">that end </w:t>
      </w:r>
      <w:r w:rsidR="002F7CE6">
        <w:t>up in circulation</w:t>
      </w:r>
      <w:r w:rsidR="00846920">
        <w:t>. More</w:t>
      </w:r>
      <w:r w:rsidR="005F5F80" w:rsidRPr="00E65D78">
        <w:t xml:space="preserve"> recently </w:t>
      </w:r>
      <w:r w:rsidR="00846920">
        <w:t xml:space="preserve">mass spectrometry-based </w:t>
      </w:r>
      <w:r w:rsidR="00921769">
        <w:t>(MS)</w:t>
      </w:r>
      <w:r w:rsidR="00921769">
        <w:t xml:space="preserve"> </w:t>
      </w:r>
      <w:r w:rsidR="00846920">
        <w:t xml:space="preserve">methods </w:t>
      </w:r>
      <w:r w:rsidR="00A31DA2">
        <w:t>ha</w:t>
      </w:r>
      <w:r w:rsidR="00921769">
        <w:t>ve</w:t>
      </w:r>
      <w:r w:rsidR="00A31DA2">
        <w:t xml:space="preserve"> been used for sequencing</w:t>
      </w:r>
      <w:r w:rsidR="00846920">
        <w:t>, with the added benefit</w:t>
      </w:r>
      <w:r w:rsidR="00FC5763">
        <w:t xml:space="preserve"> that </w:t>
      </w:r>
      <w:r w:rsidR="00A31DA2">
        <w:t xml:space="preserve">this is a </w:t>
      </w:r>
      <w:r w:rsidR="00FC5763">
        <w:t>direct approach to extract the sequence</w:t>
      </w:r>
      <w:r w:rsidR="00734743">
        <w:t xml:space="preserve"> of the protein </w:t>
      </w:r>
      <w:r w:rsidR="00921769">
        <w:t>in</w:t>
      </w:r>
      <w:r w:rsidR="00734743">
        <w:t xml:space="preserve"> circulation,</w:t>
      </w:r>
      <w:r w:rsidR="00FC5763">
        <w:t xml:space="preserve"> </w:t>
      </w:r>
      <w:r w:rsidR="00921769">
        <w:t xml:space="preserve">thereby </w:t>
      </w:r>
      <w:r w:rsidR="00734743">
        <w:t xml:space="preserve">potentially </w:t>
      </w:r>
      <w:r w:rsidR="00921769">
        <w:t xml:space="preserve">providing </w:t>
      </w:r>
      <w:r w:rsidR="00385943" w:rsidRPr="00E65D78">
        <w:t xml:space="preserve">insights </w:t>
      </w:r>
      <w:r w:rsidR="00846920">
        <w:t xml:space="preserve">into </w:t>
      </w:r>
      <w:r w:rsidR="00736EF4">
        <w:t>post translational modifications</w:t>
      </w:r>
      <w:r w:rsidR="005F5F80" w:rsidRPr="00E65D78">
        <w:t xml:space="preserve">. Both </w:t>
      </w:r>
      <w:r w:rsidR="00B02910">
        <w:t>approaches</w:t>
      </w:r>
      <w:r w:rsidR="00B02910" w:rsidRPr="00E65D78">
        <w:t xml:space="preserve"> </w:t>
      </w:r>
      <w:r w:rsidR="002F7CE6">
        <w:t>have</w:t>
      </w:r>
      <w:r w:rsidR="002F7CE6" w:rsidRPr="00E65D78">
        <w:t xml:space="preserve"> </w:t>
      </w:r>
      <w:r w:rsidR="005F5F80" w:rsidRPr="00E65D78">
        <w:t xml:space="preserve">their </w:t>
      </w:r>
      <w:r w:rsidR="00B02910">
        <w:t>implicit</w:t>
      </w:r>
      <w:r w:rsidR="00B02910" w:rsidRPr="00E65D78">
        <w:t xml:space="preserve"> </w:t>
      </w:r>
      <w:r w:rsidR="00156EAA" w:rsidRPr="00E65D78">
        <w:t>challenges,</w:t>
      </w:r>
      <w:r w:rsidR="005F5F80" w:rsidRPr="00E65D78">
        <w:t xml:space="preserve"> and the complete extraction of the amino acid sequence</w:t>
      </w:r>
      <w:r w:rsidR="00FC5763">
        <w:t xml:space="preserve"> </w:t>
      </w:r>
      <w:r w:rsidR="005F5F80" w:rsidRPr="00E65D78">
        <w:t xml:space="preserve">is </w:t>
      </w:r>
      <w:r w:rsidR="00B02910">
        <w:t xml:space="preserve">still </w:t>
      </w:r>
      <w:r w:rsidR="002F7CE6">
        <w:t>difficult to achieve</w:t>
      </w:r>
      <w:r w:rsidR="001E588C" w:rsidRPr="00E65D78">
        <w:t xml:space="preserve">. </w:t>
      </w:r>
      <w:r w:rsidR="002F7CE6">
        <w:t xml:space="preserve">In </w:t>
      </w:r>
      <w:r w:rsidR="00B02910">
        <w:t xml:space="preserve">MS-based approaches </w:t>
      </w:r>
      <w:r w:rsidR="002F7CE6">
        <w:t xml:space="preserve">mostly shotgun proteomics </w:t>
      </w:r>
      <w:r w:rsidR="00B02910">
        <w:t xml:space="preserve">has been </w:t>
      </w:r>
      <w:r w:rsidR="002F7CE6">
        <w:t xml:space="preserve">applied, where the </w:t>
      </w:r>
      <w:r w:rsidR="00A31DA2">
        <w:t xml:space="preserve">antibody </w:t>
      </w:r>
      <w:r w:rsidR="002F7CE6">
        <w:t>is digested into peptide</w:t>
      </w:r>
      <w:r w:rsidR="00A31DA2">
        <w:t>s</w:t>
      </w:r>
      <w:r w:rsidR="002F7CE6">
        <w:t xml:space="preserve"> prior to identification. With such an approach, </w:t>
      </w:r>
      <w:r w:rsidR="001E588C" w:rsidRPr="00E65D78">
        <w:t>gaps</w:t>
      </w:r>
      <w:r w:rsidR="00943420">
        <w:t xml:space="preserve"> in sequence coverage</w:t>
      </w:r>
      <w:r w:rsidR="001E588C" w:rsidRPr="00E65D78">
        <w:t xml:space="preserve"> </w:t>
      </w:r>
      <w:r w:rsidR="008A15FF">
        <w:t xml:space="preserve">often </w:t>
      </w:r>
      <w:r w:rsidR="002F7CE6">
        <w:t>arise</w:t>
      </w:r>
      <w:r w:rsidR="00A31DA2">
        <w:t>, mostly</w:t>
      </w:r>
      <w:r w:rsidR="002F7CE6">
        <w:t xml:space="preserve"> </w:t>
      </w:r>
      <w:r w:rsidR="001E588C" w:rsidRPr="00E65D78">
        <w:t xml:space="preserve">in the </w:t>
      </w:r>
      <w:r w:rsidR="00F8275C">
        <w:t>complementarity determining regions (</w:t>
      </w:r>
      <w:r w:rsidR="001E588C" w:rsidRPr="00E65D78">
        <w:t>CDR</w:t>
      </w:r>
      <w:r w:rsidR="00F8275C">
        <w:t>s)</w:t>
      </w:r>
      <w:r w:rsidR="001E588C" w:rsidRPr="00E65D78">
        <w:t xml:space="preserve"> of the antibody </w:t>
      </w:r>
      <w:r w:rsidR="00846920">
        <w:t xml:space="preserve">that </w:t>
      </w:r>
      <w:r w:rsidR="001E588C" w:rsidRPr="00E65D78">
        <w:t>are responsible for</w:t>
      </w:r>
      <w:r w:rsidR="000A1347">
        <w:t xml:space="preserve"> the</w:t>
      </w:r>
      <w:r w:rsidR="001E588C" w:rsidRPr="00E65D78">
        <w:t xml:space="preserve"> recogni</w:t>
      </w:r>
      <w:r w:rsidR="000A1347">
        <w:t>tion</w:t>
      </w:r>
      <w:r w:rsidR="001E588C" w:rsidRPr="00E65D78">
        <w:t xml:space="preserve"> and binding of infectious agents. </w:t>
      </w:r>
      <w:r w:rsidR="00B02910">
        <w:t>Here,</w:t>
      </w:r>
      <w:r w:rsidR="002F7CE6">
        <w:t xml:space="preserve"> we demonstrate that by combining shotgun proteomics with </w:t>
      </w:r>
      <w:r w:rsidR="00750072">
        <w:t>middle</w:t>
      </w:r>
      <w:r w:rsidR="002F7CE6">
        <w:t>-down</w:t>
      </w:r>
      <w:r w:rsidR="00A2712A">
        <w:t xml:space="preserve"> (MD)</w:t>
      </w:r>
      <w:r w:rsidR="002F7CE6">
        <w:t xml:space="preserve"> proteomics, where the protein </w:t>
      </w:r>
      <w:r w:rsidR="00A31DA2">
        <w:t>or large fragment</w:t>
      </w:r>
      <w:r w:rsidR="00921769">
        <w:t>s</w:t>
      </w:r>
      <w:r w:rsidR="00A31DA2">
        <w:t xml:space="preserve"> thereof are </w:t>
      </w:r>
      <w:r w:rsidR="002F7CE6">
        <w:t xml:space="preserve">measured </w:t>
      </w:r>
      <w:r w:rsidR="00B02910">
        <w:t>intact</w:t>
      </w:r>
      <w:r w:rsidR="002F7CE6">
        <w:t xml:space="preserve">, these gaps can be filled and </w:t>
      </w:r>
      <w:r w:rsidR="00A31DA2">
        <w:t xml:space="preserve">better </w:t>
      </w:r>
      <w:r w:rsidR="002F7CE6">
        <w:t xml:space="preserve">information on the </w:t>
      </w:r>
      <w:r w:rsidR="00B02910">
        <w:t xml:space="preserve">sequence </w:t>
      </w:r>
      <w:r w:rsidR="002F7CE6">
        <w:t>can be extracted.</w:t>
      </w:r>
      <w:r w:rsidR="00CA6EAD" w:rsidRPr="00E65D78">
        <w:t xml:space="preserve"> </w:t>
      </w:r>
      <w:r w:rsidR="00B02910">
        <w:t xml:space="preserve">We therefore </w:t>
      </w:r>
      <w:r w:rsidR="00666392">
        <w:t>developed and</w:t>
      </w:r>
      <w:r w:rsidR="00B02910">
        <w:t xml:space="preserve"> describe software solutions to </w:t>
      </w:r>
      <w:r w:rsidR="00A31DA2">
        <w:t xml:space="preserve">iteratively </w:t>
      </w:r>
      <w:r w:rsidR="00B02910">
        <w:t xml:space="preserve">integrate data from BU and MD proteomics. </w:t>
      </w:r>
    </w:p>
    <w:p w14:paraId="6FEC0055" w14:textId="75708415" w:rsidR="002F7CE6" w:rsidRDefault="002F7CE6" w:rsidP="00BA00FF">
      <w:pPr>
        <w:rPr>
          <w:rFonts w:eastAsiaTheme="majorEastAsia" w:cstheme="majorBidi"/>
          <w:color w:val="000000" w:themeColor="text1"/>
          <w:sz w:val="32"/>
          <w:szCs w:val="32"/>
        </w:rPr>
      </w:pPr>
      <w:r>
        <w:br w:type="page"/>
      </w:r>
    </w:p>
    <w:p w14:paraId="05E3FF51" w14:textId="3CDEC960" w:rsidR="00B94E3C" w:rsidRPr="00E65D78" w:rsidRDefault="00B94E3C" w:rsidP="006F5506">
      <w:pPr>
        <w:pStyle w:val="Heading1"/>
      </w:pPr>
      <w:bookmarkStart w:id="8" w:name="_Toc144114826"/>
      <w:r w:rsidRPr="00E65D78">
        <w:lastRenderedPageBreak/>
        <w:t>Introduction</w:t>
      </w:r>
      <w:bookmarkEnd w:id="8"/>
    </w:p>
    <w:p w14:paraId="3449AB53" w14:textId="03AD4486" w:rsidR="002F7CE6" w:rsidRDefault="00E11F84" w:rsidP="00BA00FF">
      <w:r w:rsidRPr="000A1347">
        <w:t>Antibod</w:t>
      </w:r>
      <w:r w:rsidR="00FC5763">
        <w:t>ies</w:t>
      </w:r>
      <w:r>
        <w:t>, or immunoglobulins,</w:t>
      </w:r>
      <w:r w:rsidRPr="000A1347">
        <w:t xml:space="preserve"> </w:t>
      </w:r>
      <w:r w:rsidR="00FC5763">
        <w:t>are</w:t>
      </w:r>
      <w:r w:rsidR="00FC5763" w:rsidRPr="000A1347">
        <w:t xml:space="preserve"> </w:t>
      </w:r>
      <w:r w:rsidR="007445BB" w:rsidRPr="000A1347">
        <w:t xml:space="preserve">one of the cornerstones of </w:t>
      </w:r>
      <w:r w:rsidR="00400BAE" w:rsidRPr="000A1347">
        <w:t>the human immune system</w:t>
      </w:r>
      <w:r w:rsidR="007445BB" w:rsidRPr="000A1347">
        <w:t xml:space="preserve"> and are </w:t>
      </w:r>
      <w:r>
        <w:t xml:space="preserve">abundantly </w:t>
      </w:r>
      <w:r w:rsidR="00EC4AFF">
        <w:t>present</w:t>
      </w:r>
      <w:r w:rsidR="00EC4AFF" w:rsidRPr="000A1347">
        <w:t xml:space="preserve"> </w:t>
      </w:r>
      <w:r w:rsidR="00400BAE" w:rsidRPr="000A1347">
        <w:t>in various bodily fluids, such as serum, saliva, milk, the lumen of the gut, and cerebrospinal fluid</w:t>
      </w:r>
      <w:r w:rsidR="00F80178" w:rsidRPr="000A1347">
        <w:t xml:space="preserve"> </w:t>
      </w:r>
      <w:r w:rsidR="00F80178" w:rsidRPr="000A1347">
        <w:fldChar w:fldCharType="begin" w:fldLock="1"/>
      </w:r>
      <w:r w:rsidR="00A507FA">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Schroeder &amp; Cavacini, 2010)","plainTextFormattedCitation":"(Schroeder &amp; Cavacini, 2010)","previouslyFormattedCitation":"(Schroeder &amp; Cavacini, 2010)"},"properties":{"noteIndex":0},"schema":"https://github.com/citation-style-language/schema/raw/master/csl-citation.json"}</w:instrText>
      </w:r>
      <w:r w:rsidR="00F80178" w:rsidRPr="000A1347">
        <w:fldChar w:fldCharType="separate"/>
      </w:r>
      <w:r w:rsidR="006973CA" w:rsidRPr="000A1347">
        <w:rPr>
          <w:noProof/>
        </w:rPr>
        <w:t>(Schroeder &amp; Cavacini, 2010)</w:t>
      </w:r>
      <w:r w:rsidR="00F80178" w:rsidRPr="000A1347">
        <w:fldChar w:fldCharType="end"/>
      </w:r>
      <w:r w:rsidR="00400BAE" w:rsidRPr="000A1347">
        <w:t xml:space="preserve">. </w:t>
      </w:r>
      <w:r w:rsidR="007445BB" w:rsidRPr="000A1347">
        <w:t>B</w:t>
      </w:r>
      <w:r w:rsidR="00400BAE" w:rsidRPr="000A1347">
        <w:t xml:space="preserve">ecause of their </w:t>
      </w:r>
      <w:r w:rsidR="006621D4">
        <w:t xml:space="preserve">important </w:t>
      </w:r>
      <w:r w:rsidR="00400BAE" w:rsidRPr="000A1347">
        <w:t>role in combatting infectious diseases</w:t>
      </w:r>
      <w:r w:rsidR="007445BB" w:rsidRPr="000A1347">
        <w:t>, immunoglobulins</w:t>
      </w:r>
      <w:r w:rsidR="00400BAE" w:rsidRPr="000A1347">
        <w:t xml:space="preserve"> have </w:t>
      </w:r>
      <w:r w:rsidR="007445BB" w:rsidRPr="000A1347">
        <w:t xml:space="preserve">been intensively studied and </w:t>
      </w:r>
      <w:r>
        <w:t xml:space="preserve">in the last decades </w:t>
      </w:r>
      <w:r w:rsidR="002F7CE6">
        <w:t xml:space="preserve">have </w:t>
      </w:r>
      <w:r w:rsidR="00400BAE" w:rsidRPr="000A1347">
        <w:t xml:space="preserve">taken </w:t>
      </w:r>
      <w:r w:rsidR="000A1347" w:rsidRPr="000A1347">
        <w:t>centre</w:t>
      </w:r>
      <w:r w:rsidR="00400BAE" w:rsidRPr="000A1347">
        <w:t xml:space="preserve"> stage for</w:t>
      </w:r>
      <w:r w:rsidR="000A1347">
        <w:t xml:space="preserve"> the</w:t>
      </w:r>
      <w:r w:rsidR="00400BAE" w:rsidRPr="000A1347">
        <w:t xml:space="preserve"> development of </w:t>
      </w:r>
      <w:r>
        <w:t xml:space="preserve">novel </w:t>
      </w:r>
      <w:r w:rsidR="00400BAE" w:rsidRPr="000A1347">
        <w:t xml:space="preserve">therapeutics </w:t>
      </w:r>
      <w:r w:rsidR="00F80178" w:rsidRPr="000A1347">
        <w:fldChar w:fldCharType="begin" w:fldLock="1"/>
      </w:r>
      <w:r w:rsidR="00A507FA">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Kaplon &amp; Reichert, 2021; Marks &amp; Deane, 2020; Raybould et al., 2020)","plainTextFormattedCitation":"(Kaplon &amp; Reichert, 2021; Marks &amp; Deane, 2020; Raybould et al., 2020)","previouslyFormattedCitation":"(Kaplon &amp; Reichert, 2021; Marks &amp; Deane, 2020; Raybould et al., 2020)"},"properties":{"noteIndex":0},"schema":"https://github.com/citation-style-language/schema/raw/master/csl-citation.json"}</w:instrText>
      </w:r>
      <w:r w:rsidR="00F80178" w:rsidRPr="000A1347">
        <w:fldChar w:fldCharType="separate"/>
      </w:r>
      <w:r w:rsidR="006973CA" w:rsidRPr="000A1347">
        <w:rPr>
          <w:noProof/>
        </w:rPr>
        <w:t>(Kaplon &amp; Reichert, 2021; Marks &amp; Deane, 2020; Raybould et al., 2020)</w:t>
      </w:r>
      <w:r w:rsidR="00F80178" w:rsidRPr="000A1347">
        <w:fldChar w:fldCharType="end"/>
      </w:r>
      <w:r w:rsidR="00400BAE" w:rsidRPr="000A1347">
        <w:t>.</w:t>
      </w:r>
      <w:r w:rsidR="00F147F9">
        <w:t xml:space="preserve"> </w:t>
      </w:r>
      <w:r w:rsidR="00EC4AFF">
        <w:t>In the last decade, a</w:t>
      </w:r>
      <w:r w:rsidR="00EC4AFF" w:rsidRPr="000A1347">
        <w:t xml:space="preserve">ntibodies </w:t>
      </w:r>
      <w:r w:rsidR="00400BAE" w:rsidRPr="000A1347">
        <w:t>have become the best-selling drugs in the market</w:t>
      </w:r>
      <w:r w:rsidR="00EC4AFF">
        <w:t>, notably</w:t>
      </w:r>
      <w:r w:rsidR="00400BAE" w:rsidRPr="000A1347">
        <w:t xml:space="preserve"> in 2018 eight of the top ten bestselling drugs were biologics. </w:t>
      </w:r>
    </w:p>
    <w:p w14:paraId="447C1EC2" w14:textId="107548AC" w:rsidR="00400BAE" w:rsidRDefault="00400BAE" w:rsidP="00BA00FF">
      <w:r w:rsidRPr="000A1347">
        <w:t xml:space="preserve">New </w:t>
      </w:r>
      <w:r w:rsidR="00EC4AFF">
        <w:t xml:space="preserve">antibody </w:t>
      </w:r>
      <w:r w:rsidRPr="000A1347">
        <w:t xml:space="preserve">leads for </w:t>
      </w:r>
      <w:r w:rsidR="007445BB" w:rsidRPr="000A1347">
        <w:t xml:space="preserve">biotherapeutics </w:t>
      </w:r>
      <w:r w:rsidR="00A128F3" w:rsidRPr="000A1347">
        <w:t xml:space="preserve">can be </w:t>
      </w:r>
      <w:r w:rsidR="00EC4AFF">
        <w:t>extracted from</w:t>
      </w:r>
      <w:r w:rsidR="00A128F3" w:rsidRPr="000A1347">
        <w:t xml:space="preserve"> </w:t>
      </w:r>
      <w:r w:rsidRPr="000A1347">
        <w:t>various sources, such as immuniz</w:t>
      </w:r>
      <w:r w:rsidR="00A128F3" w:rsidRPr="000A1347">
        <w:t>ed</w:t>
      </w:r>
      <w:r w:rsidRPr="000A1347">
        <w:t xml:space="preserve"> animals or recovered patients</w:t>
      </w:r>
      <w:r w:rsidR="00F80178" w:rsidRPr="000A1347">
        <w:t xml:space="preserve"> </w:t>
      </w:r>
      <w:r w:rsidR="00A128F3" w:rsidRPr="000A1347">
        <w:t xml:space="preserve">who carry pathogen neutralizing antibodies </w:t>
      </w:r>
      <w:r w:rsidR="00F80178" w:rsidRPr="000A1347">
        <w:fldChar w:fldCharType="begin" w:fldLock="1"/>
      </w:r>
      <w:r w:rsidR="00A507FA">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Bornholdt et al., 2016; Corti et al., 2016; Valgardsdottir et al., 2021)","plainTextFormattedCitation":"(Bornholdt et al., 2016; Corti et al., 2016; Valgardsdottir et al., 2021)","previouslyFormattedCitation":"(Bornholdt et al., 2016; Corti et al., 2016; Valgardsdottir et al., 2021)"},"properties":{"noteIndex":0},"schema":"https://github.com/citation-style-language/schema/raw/master/csl-citation.json"}</w:instrText>
      </w:r>
      <w:r w:rsidR="00F80178" w:rsidRPr="000A1347">
        <w:fldChar w:fldCharType="separate"/>
      </w:r>
      <w:r w:rsidR="006973CA" w:rsidRPr="000A1347">
        <w:rPr>
          <w:noProof/>
        </w:rPr>
        <w:t>(Bornholdt et al., 2016; Corti et al., 2016; Valgardsdottir et al., 2021)</w:t>
      </w:r>
      <w:r w:rsidR="00F80178" w:rsidRPr="000A1347">
        <w:fldChar w:fldCharType="end"/>
      </w:r>
      <w:r w:rsidRPr="000A1347">
        <w:t xml:space="preserve">. The </w:t>
      </w:r>
      <w:r w:rsidR="00A128F3" w:rsidRPr="000A1347">
        <w:t xml:space="preserve">incredible potential for </w:t>
      </w:r>
      <w:r w:rsidRPr="000A1347">
        <w:t xml:space="preserve">diversity of </w:t>
      </w:r>
      <w:r w:rsidR="00281404">
        <w:t>immunoglobulin</w:t>
      </w:r>
      <w:r w:rsidRPr="000A1347">
        <w:t xml:space="preserve"> molecules </w:t>
      </w:r>
      <w:r w:rsidR="00A128F3" w:rsidRPr="000A1347">
        <w:t>in the</w:t>
      </w:r>
      <w:r w:rsidRPr="000A1347">
        <w:t xml:space="preserve"> human body</w:t>
      </w:r>
      <w:r w:rsidR="00A128F3" w:rsidRPr="000A1347">
        <w:t xml:space="preserve">, </w:t>
      </w:r>
      <w:r w:rsidR="002F7CE6">
        <w:t xml:space="preserve">with </w:t>
      </w:r>
      <w:r w:rsidR="00A128F3" w:rsidRPr="000A1347">
        <w:t xml:space="preserve">over </w:t>
      </w:r>
      <w:r w:rsidRPr="000A1347">
        <w:t>10</w:t>
      </w:r>
      <w:r w:rsidRPr="000A1347">
        <w:rPr>
          <w:vertAlign w:val="superscript"/>
        </w:rPr>
        <w:t>15</w:t>
      </w:r>
      <w:r w:rsidRPr="000A1347">
        <w:t xml:space="preserve"> theoretical</w:t>
      </w:r>
      <w:r w:rsidR="002F7CE6">
        <w:t>ly possible</w:t>
      </w:r>
      <w:r w:rsidRPr="000A1347">
        <w:t xml:space="preserve"> sequences</w:t>
      </w:r>
      <w:r w:rsidR="00F80178" w:rsidRPr="000A1347">
        <w:t xml:space="preserve"> </w:t>
      </w:r>
      <w:r w:rsidR="00F80178" w:rsidRPr="000A1347">
        <w:fldChar w:fldCharType="begin" w:fldLock="1"/>
      </w:r>
      <w:r w:rsidR="00A507FA">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Briney, Inderbitzin, Joyce, &amp; Burton, 2019; Schroeder Jr., 2006)","plainTextFormattedCitation":"(Briney, Inderbitzin, Joyce, &amp; Burton, 2019; Schroeder Jr., 2006)","previouslyFormattedCitation":"(Briney, Inderbitzin, Joyce, &amp; Burton, 2019; Schroeder Jr., 2006)"},"properties":{"noteIndex":0},"schema":"https://github.com/citation-style-language/schema/raw/master/csl-citation.json"}</w:instrText>
      </w:r>
      <w:r w:rsidR="00F80178" w:rsidRPr="000A1347">
        <w:fldChar w:fldCharType="separate"/>
      </w:r>
      <w:r w:rsidR="006973CA" w:rsidRPr="000A1347">
        <w:rPr>
          <w:noProof/>
        </w:rPr>
        <w:t>(Briney, Inderbitzin, Joyce, &amp; Burton, 2019; Schroeder Jr., 2006)</w:t>
      </w:r>
      <w:r w:rsidR="00F80178" w:rsidRPr="000A1347">
        <w:fldChar w:fldCharType="end"/>
      </w:r>
      <w:r w:rsidR="00A128F3" w:rsidRPr="000A1347">
        <w:t>,</w:t>
      </w:r>
      <w:r w:rsidRPr="000A1347">
        <w:t xml:space="preserve"> indicat</w:t>
      </w:r>
      <w:r w:rsidR="00A128F3" w:rsidRPr="000A1347">
        <w:t>es</w:t>
      </w:r>
      <w:r w:rsidRPr="000A1347">
        <w:t xml:space="preserve"> that each antigen </w:t>
      </w:r>
      <w:r w:rsidR="00A128F3" w:rsidRPr="000A1347">
        <w:t xml:space="preserve">exposure </w:t>
      </w:r>
      <w:r w:rsidRPr="000A1347">
        <w:t>may lead to a unique</w:t>
      </w:r>
      <w:r w:rsidR="00A128F3" w:rsidRPr="000A1347">
        <w:t>, personalized</w:t>
      </w:r>
      <w:r w:rsidRPr="000A1347">
        <w:t xml:space="preserve"> </w:t>
      </w:r>
      <w:r w:rsidR="00EC4AFF">
        <w:t xml:space="preserve">(polyclonal) </w:t>
      </w:r>
      <w:r w:rsidRPr="000A1347">
        <w:t xml:space="preserve">antibody response. </w:t>
      </w:r>
      <w:r w:rsidR="00E11F84">
        <w:t xml:space="preserve">One way to chart the antibody repertoire is to sequence the </w:t>
      </w:r>
      <w:r w:rsidR="00E11F84" w:rsidRPr="000A1347">
        <w:t>B-cell receptor</w:t>
      </w:r>
      <w:r w:rsidR="00EC4AFF">
        <w:t>s</w:t>
      </w:r>
      <w:r w:rsidR="00E11F84" w:rsidRPr="000A1347">
        <w:t xml:space="preserve"> </w:t>
      </w:r>
      <w:r w:rsidR="00E11F84">
        <w:t>of all B cells that can produce antibodies</w:t>
      </w:r>
      <w:r w:rsidR="002F7CE6">
        <w:t>.</w:t>
      </w:r>
      <w:r w:rsidR="00E11F84">
        <w:t xml:space="preserve"> </w:t>
      </w:r>
      <w:r w:rsidR="002F7CE6">
        <w:t>I</w:t>
      </w:r>
      <w:r w:rsidR="00E11F84">
        <w:t xml:space="preserve">t is </w:t>
      </w:r>
      <w:r w:rsidR="002F7CE6">
        <w:t xml:space="preserve">however </w:t>
      </w:r>
      <w:r w:rsidR="00E11F84">
        <w:t xml:space="preserve">thought that only a marginal fraction of all these B cells indeed produce </w:t>
      </w:r>
      <w:r w:rsidR="00281404">
        <w:t>immunoglobulin</w:t>
      </w:r>
      <w:r w:rsidR="00281404" w:rsidRPr="000A1347">
        <w:t xml:space="preserve"> </w:t>
      </w:r>
      <w:r w:rsidR="00E11F84">
        <w:t>proteins that</w:t>
      </w:r>
      <w:r w:rsidR="002F7CE6">
        <w:t xml:space="preserve"> </w:t>
      </w:r>
      <w:r w:rsidR="00E11F84">
        <w:t>end up in circulation</w:t>
      </w:r>
      <w:r w:rsidR="002F7CE6">
        <w:t xml:space="preserve">, making this </w:t>
      </w:r>
      <w:proofErr w:type="gramStart"/>
      <w:r w:rsidR="002F7CE6">
        <w:t>a</w:t>
      </w:r>
      <w:proofErr w:type="gramEnd"/>
      <w:r w:rsidR="002F7CE6">
        <w:t xml:space="preserve"> </w:t>
      </w:r>
      <w:r w:rsidR="00EC4AFF">
        <w:t xml:space="preserve">inefficient </w:t>
      </w:r>
      <w:r w:rsidR="002F7CE6">
        <w:t>undertaking</w:t>
      </w:r>
      <w:r w:rsidR="00E11F84">
        <w:t xml:space="preserve">. </w:t>
      </w:r>
      <w:r w:rsidR="00EC4AFF">
        <w:t>Alternatively and more ideal</w:t>
      </w:r>
      <w:r w:rsidR="006621D4">
        <w:t>,</w:t>
      </w:r>
      <w:r w:rsidRPr="000A1347">
        <w:t xml:space="preserve"> </w:t>
      </w:r>
      <w:r w:rsidR="00E11F84">
        <w:t>investigat</w:t>
      </w:r>
      <w:r w:rsidR="002F7CE6">
        <w:t>ion</w:t>
      </w:r>
      <w:r w:rsidR="00E11F84">
        <w:t xml:space="preserve"> and sequenc</w:t>
      </w:r>
      <w:r w:rsidR="002F7CE6">
        <w:t>ing</w:t>
      </w:r>
      <w:r w:rsidR="00E11F84" w:rsidRPr="000A1347">
        <w:t xml:space="preserve"> </w:t>
      </w:r>
      <w:r w:rsidR="002F7CE6">
        <w:t xml:space="preserve">of </w:t>
      </w:r>
      <w:r w:rsidRPr="000A1347">
        <w:t xml:space="preserve">antibodies </w:t>
      </w:r>
      <w:r w:rsidR="002F7CE6">
        <w:t xml:space="preserve">occurs </w:t>
      </w:r>
      <w:r w:rsidR="00E11F84">
        <w:t>directly</w:t>
      </w:r>
      <w:r w:rsidR="00A128F3" w:rsidRPr="000A1347">
        <w:t xml:space="preserve"> </w:t>
      </w:r>
      <w:r w:rsidRPr="000A1347">
        <w:t xml:space="preserve">at the protein level </w:t>
      </w:r>
      <w:r w:rsidR="00F80178" w:rsidRPr="000A1347">
        <w:fldChar w:fldCharType="begin" w:fldLock="1"/>
      </w:r>
      <w:r w:rsidR="00A507FA">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Hom, Tomar, &amp; Tipton, 2022)","plainTextFormattedCitation":"(Hom, Tomar, &amp; Tipton, 2022)","previouslyFormattedCitation":"(Hom, Tomar, &amp; Tipton, 2022)"},"properties":{"noteIndex":0},"schema":"https://github.com/citation-style-language/schema/raw/master/csl-citation.json"}</w:instrText>
      </w:r>
      <w:r w:rsidR="00F80178" w:rsidRPr="000A1347">
        <w:fldChar w:fldCharType="separate"/>
      </w:r>
      <w:r w:rsidR="006973CA" w:rsidRPr="000A1347">
        <w:rPr>
          <w:noProof/>
        </w:rPr>
        <w:t>(Hom, Tomar, &amp; Tipton, 2022)</w:t>
      </w:r>
      <w:r w:rsidR="00F80178" w:rsidRPr="000A1347">
        <w:fldChar w:fldCharType="end"/>
      </w:r>
      <w:r w:rsidRPr="000A1347">
        <w:t>.</w:t>
      </w:r>
    </w:p>
    <w:p w14:paraId="20E10AAF" w14:textId="2BA3E7CA" w:rsidR="00743032" w:rsidRDefault="000E306E" w:rsidP="00BA00FF">
      <w:r>
        <w:t>M</w:t>
      </w:r>
      <w:r w:rsidR="00400BAE" w:rsidRPr="00E65D78">
        <w:t xml:space="preserve">ass spectrometry (MS) </w:t>
      </w:r>
      <w:r>
        <w:t xml:space="preserve">has become </w:t>
      </w:r>
      <w:r w:rsidR="00400BAE" w:rsidRPr="008A15FF">
        <w:rPr>
          <w:i/>
        </w:rPr>
        <w:t>the</w:t>
      </w:r>
      <w:r w:rsidR="00400BAE" w:rsidRPr="00E65D78">
        <w:t xml:space="preserve"> method of choice for </w:t>
      </w:r>
      <w:r w:rsidR="001B5C5C">
        <w:t>analysing</w:t>
      </w:r>
      <w:r w:rsidR="00AF043A" w:rsidRPr="00E65D78">
        <w:t xml:space="preserve"> </w:t>
      </w:r>
      <w:r w:rsidR="00400BAE" w:rsidRPr="00E65D78">
        <w:t>protein mixtures</w:t>
      </w:r>
      <w:r w:rsidR="001A4A07">
        <w:t xml:space="preserve"> </w:t>
      </w:r>
      <w:r w:rsidR="000B53BC">
        <w:fldChar w:fldCharType="begin" w:fldLock="1"/>
      </w:r>
      <w:r w:rsidR="00A507FA">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Aebersold &amp; Mann, 2016; Altelaar, Munoz, &amp; Heck, 2013)","plainTextFormattedCitation":"(Aebersold &amp; Mann, 2016; Altelaar, Munoz, &amp; Heck, 2013)","previouslyFormattedCitation":"(Aebersold &amp; Mann, 2016; Altelaar, Munoz, &amp; Heck, 2013)"},"properties":{"noteIndex":0},"schema":"https://github.com/citation-style-language/schema/raw/master/csl-citation.json"}</w:instrText>
      </w:r>
      <w:r w:rsidR="000B53BC">
        <w:fldChar w:fldCharType="separate"/>
      </w:r>
      <w:r w:rsidR="006973CA" w:rsidRPr="006973CA">
        <w:rPr>
          <w:noProof/>
        </w:rPr>
        <w:t>(Aebersold &amp; Mann, 2016; Altelaar, Munoz, &amp; Heck, 2013)</w:t>
      </w:r>
      <w:r w:rsidR="000B53BC">
        <w:fldChar w:fldCharType="end"/>
      </w:r>
      <w:r w:rsidR="00400BAE" w:rsidRPr="00E65D78">
        <w:t xml:space="preserve">, </w:t>
      </w:r>
      <w:r>
        <w:t xml:space="preserve">but </w:t>
      </w:r>
      <w:r w:rsidR="00400BAE" w:rsidRPr="00E65D78">
        <w:t>sequencing polyclonal antibody mixtures still poses</w:t>
      </w:r>
      <w:r w:rsidR="00883F02">
        <w:t xml:space="preserve"> one of the major remaining</w:t>
      </w:r>
      <w:r w:rsidR="00400BAE" w:rsidRPr="00E65D78">
        <w:t xml:space="preserve"> challenge</w:t>
      </w:r>
      <w:r w:rsidR="00883F02">
        <w:t>s</w:t>
      </w:r>
      <w:r w:rsidR="00421553">
        <w:t xml:space="preserve"> </w:t>
      </w:r>
      <w:r w:rsidR="000B53BC">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Peng, Pronker, &amp; Snijder, 2021; Sen et al., 2017; Srzentić et al., 2020)","plainTextFormattedCitation":"(Peng, Pronker, &amp; Snijder, 2021; Sen et al., 2017; Srzentić et al., 2020)","previouslyFormattedCitation":"(Peng, Pronker, &amp; Snijder, 2021; Sen et al., 2017; Srzentić et al., 2020)"},"properties":{"noteIndex":0},"schema":"https://github.com/citation-style-language/schema/raw/master/csl-citation.json"}</w:instrText>
      </w:r>
      <w:r w:rsidR="000B53BC">
        <w:fldChar w:fldCharType="separate"/>
      </w:r>
      <w:r w:rsidR="006973CA" w:rsidRPr="006973CA">
        <w:rPr>
          <w:noProof/>
        </w:rPr>
        <w:t>(Peng, Pronker, &amp; Snijder, 2021; Sen et al., 2017; Srzentić et al., 2020)</w:t>
      </w:r>
      <w:r w:rsidR="000B53BC">
        <w:fldChar w:fldCharType="end"/>
      </w:r>
      <w:r w:rsidR="00400BAE" w:rsidRPr="00E65D78">
        <w:t>.</w:t>
      </w:r>
      <w:r w:rsidR="00400BAE">
        <w:t xml:space="preserve"> Most protein analys</w:t>
      </w:r>
      <w:r w:rsidR="00F147F9">
        <w:t>e</w:t>
      </w:r>
      <w:r w:rsidR="00400BAE">
        <w:t xml:space="preserve">s by MS </w:t>
      </w:r>
      <w:r w:rsidR="002F7CE6">
        <w:t xml:space="preserve">are </w:t>
      </w:r>
      <w:r w:rsidR="00883F02">
        <w:t xml:space="preserve">performed </w:t>
      </w:r>
      <w:r w:rsidR="00400BAE">
        <w:t>by</w:t>
      </w:r>
      <w:r w:rsidR="00883F02">
        <w:t xml:space="preserve"> peptide-centric </w:t>
      </w:r>
      <w:r w:rsidR="00400BAE">
        <w:t>proteomics,</w:t>
      </w:r>
      <w:r w:rsidR="006621D4">
        <w:t xml:space="preserve"> also called shotgun- or bottom-up- (BU) proteomics, </w:t>
      </w:r>
      <w:r w:rsidR="00400BAE">
        <w:t xml:space="preserve">where the presence and relative abundance of proteins is inferred </w:t>
      </w:r>
      <w:r w:rsidR="00421553">
        <w:t>from</w:t>
      </w:r>
      <w:r w:rsidR="00400BAE">
        <w:t xml:space="preserve"> </w:t>
      </w:r>
      <w:r w:rsidR="00400BAE">
        <w:lastRenderedPageBreak/>
        <w:t xml:space="preserve">peptides </w:t>
      </w:r>
      <w:r w:rsidR="002F7CE6">
        <w:t xml:space="preserve">obtained by digesting </w:t>
      </w:r>
      <w:r w:rsidR="00EC4AFF">
        <w:t xml:space="preserve">the </w:t>
      </w:r>
      <w:r w:rsidR="002F7CE6">
        <w:t>proteins with proteases</w:t>
      </w:r>
      <w:r w:rsidR="00EC4AFF">
        <w:t>, prior to sequencing</w:t>
      </w:r>
      <w:r w:rsidR="00400BAE">
        <w:t xml:space="preserve">. </w:t>
      </w:r>
      <w:r w:rsidR="002F7CE6">
        <w:t>For the identification, t</w:t>
      </w:r>
      <w:r>
        <w:t>his approach</w:t>
      </w:r>
      <w:r w:rsidR="00400BAE">
        <w:t xml:space="preserve"> </w:t>
      </w:r>
      <w:r>
        <w:t>makes use of a protein</w:t>
      </w:r>
      <w:r w:rsidR="00400BAE">
        <w:t xml:space="preserve"> sequence database</w:t>
      </w:r>
      <w:r>
        <w:t xml:space="preserve"> to generate theoretical </w:t>
      </w:r>
      <w:r w:rsidR="002F7CE6">
        <w:t>peptides from which the expected precursor mass and fragmentation spectrum is generated</w:t>
      </w:r>
      <w:r w:rsidR="00EB3F08">
        <w:t xml:space="preserve"> </w:t>
      </w:r>
      <w:r w:rsidR="00EB3F08">
        <w:fldChar w:fldCharType="begin" w:fldLock="1"/>
      </w:r>
      <w:r w:rsidR="00A507FA">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Aebersold &amp; Mann, 2003)","plainTextFormattedCitation":"(Aebersold &amp; Mann, 2003)","previouslyFormattedCitation":"(Aebersold &amp; Mann, 2003)"},"properties":{"noteIndex":0},"schema":"https://github.com/citation-style-language/schema/raw/master/csl-citation.json"}</w:instrText>
      </w:r>
      <w:r w:rsidR="00EB3F08">
        <w:fldChar w:fldCharType="separate"/>
      </w:r>
      <w:r w:rsidR="006973CA" w:rsidRPr="006973CA">
        <w:rPr>
          <w:noProof/>
        </w:rPr>
        <w:t>(Aebersold &amp; Mann, 2003)</w:t>
      </w:r>
      <w:r w:rsidR="00EB3F08">
        <w:fldChar w:fldCharType="end"/>
      </w:r>
      <w:r>
        <w:t>.</w:t>
      </w:r>
      <w:r w:rsidR="00400BAE">
        <w:t xml:space="preserve"> </w:t>
      </w:r>
      <w:r>
        <w:t xml:space="preserve">A sequence database </w:t>
      </w:r>
      <w:r w:rsidR="00400BAE">
        <w:t xml:space="preserve">is </w:t>
      </w:r>
      <w:r w:rsidR="00421553">
        <w:t xml:space="preserve">however </w:t>
      </w:r>
      <w:r w:rsidR="00400BAE">
        <w:t xml:space="preserve">not available for </w:t>
      </w:r>
      <w:r w:rsidR="00883F02">
        <w:t xml:space="preserve">the full repertoire of </w:t>
      </w:r>
      <w:r w:rsidR="00400BAE">
        <w:t>antibodies</w:t>
      </w:r>
      <w:r>
        <w:t>,</w:t>
      </w:r>
      <w:r w:rsidR="00400BAE">
        <w:t xml:space="preserve"> as their sequences are the result of the recombination and mutation of several genes</w:t>
      </w:r>
      <w:r w:rsidR="00F147F9">
        <w:t xml:space="preserve"> </w:t>
      </w:r>
      <w:r w:rsidR="00400BAE">
        <w:t xml:space="preserve">encoded for by many different alleles in </w:t>
      </w:r>
      <w:r w:rsidR="00743032">
        <w:t>each person</w:t>
      </w:r>
      <w:r w:rsidR="00421553">
        <w:t xml:space="preserve">. </w:t>
      </w:r>
      <w:r w:rsidR="00EC4AFF">
        <w:t xml:space="preserve">An </w:t>
      </w:r>
      <w:r w:rsidR="00421553">
        <w:t>option to sequence antibodies</w:t>
      </w:r>
      <w:r>
        <w:t xml:space="preserve"> by </w:t>
      </w:r>
      <w:r w:rsidR="007647CE">
        <w:t xml:space="preserve">shotgun proteomics </w:t>
      </w:r>
      <w:r w:rsidR="00EC4AFF">
        <w:t xml:space="preserve">is by using </w:t>
      </w:r>
      <w:r w:rsidR="007647CE" w:rsidRPr="000A1347">
        <w:rPr>
          <w:i/>
          <w:iCs/>
        </w:rPr>
        <w:t>de novo</w:t>
      </w:r>
      <w:r w:rsidR="007647CE">
        <w:t xml:space="preserve"> sequence analysis,</w:t>
      </w:r>
      <w:r w:rsidR="00400BAE">
        <w:t xml:space="preserve"> </w:t>
      </w:r>
      <w:r w:rsidR="007647CE">
        <w:t>where p</w:t>
      </w:r>
      <w:r w:rsidR="00400BAE">
        <w:t>eptide sequences are directly determined from</w:t>
      </w:r>
      <w:r w:rsidR="00421553">
        <w:t xml:space="preserve"> the</w:t>
      </w:r>
      <w:r w:rsidR="00400BAE">
        <w:t xml:space="preserve"> fragmentation spectra</w:t>
      </w:r>
      <w:r w:rsidR="00421553">
        <w:t>. T</w:t>
      </w:r>
      <w:r w:rsidR="00400BAE">
        <w:t xml:space="preserve">he resulting short </w:t>
      </w:r>
      <w:r w:rsidR="00743032">
        <w:t xml:space="preserve">peptide </w:t>
      </w:r>
      <w:r w:rsidR="00400BAE" w:rsidRPr="006621D4">
        <w:rPr>
          <w:i/>
          <w:iCs/>
        </w:rPr>
        <w:t>reads</w:t>
      </w:r>
      <w:r w:rsidR="006621D4">
        <w:t>, typically 5-25 amino acid residues in length,</w:t>
      </w:r>
      <w:r w:rsidR="00400BAE">
        <w:t xml:space="preserve"> are assembled into longer </w:t>
      </w:r>
      <w:r w:rsidR="00400BAE" w:rsidRPr="00690928">
        <w:rPr>
          <w:i/>
          <w:iCs/>
        </w:rPr>
        <w:t>contigs</w:t>
      </w:r>
      <w:r w:rsidR="00400BAE">
        <w:t xml:space="preserve"> or</w:t>
      </w:r>
      <w:r w:rsidR="00743032">
        <w:t xml:space="preserve"> even</w:t>
      </w:r>
      <w:r w:rsidR="00400BAE">
        <w:t xml:space="preserve"> full-length </w:t>
      </w:r>
      <w:r w:rsidR="006621D4" w:rsidRPr="006621D4">
        <w:rPr>
          <w:i/>
          <w:iCs/>
        </w:rPr>
        <w:t>protein chain</w:t>
      </w:r>
      <w:r w:rsidR="006621D4">
        <w:t xml:space="preserve"> </w:t>
      </w:r>
      <w:r w:rsidR="00400BAE">
        <w:t>sequences</w:t>
      </w:r>
      <w:r w:rsidR="001A4A07">
        <w:t xml:space="preserve"> </w:t>
      </w:r>
      <w:r w:rsidR="00EB3F08">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Guthals, Clauser, &amp; Bandeira, 2012; Sen et al., 2017; Tran et al., 2016)","plainTextFormattedCitation":"(Guthals, Clauser, &amp; Bandeira, 2012; Sen et al., 2017; Tran et al., 2016)","previouslyFormattedCitation":"(Guthals, Clauser, &amp; Bandeira, 2012; Sen et al., 2017; Tran et al., 2016)"},"properties":{"noteIndex":0},"schema":"https://github.com/citation-style-language/schema/raw/master/csl-citation.json"}</w:instrText>
      </w:r>
      <w:r w:rsidR="00EB3F08">
        <w:fldChar w:fldCharType="separate"/>
      </w:r>
      <w:r w:rsidR="006973CA" w:rsidRPr="006973CA">
        <w:rPr>
          <w:noProof/>
        </w:rPr>
        <w:t>(Guthals, Clauser, &amp; Bandeira, 2012; Sen et al., 2017; Tran et al., 2016)</w:t>
      </w:r>
      <w:r w:rsidR="00EB3F08">
        <w:fldChar w:fldCharType="end"/>
      </w:r>
      <w:r w:rsidR="00400BAE">
        <w:t xml:space="preserve">. </w:t>
      </w:r>
      <w:r w:rsidR="00EC4AFF">
        <w:t xml:space="preserve">A </w:t>
      </w:r>
      <w:r w:rsidR="00BE2C0A">
        <w:t>factor t</w:t>
      </w:r>
      <w:r w:rsidR="00743032">
        <w:t>hat makes</w:t>
      </w:r>
      <w:r w:rsidR="00F908C7">
        <w:t xml:space="preserve"> read assembly </w:t>
      </w:r>
      <w:r w:rsidR="00743032">
        <w:t xml:space="preserve">for </w:t>
      </w:r>
      <w:r w:rsidR="00BE2C0A">
        <w:t>antibodies</w:t>
      </w:r>
      <w:r w:rsidR="00743032">
        <w:t xml:space="preserve"> particularly difficult is that the sequence of</w:t>
      </w:r>
      <w:r w:rsidR="00AA0234">
        <w:t xml:space="preserve"> both </w:t>
      </w:r>
      <w:r w:rsidR="00743032">
        <w:t xml:space="preserve">the </w:t>
      </w:r>
      <w:r w:rsidR="006621D4">
        <w:t>light-</w:t>
      </w:r>
      <w:r w:rsidR="00743032">
        <w:t xml:space="preserve"> and </w:t>
      </w:r>
      <w:r w:rsidR="006621D4">
        <w:t xml:space="preserve">heavy </w:t>
      </w:r>
      <w:r w:rsidR="00AA0234">
        <w:t xml:space="preserve">chain of an antibody </w:t>
      </w:r>
      <w:r w:rsidR="00400BAE">
        <w:t>are made up of alternatingly conserved and hypervariable sequence domains</w:t>
      </w:r>
      <w:r w:rsidR="001A4A07">
        <w:t xml:space="preserve"> </w:t>
      </w:r>
      <w:r w:rsidR="007524BE">
        <w:fldChar w:fldCharType="begin" w:fldLock="1"/>
      </w:r>
      <w:r w:rsidR="00A507FA">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Alberts et al., 2002; Charles A Janeway, Travers, Walport, &amp; Shlomchik, 2001)","plainTextFormattedCitation":"(Alberts et al., 2002; Charles A Janeway, Travers, Walport, &amp; Shlomchik, 2001)","previouslyFormattedCitation":"(Alberts et al., 2002; Charles A Janeway, Travers, Walport, &amp; Shlomchik, 2001)"},"properties":{"noteIndex":0},"schema":"https://github.com/citation-style-language/schema/raw/master/csl-citation.json"}</w:instrText>
      </w:r>
      <w:r w:rsidR="007524BE">
        <w:fldChar w:fldCharType="separate"/>
      </w:r>
      <w:r w:rsidR="006973CA" w:rsidRPr="006973CA">
        <w:rPr>
          <w:noProof/>
        </w:rPr>
        <w:t>(Alberts et al., 2002; Charles A Janeway, Travers, Walport, &amp; Shlomchik, 2001)</w:t>
      </w:r>
      <w:r w:rsidR="007524BE">
        <w:fldChar w:fldCharType="end"/>
      </w:r>
      <w:r w:rsidR="00400BAE">
        <w:t>.</w:t>
      </w:r>
      <w:r w:rsidR="00AF502A">
        <w:t xml:space="preserve"> </w:t>
      </w:r>
      <w:r w:rsidR="00EC4AFF">
        <w:t>Fortunately</w:t>
      </w:r>
      <w:r w:rsidR="00AF502A">
        <w:t xml:space="preserve">, the quality of software platforms for </w:t>
      </w:r>
      <w:r w:rsidR="00AF502A" w:rsidRPr="000D0B6C">
        <w:rPr>
          <w:i/>
          <w:iCs/>
        </w:rPr>
        <w:t>de novo</w:t>
      </w:r>
      <w:r w:rsidR="00AF502A">
        <w:t xml:space="preserve"> sequence analysis of antibodies by MS is steadily increasing</w:t>
      </w:r>
      <w:r w:rsidR="008A15FF">
        <w:t xml:space="preserve"> </w:t>
      </w:r>
      <w:r w:rsidR="008A15FF">
        <w:fldChar w:fldCharType="begin" w:fldLock="1"/>
      </w:r>
      <w:r w:rsidR="001A199A">
        <w:instrText>ADDIN CSL_CITATION {"citationItems":[{"id":"ITEM-1","itemData":{"DOI":"10.1080/19420862.2022.2079449","ISSN":"19420870","PMID":"35699511","abstract":"A key step in therapeutic and endogenous humoral antibody characterization is identifying the amino acid sequence. So far, this task has been mainly tackled through sequencing of B-cell receptor (BCR) repertoires at the nucleotide level. Mass spectrometry (MS) has emerged as an alternative tool for obtaining sequence information directly at the–most relevant–protein level. Although several MS methods are now well established, analysis of recombinant and endogenous antibodies comes with a specific set of challenges, requiring approaches beyond the conventional proteomics workflows. Here, we review the challenges in MS-based sequencing of both recombinant as well as endogenous humoral antibodies and outline state-of-the-art methods attempting to overcome these obstacles. We highlight recent examples and discuss remaining challenges. We foresee a great future for these approaches making de novo antibody sequencing and discovery by MS-based techniques feasible, even for complex clinical samples from endogenous sources such as serum and other liquid biopsies.","author":[{"dropping-particle":"","family":"Graaf","given":"Sebastiaan C.","non-dropping-particle":"de","parse-names":false,"suffix":""},{"dropping-particle":"","family":"Hoek","given":"Max","non-dropping-particle":"","parse-names":false,"suffix":""},{"dropping-particle":"","family":"Tamara","given":"Sem","non-dropping-particle":"","parse-names":false,"suffix":""},{"dropping-particle":"","family":"Heck","given":"Albert J.R.","non-dropping-particle":"","parse-names":false,"suffix":""}],"container-title":"mAbs","id":"ITEM-1","issue":"1","issued":{"date-parts":[["2022"]]},"publisher":"Taylor &amp; Francis","title":"A perspective toward mass spectrometry-based de novo sequencing of endogenous antibodies","type":"article-journal","volume":"14"},"uris":["http://www.mendeley.com/documents/?uuid=b2551558-6724-3280-9666-cbe7c572279f"]}],"mendeley":{"formattedCitation":"(de Graaf, Hoek, Tamara, &amp; Heck, 2022)","plainTextFormattedCitation":"(de Graaf, Hoek, Tamara, &amp; Heck, 2022)","previouslyFormattedCitation":"(de Graaf, Hoek, Tamara, &amp; Heck, 2022)"},"properties":{"noteIndex":0},"schema":"https://github.com/citation-style-language/schema/raw/master/csl-citation.json"}</w:instrText>
      </w:r>
      <w:r w:rsidR="008A15FF">
        <w:fldChar w:fldCharType="separate"/>
      </w:r>
      <w:r w:rsidR="008A15FF" w:rsidRPr="008A15FF">
        <w:rPr>
          <w:noProof/>
        </w:rPr>
        <w:t>(de Graaf, Hoek, Tamara, &amp; Heck, 2022)</w:t>
      </w:r>
      <w:r w:rsidR="008A15FF">
        <w:fldChar w:fldCharType="end"/>
      </w:r>
      <w:r w:rsidR="00AF502A">
        <w:t xml:space="preserve">. Virtually all published platforms make use of homologous sequence templates </w:t>
      </w:r>
      <w:r w:rsidR="00AF502A">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astellana, Pham, Arnott, Lill, &amp; Bafna, 2010; Schulte, Peng, &amp; Snijder, 2022; Sen et al., 2017; Tran et al., 2016)","plainTextFormattedCitation":"(Castellana, Pham, Arnott, Lill, &amp; Bafna, 2010; Schulte, Peng, &amp; Snijder, 2022; Sen et al., 2017; Tran et al., 2016)","previouslyFormattedCitation":"(Castellana, Pham, Arnott, Lill, &amp; Bafna, 2010; Schulte, Peng, &amp; Snijder, 2022; Sen et al., 2017; Tran et al., 2016)"},"properties":{"noteIndex":0},"schema":"https://github.com/citation-style-language/schema/raw/master/csl-citation.json"}</w:instrText>
      </w:r>
      <w:r w:rsidR="00AF502A">
        <w:fldChar w:fldCharType="separate"/>
      </w:r>
      <w:r w:rsidR="00AF502A" w:rsidRPr="006973CA">
        <w:rPr>
          <w:noProof/>
        </w:rPr>
        <w:t>(Castellana, Pham, Arnott, Lill, &amp; Bafna, 2010; Schulte, Peng, &amp; Snijder, 2022; Sen et al., 2017; Tran et al., 2016)</w:t>
      </w:r>
      <w:r w:rsidR="00AF502A">
        <w:fldChar w:fldCharType="end"/>
      </w:r>
      <w:r w:rsidR="00AF502A">
        <w:t xml:space="preserve">, obtained by comparing experimental data to an immunogenetic database such as the IMGT </w:t>
      </w:r>
      <w:r w:rsidR="00AF502A">
        <w:fldChar w:fldCharType="begin" w:fldLock="1"/>
      </w:r>
      <w:r w:rsidR="0046651A">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M.-P. Lefranc &amp; Lefranc, 2020; M. P. Lefranc, 2003)","plainTextFormattedCitation":"(M.-P. Lefranc &amp; Lefranc, 2020; M. P. Lefranc, 2003)","previouslyFormattedCitation":"(M.-P. Lefranc &amp; Lefranc, 2020; M. P. Lefranc, 2003)"},"properties":{"noteIndex":0},"schema":"https://github.com/citation-style-language/schema/raw/master/csl-citation.json"}</w:instrText>
      </w:r>
      <w:r w:rsidR="00AF502A">
        <w:fldChar w:fldCharType="separate"/>
      </w:r>
      <w:r w:rsidR="00AF502A" w:rsidRPr="006973CA">
        <w:rPr>
          <w:noProof/>
        </w:rPr>
        <w:t>(M.-P. Lefranc &amp; Lefranc, 2020; M. P. Lefranc, 2003)</w:t>
      </w:r>
      <w:r w:rsidR="00AF502A">
        <w:fldChar w:fldCharType="end"/>
      </w:r>
      <w:r w:rsidR="00AF502A">
        <w:t xml:space="preserve">. </w:t>
      </w:r>
      <w:r w:rsidR="00743032">
        <w:t xml:space="preserve">The commercially available </w:t>
      </w:r>
      <w:r w:rsidR="00AF502A">
        <w:t>antibody sequencing platform Supernovo for example takes BU data as an input and returns</w:t>
      </w:r>
      <w:r w:rsidR="00D34761">
        <w:t xml:space="preserve"> </w:t>
      </w:r>
      <w:r w:rsidR="00AF502A">
        <w:t>a full-length sequence, along with the determined germline template sequence</w:t>
      </w:r>
      <w:r w:rsidR="00743032">
        <w:t>s</w:t>
      </w:r>
      <w:r w:rsidR="001A199A">
        <w:t xml:space="preserve"> </w:t>
      </w:r>
      <w:r w:rsidR="001A199A">
        <w:fldChar w:fldCharType="begin" w:fldLock="1"/>
      </w:r>
      <w:r w:rsidR="00DB7E0B">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DB7E0B">
        <w:rPr>
          <w:rFonts w:ascii="Malgun Gothic" w:eastAsia="Malgun Gothic" w:hAnsi="Malgun Gothic" w:cs="Malgun Gothic" w:hint="eastAsia"/>
        </w:rPr>
        <w:instrText>ᅟ</w:instrText>
      </w:r>
      <w:r w:rsidR="00DB7E0B">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mendeley":{"formattedCitation":"(Sen et al., 2017)","plainTextFormattedCitation":"(Sen et al., 2017)","previouslyFormattedCitation":"(Sen et al., 2017)"},"properties":{"noteIndex":0},"schema":"https://github.com/citation-style-language/schema/raw/master/csl-citation.json"}</w:instrText>
      </w:r>
      <w:r w:rsidR="001A199A">
        <w:fldChar w:fldCharType="separate"/>
      </w:r>
      <w:r w:rsidR="001A199A" w:rsidRPr="001A199A">
        <w:rPr>
          <w:noProof/>
        </w:rPr>
        <w:t>(Sen et al., 2017)</w:t>
      </w:r>
      <w:r w:rsidR="001A199A">
        <w:fldChar w:fldCharType="end"/>
      </w:r>
      <w:r w:rsidR="00AF502A">
        <w:t xml:space="preserve">. </w:t>
      </w:r>
      <w:r w:rsidR="00EC4AFF">
        <w:t xml:space="preserve">Through recent development in software and mass spectrometry </w:t>
      </w:r>
      <w:r w:rsidR="001A199A">
        <w:t xml:space="preserve">results </w:t>
      </w:r>
      <w:r w:rsidR="00EC4AFF">
        <w:t xml:space="preserve">of these approaches may now lead to </w:t>
      </w:r>
      <w:r w:rsidR="001A199A">
        <w:t>correct</w:t>
      </w:r>
      <w:r w:rsidR="00EC4AFF">
        <w:t xml:space="preserve"> sequencing, albeit only</w:t>
      </w:r>
      <w:r w:rsidR="001A199A">
        <w:t xml:space="preserve"> for monoclonal antibody samples</w:t>
      </w:r>
      <w:r w:rsidR="003E3348">
        <w:t xml:space="preserve"> </w:t>
      </w:r>
      <w:r w:rsidR="003E3348">
        <w:fldChar w:fldCharType="begin" w:fldLock="1"/>
      </w:r>
      <w:r w:rsidR="00951ADC">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539ff6e7-79b3-4f1e-b877-95e0583e75f7"]}],"mendeley":{"formattedCitation":"(Peng et al., 2021)","plainTextFormattedCitation":"(Peng et al., 2021)","previouslyFormattedCitation":"(Peng et al., 2021)"},"properties":{"noteIndex":0},"schema":"https://github.com/citation-style-language/schema/raw/master/csl-citation.json"}</w:instrText>
      </w:r>
      <w:r w:rsidR="003E3348">
        <w:fldChar w:fldCharType="separate"/>
      </w:r>
      <w:r w:rsidR="003E3348" w:rsidRPr="003E3348">
        <w:rPr>
          <w:noProof/>
        </w:rPr>
        <w:t>(Peng et al., 2021)</w:t>
      </w:r>
      <w:r w:rsidR="003E3348">
        <w:fldChar w:fldCharType="end"/>
      </w:r>
      <w:r w:rsidR="001A199A">
        <w:t xml:space="preserve">. However, </w:t>
      </w:r>
      <w:r w:rsidR="00AF502A">
        <w:t>established s</w:t>
      </w:r>
      <w:r w:rsidR="00EC4AFF">
        <w:t>oftware s</w:t>
      </w:r>
      <w:r w:rsidR="00AF502A">
        <w:t>olutions in the field</w:t>
      </w:r>
      <w:r w:rsidR="001A199A">
        <w:t>, including Supernovo,</w:t>
      </w:r>
      <w:r w:rsidR="00AF502A">
        <w:t xml:space="preserve"> </w:t>
      </w:r>
      <w:r w:rsidR="001A199A">
        <w:t xml:space="preserve">cannot </w:t>
      </w:r>
      <w:r w:rsidR="00EC4AFF">
        <w:t xml:space="preserve">yet </w:t>
      </w:r>
      <w:r w:rsidR="001A199A">
        <w:t>sequence antibodies in polyclonal mixtures</w:t>
      </w:r>
      <w:r w:rsidR="00EC4AFF">
        <w:t xml:space="preserve"> with equal </w:t>
      </w:r>
      <w:r w:rsidR="00011F68">
        <w:t>success</w:t>
      </w:r>
      <w:r w:rsidR="001A199A">
        <w:t>.</w:t>
      </w:r>
      <w:r w:rsidR="00AF502A">
        <w:t xml:space="preserve"> </w:t>
      </w:r>
    </w:p>
    <w:p w14:paraId="6BB1F421" w14:textId="4C920DCE" w:rsidR="00DB7E0B" w:rsidRDefault="00400BAE" w:rsidP="00BA00FF">
      <w:r>
        <w:lastRenderedPageBreak/>
        <w:t>Recent advances in instrumentation</w:t>
      </w:r>
      <w:r w:rsidR="00743032">
        <w:t>, separation, sample preparation</w:t>
      </w:r>
      <w:r>
        <w:t xml:space="preserve"> and computational power have</w:t>
      </w:r>
      <w:r w:rsidR="0002533E">
        <w:t xml:space="preserve"> </w:t>
      </w:r>
      <w:r w:rsidR="00343613">
        <w:t xml:space="preserve">facilitated </w:t>
      </w:r>
      <w:del w:id="9" w:author="Heck, A.J.R. (Albert)" w:date="2023-08-12T20:47:00Z">
        <w:r w:rsidDel="00343613">
          <w:delText xml:space="preserve">the analysis of </w:delText>
        </w:r>
        <w:r w:rsidR="00743032" w:rsidDel="00343613">
          <w:delText>intact</w:delText>
        </w:r>
        <w:r w:rsidDel="00343613">
          <w:delText xml:space="preserve"> proteins by LC-MS</w:delText>
        </w:r>
      </w:del>
      <w:ins w:id="10" w:author="Heck, A.J.R. (Albert)" w:date="2023-08-12T20:47:00Z">
        <w:r w:rsidR="00343613">
          <w:t>protein-cen</w:t>
        </w:r>
      </w:ins>
      <w:ins w:id="11" w:author="Heck, A.J.R. (Albert)" w:date="2023-08-12T20:48:00Z">
        <w:r w:rsidR="00343613">
          <w:t>tric proteomics (</w:t>
        </w:r>
        <w:del w:id="12" w:author="Graaf, S.C. de (Bastiaan)" w:date="2023-08-22T14:05:00Z">
          <w:r w:rsidR="00343613" w:rsidDel="00951ADC">
            <w:delText xml:space="preserve">a.k. </w:delText>
          </w:r>
        </w:del>
      </w:ins>
      <w:ins w:id="13" w:author="Graaf, S.C. de (Bastiaan)" w:date="2023-08-22T14:05:00Z">
        <w:r w:rsidR="00951ADC">
          <w:t xml:space="preserve">also called </w:t>
        </w:r>
      </w:ins>
      <w:ins w:id="14" w:author="Heck, A.J.R. (Albert)" w:date="2023-08-12T20:48:00Z">
        <w:r w:rsidR="00343613">
          <w:t>top-down proteomics)</w:t>
        </w:r>
      </w:ins>
      <w:r>
        <w:t>. This enables the simultaneous analysis of an entire protein</w:t>
      </w:r>
      <w:r w:rsidR="00AA0234">
        <w:t xml:space="preserve"> chain</w:t>
      </w:r>
      <w:r>
        <w:t>, removing the need for protein inference</w:t>
      </w:r>
      <w:r w:rsidR="007524BE">
        <w:t xml:space="preserve"> </w:t>
      </w:r>
      <w:r w:rsidR="007524BE">
        <w:fldChar w:fldCharType="begin" w:fldLock="1"/>
      </w:r>
      <w:r w:rsidR="00A507FA">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Toby, Fornelli, &amp; Kelleher, 2016)","plainTextFormattedCitation":"(Toby, Fornelli, &amp; Kelleher, 2016)","previouslyFormattedCitation":"(Toby, Fornelli, &amp; Kelleher, 2016)"},"properties":{"noteIndex":0},"schema":"https://github.com/citation-style-language/schema/raw/master/csl-citation.json"}</w:instrText>
      </w:r>
      <w:r w:rsidR="007524BE">
        <w:fldChar w:fldCharType="separate"/>
      </w:r>
      <w:r w:rsidR="006973CA" w:rsidRPr="006973CA">
        <w:rPr>
          <w:noProof/>
        </w:rPr>
        <w:t>(Toby, Fornelli, &amp; Kelleher, 2016)</w:t>
      </w:r>
      <w:r w:rsidR="007524BE">
        <w:fldChar w:fldCharType="end"/>
      </w:r>
      <w:r>
        <w:t>. This approach</w:t>
      </w:r>
      <w:r w:rsidR="00343613">
        <w:t xml:space="preserve"> </w:t>
      </w:r>
      <w:r>
        <w:t xml:space="preserve">is very enticing as it side-steps the </w:t>
      </w:r>
      <w:r w:rsidR="00AF502A">
        <w:t xml:space="preserve">need for assembling </w:t>
      </w:r>
      <w:r w:rsidR="00BE2C0A">
        <w:t xml:space="preserve">peptide sequences </w:t>
      </w:r>
      <w:r w:rsidR="00AF502A">
        <w:t xml:space="preserve">into </w:t>
      </w:r>
      <w:r w:rsidR="00BE2C0A">
        <w:t xml:space="preserve">a </w:t>
      </w:r>
      <w:r w:rsidR="00AF502A">
        <w:t>full protein</w:t>
      </w:r>
      <w:r w:rsidR="00BE2C0A">
        <w:t xml:space="preserve"> sequence</w:t>
      </w:r>
      <w:r>
        <w:t xml:space="preserve">. </w:t>
      </w:r>
      <w:r w:rsidR="00AA0234">
        <w:t>While the field has not yet matured to yield spectra</w:t>
      </w:r>
      <w:r w:rsidR="00AA0234" w:rsidRPr="00AA0234">
        <w:t xml:space="preserve"> </w:t>
      </w:r>
      <w:r w:rsidR="00AF502A">
        <w:t xml:space="preserve">that </w:t>
      </w:r>
      <w:r w:rsidR="00AA0234">
        <w:t xml:space="preserve">can routinely be used for confident </w:t>
      </w:r>
      <w:r w:rsidR="00AA0234" w:rsidRPr="00316588">
        <w:rPr>
          <w:i/>
          <w:iCs/>
        </w:rPr>
        <w:t>de novo</w:t>
      </w:r>
      <w:r w:rsidR="00AA0234">
        <w:t xml:space="preserve"> sequencing without additional data, the continuous advances </w:t>
      </w:r>
      <w:r w:rsidR="00343613">
        <w:t xml:space="preserve">made </w:t>
      </w:r>
      <w:r w:rsidR="00AA0234">
        <w:t xml:space="preserve">indicate that the future of antibody sequence analysis will surely include using these techniques as a complementary source of information to the more established </w:t>
      </w:r>
      <w:r w:rsidR="00343613">
        <w:t xml:space="preserve">peptide-centric (BU) </w:t>
      </w:r>
      <w:r w:rsidR="00AA0234">
        <w:t>analys</w:t>
      </w:r>
      <w:r w:rsidR="002F7CE6">
        <w:t>e</w:t>
      </w:r>
      <w:r w:rsidR="00AA0234">
        <w:t xml:space="preserve">s. One particularly striking example </w:t>
      </w:r>
      <w:r w:rsidR="00AF043A">
        <w:t xml:space="preserve">of this </w:t>
      </w:r>
      <w:r w:rsidR="00AA0234">
        <w:t xml:space="preserve">is </w:t>
      </w:r>
      <w:r w:rsidR="002F7CE6">
        <w:t xml:space="preserve">the use of </w:t>
      </w:r>
      <w:r>
        <w:t xml:space="preserve">middle-down </w:t>
      </w:r>
      <w:r w:rsidR="002F7CE6">
        <w:t>(</w:t>
      </w:r>
      <w:r w:rsidR="00DF5276">
        <w:t>MD</w:t>
      </w:r>
      <w:r w:rsidR="002F7CE6">
        <w:t>) proteomics</w:t>
      </w:r>
      <w:r>
        <w:t xml:space="preserve"> </w:t>
      </w:r>
      <w:r w:rsidR="002F7CE6">
        <w:t xml:space="preserve">for </w:t>
      </w:r>
      <w:r w:rsidR="00AF043A">
        <w:t xml:space="preserve">antibody sequence analysis, which improves sequence coverage and reduces complexity of the spectra by </w:t>
      </w:r>
      <w:r>
        <w:t xml:space="preserve">cleaving the constant region </w:t>
      </w:r>
      <w:r w:rsidR="00AF043A">
        <w:t>of the heavy chain with high specificity</w:t>
      </w:r>
      <w:r w:rsidR="007524BE">
        <w:t xml:space="preserve"> </w:t>
      </w:r>
      <w:r w:rsidR="007524BE">
        <w:fldChar w:fldCharType="begin" w:fldLock="1"/>
      </w:r>
      <w:r w:rsidR="00A507FA">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Johansson, Shannon, &amp; Björck, 2008)","plainTextFormattedCitation":"(Johansson, Shannon, &amp; Björck, 2008)","previouslyFormattedCitation":"(Johansson, Shannon, &amp; Björck, 2008)"},"properties":{"noteIndex":0},"schema":"https://github.com/citation-style-language/schema/raw/master/csl-citation.json"}</w:instrText>
      </w:r>
      <w:r w:rsidR="007524BE">
        <w:fldChar w:fldCharType="separate"/>
      </w:r>
      <w:r w:rsidR="006973CA" w:rsidRPr="006973CA">
        <w:rPr>
          <w:noProof/>
        </w:rPr>
        <w:t>(Johansson, Shannon, &amp; Björck, 2008)</w:t>
      </w:r>
      <w:r w:rsidR="007524BE">
        <w:fldChar w:fldCharType="end"/>
      </w:r>
      <w:r w:rsidR="00AF043A">
        <w:t>.</w:t>
      </w:r>
      <w:r w:rsidR="00AF502A" w:rsidRPr="00AF502A">
        <w:t xml:space="preserve"> </w:t>
      </w:r>
      <w:r w:rsidR="00AF502A">
        <w:t xml:space="preserve">Reports of sequencing components of polyclonal mixtures are </w:t>
      </w:r>
      <w:r w:rsidR="002F7CE6">
        <w:t>currently released as</w:t>
      </w:r>
      <w:r w:rsidR="00AF502A">
        <w:t xml:space="preserve"> proof-of-concept studies </w:t>
      </w:r>
      <w:r w:rsidR="00AF502A">
        <w:fldChar w:fldCharType="begin" w:fldLock="1"/>
      </w:r>
      <w:r w:rsidR="0046651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Bondt, Hoek, et al., 2021; Dupré et al., 2021; Schulte et al., 2022)","plainTextFormattedCitation":"(Bondt, Hoek, et al., 2021; Dupré et al., 2021; Schulte et al., 2022)","previouslyFormattedCitation":"(Bondt, Hoek, et al., 2021; Dupré et al., 2021; Schulte et al., 2022)"},"properties":{"noteIndex":0},"schema":"https://github.com/citation-style-language/schema/raw/master/csl-citation.json"}</w:instrText>
      </w:r>
      <w:r w:rsidR="00AF502A">
        <w:fldChar w:fldCharType="separate"/>
      </w:r>
      <w:r w:rsidR="00DB7E0B" w:rsidRPr="00DB7E0B">
        <w:rPr>
          <w:noProof/>
        </w:rPr>
        <w:t>(Bondt, Hoek, et al., 2021; Dupré et al., 2021; Schulte et al., 2022)</w:t>
      </w:r>
      <w:r w:rsidR="00AF502A">
        <w:fldChar w:fldCharType="end"/>
      </w:r>
      <w:r w:rsidR="00AF502A">
        <w:t xml:space="preserve">, where most of the studies make use of some form of intact </w:t>
      </w:r>
      <w:r w:rsidR="00743032">
        <w:t>protein</w:t>
      </w:r>
      <w:r w:rsidR="00343613">
        <w:t xml:space="preserve"> (fragment)</w:t>
      </w:r>
      <w:r w:rsidR="00743032">
        <w:t xml:space="preserve"> </w:t>
      </w:r>
      <w:r w:rsidR="00AF502A">
        <w:t xml:space="preserve">analysis, pointing towards integrative </w:t>
      </w:r>
      <w:r w:rsidR="008A15FF">
        <w:t xml:space="preserve">workflows </w:t>
      </w:r>
      <w:r w:rsidR="002F7CE6">
        <w:t xml:space="preserve">combining multiple </w:t>
      </w:r>
      <w:r w:rsidR="00750072">
        <w:t>MS</w:t>
      </w:r>
      <w:r w:rsidR="002F7CE6">
        <w:t xml:space="preserve"> approaches</w:t>
      </w:r>
      <w:r w:rsidR="00AF502A">
        <w:t xml:space="preserve"> as the way forward. </w:t>
      </w:r>
    </w:p>
    <w:p w14:paraId="65801995" w14:textId="69EA59E2" w:rsidR="0003592B" w:rsidRPr="00E65D78" w:rsidRDefault="00DB7E0B" w:rsidP="00BA00FF">
      <w:r>
        <w:t xml:space="preserve">Recently a tool to sequence polyclonal mixtures using only BU </w:t>
      </w:r>
      <w:r w:rsidRPr="00AF502A">
        <w:rPr>
          <w:i/>
          <w:iCs/>
        </w:rPr>
        <w:t>de novo</w:t>
      </w:r>
      <w:r>
        <w:t xml:space="preserve"> peptides was reported. The tool, named </w:t>
      </w:r>
      <w:r w:rsidR="008F0182">
        <w:t>Stitch</w:t>
      </w:r>
      <w:r>
        <w:t xml:space="preserve">, yields </w:t>
      </w:r>
      <w:r w:rsidR="00343613">
        <w:t>exciting</w:t>
      </w:r>
      <w:r>
        <w:t xml:space="preserve"> results by resequencing an abundant clone from serum </w:t>
      </w:r>
      <w:r>
        <w:fldChar w:fldCharType="begin" w:fldLock="1"/>
      </w:r>
      <w: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fldChar w:fldCharType="separate"/>
      </w:r>
      <w:r w:rsidRPr="006973CA">
        <w:rPr>
          <w:noProof/>
        </w:rPr>
        <w:t>(Schulte et al., 2022)</w:t>
      </w:r>
      <w:r>
        <w:fldChar w:fldCharType="end"/>
      </w:r>
      <w:r>
        <w:t xml:space="preserve">. </w:t>
      </w:r>
      <w:r w:rsidR="00400BAE">
        <w:t xml:space="preserve">Here we </w:t>
      </w:r>
      <w:r w:rsidR="00225F97">
        <w:t>describe</w:t>
      </w:r>
      <w:r w:rsidR="0065694F">
        <w:t xml:space="preserve"> </w:t>
      </w:r>
      <w:r w:rsidR="00400BAE">
        <w:t xml:space="preserve">an integrated approach </w:t>
      </w:r>
      <w:r w:rsidR="0002533E">
        <w:t xml:space="preserve">that </w:t>
      </w:r>
      <w:r w:rsidR="00400BAE">
        <w:t xml:space="preserve">builds </w:t>
      </w:r>
      <w:r w:rsidR="00225F97">
        <w:t>up</w:t>
      </w:r>
      <w:r w:rsidR="00400BAE">
        <w:t xml:space="preserve">on </w:t>
      </w:r>
      <w:r w:rsidR="008F0182">
        <w:t>Stitch</w:t>
      </w:r>
      <w:r w:rsidR="00400BAE">
        <w:t xml:space="preserve"> </w:t>
      </w:r>
      <w:r w:rsidR="00343613">
        <w:t xml:space="preserve">by </w:t>
      </w:r>
      <w:r w:rsidR="00400BAE">
        <w:t>integrating MD</w:t>
      </w:r>
      <w:r w:rsidR="002F7CE6">
        <w:t>-</w:t>
      </w:r>
      <w:r w:rsidR="00400BAE">
        <w:t>MS</w:t>
      </w:r>
      <w:r w:rsidR="00225F97">
        <w:t xml:space="preserve"> data</w:t>
      </w:r>
      <w:r w:rsidR="0065694F">
        <w:t xml:space="preserve">, with the aim </w:t>
      </w:r>
      <w:r w:rsidR="002F7CE6">
        <w:t xml:space="preserve">of </w:t>
      </w:r>
      <w:r w:rsidR="0065694F">
        <w:t>improv</w:t>
      </w:r>
      <w:r>
        <w:t>ed</w:t>
      </w:r>
      <w:r w:rsidR="0065694F">
        <w:t xml:space="preserve"> antibody sequencing</w:t>
      </w:r>
      <w:r w:rsidR="00661A7D">
        <w:t>.</w:t>
      </w:r>
      <w:r w:rsidR="00400BAE" w:rsidRPr="0025038C">
        <w:t xml:space="preserve"> </w:t>
      </w:r>
      <w:r w:rsidR="00225F97">
        <w:t xml:space="preserve">This </w:t>
      </w:r>
      <w:r w:rsidR="00400BAE">
        <w:t xml:space="preserve">workflow sequences </w:t>
      </w:r>
      <w:r w:rsidR="00661A7D">
        <w:t xml:space="preserve">a target chain, selected from deconvoluted MS1 spectra of </w:t>
      </w:r>
      <w:r w:rsidR="00661A7D" w:rsidRPr="0025038C">
        <w:t xml:space="preserve">reduced </w:t>
      </w:r>
      <w:r w:rsidR="002C7630">
        <w:t>antibody</w:t>
      </w:r>
      <w:r w:rsidR="002C7630" w:rsidRPr="0025038C">
        <w:t xml:space="preserve"> </w:t>
      </w:r>
      <w:r w:rsidR="00661A7D" w:rsidRPr="0025038C">
        <w:t>chains</w:t>
      </w:r>
      <w:r w:rsidR="00661A7D">
        <w:t xml:space="preserve">, </w:t>
      </w:r>
      <w:r w:rsidR="00400BAE">
        <w:t>in a modular, three stage process based on germline domains</w:t>
      </w:r>
      <w:r w:rsidR="00BA2CB6">
        <w:t xml:space="preserve"> (as defined in the IMGT residue numbering scheme</w:t>
      </w:r>
      <w:r w:rsidR="0046651A">
        <w:t xml:space="preserve"> </w:t>
      </w:r>
      <w:r w:rsidR="0046651A">
        <w:fldChar w:fldCharType="begin" w:fldLock="1"/>
      </w:r>
      <w:r w:rsidR="0046651A">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M. P. Lefranc, 1997)","plainTextFormattedCitation":"(M. P. Lefranc, 1997)","previouslyFormattedCitation":"(M. P. Lefranc, 1997)"},"properties":{"noteIndex":0},"schema":"https://github.com/citation-style-language/schema/raw/master/csl-citation.json"}</w:instrText>
      </w:r>
      <w:r w:rsidR="0046651A">
        <w:fldChar w:fldCharType="separate"/>
      </w:r>
      <w:r w:rsidR="0046651A" w:rsidRPr="0046651A">
        <w:rPr>
          <w:noProof/>
        </w:rPr>
        <w:t>(M. P. Lefranc, 1997)</w:t>
      </w:r>
      <w:r w:rsidR="0046651A">
        <w:fldChar w:fldCharType="end"/>
      </w:r>
      <w:r w:rsidR="00BA2CB6">
        <w:t>)</w:t>
      </w:r>
      <w:r w:rsidR="00400BAE">
        <w:t xml:space="preserve">. Each stage deals with increasingly large </w:t>
      </w:r>
      <w:r w:rsidR="00533367">
        <w:t>sequence segments</w:t>
      </w:r>
      <w:r w:rsidR="00400BAE">
        <w:t xml:space="preserve">, first sequencing </w:t>
      </w:r>
      <w:r w:rsidR="00DF5276">
        <w:t>the framework regions (</w:t>
      </w:r>
      <w:r w:rsidR="00400BAE">
        <w:t>FRs</w:t>
      </w:r>
      <w:r w:rsidR="00DF5276">
        <w:t>)</w:t>
      </w:r>
      <w:r w:rsidR="00400BAE">
        <w:t xml:space="preserve">, then </w:t>
      </w:r>
      <w:r w:rsidR="00533367">
        <w:t xml:space="preserve">CDRs </w:t>
      </w:r>
      <w:r w:rsidR="00AE61D9">
        <w:t xml:space="preserve">with </w:t>
      </w:r>
      <w:r w:rsidR="00400BAE">
        <w:t>flanking FRs</w:t>
      </w:r>
      <w:r w:rsidR="00DF5276">
        <w:t xml:space="preserve"> (FR-CDR-FRs)</w:t>
      </w:r>
      <w:r w:rsidR="00400BAE">
        <w:t xml:space="preserve">, </w:t>
      </w:r>
      <w:r w:rsidR="004740D6">
        <w:t xml:space="preserve">and ultimately </w:t>
      </w:r>
      <w:r w:rsidR="00400BAE">
        <w:t xml:space="preserve">full </w:t>
      </w:r>
      <w:r w:rsidR="00533367">
        <w:t xml:space="preserve">chain </w:t>
      </w:r>
      <w:r w:rsidR="00400BAE">
        <w:t>sequence</w:t>
      </w:r>
      <w:r w:rsidR="009500EE">
        <w:t>s</w:t>
      </w:r>
      <w:r w:rsidR="003E3348">
        <w:t xml:space="preserve"> </w:t>
      </w:r>
      <w:r w:rsidR="003E3348" w:rsidRPr="000636F0">
        <w:t>(</w:t>
      </w:r>
      <w:r w:rsidR="003E3348">
        <w:rPr>
          <w:highlight w:val="yellow"/>
        </w:rPr>
        <w:t xml:space="preserve">Figure </w:t>
      </w:r>
      <w:r w:rsidR="003E3348">
        <w:t>1a</w:t>
      </w:r>
      <w:r w:rsidR="003E3348" w:rsidRPr="00DE3CCB">
        <w:t>)</w:t>
      </w:r>
      <w:r w:rsidR="00400BAE">
        <w:t>.</w:t>
      </w:r>
      <w:r w:rsidR="00AF502A">
        <w:t xml:space="preserve"> </w:t>
      </w:r>
      <w:r w:rsidR="005D6910">
        <w:t xml:space="preserve">To </w:t>
      </w:r>
      <w:r w:rsidR="004740D6">
        <w:t xml:space="preserve">demonstrate the performance of this </w:t>
      </w:r>
      <w:r w:rsidR="005D6910">
        <w:t>approach, w</w:t>
      </w:r>
      <w:r w:rsidR="00385943" w:rsidRPr="00E65D78">
        <w:t xml:space="preserve">e </w:t>
      </w:r>
      <w:r w:rsidR="004A2672" w:rsidRPr="00E65D78">
        <w:t>analysed</w:t>
      </w:r>
      <w:r w:rsidR="00385943" w:rsidRPr="00E65D78">
        <w:t xml:space="preserve"> </w:t>
      </w:r>
      <w:r w:rsidR="00E0314B">
        <w:t xml:space="preserve">three </w:t>
      </w:r>
      <w:r w:rsidR="00385943" w:rsidRPr="00E65D78">
        <w:t xml:space="preserve">samples of </w:t>
      </w:r>
      <w:r w:rsidR="005D6910">
        <w:t>various scales of</w:t>
      </w:r>
      <w:r w:rsidR="00385943" w:rsidRPr="00E65D78">
        <w:t xml:space="preserve"> complexity, namely</w:t>
      </w:r>
      <w:r w:rsidR="005D6910">
        <w:t>:</w:t>
      </w:r>
      <w:r w:rsidR="00385943" w:rsidRPr="00E65D78">
        <w:t xml:space="preserve"> </w:t>
      </w:r>
      <w:r w:rsidR="004740D6">
        <w:t>a pur</w:t>
      </w:r>
      <w:r w:rsidR="00343613">
        <w:t>e</w:t>
      </w:r>
      <w:r w:rsidR="004740D6">
        <w:t xml:space="preserve"> </w:t>
      </w:r>
      <w:r w:rsidR="000D16E6">
        <w:lastRenderedPageBreak/>
        <w:t xml:space="preserve">therapeutic </w:t>
      </w:r>
      <w:r w:rsidR="00E0314B">
        <w:t>antibody</w:t>
      </w:r>
      <w:r w:rsidR="00343613">
        <w:t xml:space="preserve">, namely </w:t>
      </w:r>
      <w:r w:rsidR="00E0314B">
        <w:t xml:space="preserve">Trastuzumab, both in a monoclonal sample and in a mixture of three monoclonal antibodies, as well as a single abundant </w:t>
      </w:r>
      <w:r w:rsidR="00343613">
        <w:t xml:space="preserve">IgA1 </w:t>
      </w:r>
      <w:r w:rsidR="00E0314B">
        <w:t xml:space="preserve">clone </w:t>
      </w:r>
      <w:r w:rsidR="00343613">
        <w:t xml:space="preserve">endogenously present in </w:t>
      </w:r>
      <w:r w:rsidR="00E0314B">
        <w:t>the serum repertoire of a sepsis patient.</w:t>
      </w:r>
      <w:r w:rsidR="006845A9" w:rsidRPr="006845A9">
        <w:t xml:space="preserve"> </w:t>
      </w:r>
      <w:r w:rsidR="00343613">
        <w:t xml:space="preserve">We used these samples to test </w:t>
      </w:r>
      <w:r w:rsidR="006845A9">
        <w:t xml:space="preserve">the </w:t>
      </w:r>
      <w:r w:rsidR="002F7CE6">
        <w:t xml:space="preserve">effectiveness </w:t>
      </w:r>
      <w:r w:rsidR="006845A9">
        <w:t xml:space="preserve">of </w:t>
      </w:r>
      <w:r w:rsidR="00343613">
        <w:t xml:space="preserve">the </w:t>
      </w:r>
      <w:r w:rsidR="006845A9">
        <w:t xml:space="preserve">workflow, by reconstructing the known sequence of </w:t>
      </w:r>
      <w:r w:rsidR="00DF5276">
        <w:t xml:space="preserve">the </w:t>
      </w:r>
      <w:r w:rsidR="00343613">
        <w:t>T</w:t>
      </w:r>
      <w:r w:rsidR="00DF5276">
        <w:t>rastuzumab heavy chain</w:t>
      </w:r>
      <w:r w:rsidR="006845A9">
        <w:t xml:space="preserve"> to a high degree in the monoclonal sample </w:t>
      </w:r>
      <w:r w:rsidR="002F7CE6">
        <w:t xml:space="preserve">as well </w:t>
      </w:r>
      <w:r w:rsidR="008A15FF">
        <w:t xml:space="preserve">as </w:t>
      </w:r>
      <w:r w:rsidR="00343613">
        <w:t xml:space="preserve">in </w:t>
      </w:r>
      <w:r w:rsidR="006845A9">
        <w:t xml:space="preserve">the </w:t>
      </w:r>
      <w:r w:rsidR="00343613">
        <w:t xml:space="preserve">more complex </w:t>
      </w:r>
      <w:r w:rsidR="006845A9">
        <w:t xml:space="preserve">mixture of three monoclonal antibodies. We </w:t>
      </w:r>
      <w:del w:id="15" w:author="Heck, A.J.R. (Albert)" w:date="2023-08-12T20:53:00Z">
        <w:r w:rsidR="006845A9" w:rsidDel="00343613">
          <w:delText xml:space="preserve">then </w:delText>
        </w:r>
      </w:del>
      <w:ins w:id="16" w:author="Heck, A.J.R. (Albert)" w:date="2023-08-12T20:53:00Z">
        <w:r w:rsidR="00343613">
          <w:t xml:space="preserve">next </w:t>
        </w:r>
      </w:ins>
      <w:del w:id="17" w:author="Heck, A.J.R. (Albert)" w:date="2023-08-12T20:53:00Z">
        <w:r w:rsidR="006845A9" w:rsidDel="00343613">
          <w:delText>used it</w:delText>
        </w:r>
      </w:del>
      <w:ins w:id="18" w:author="Heck, A.J.R. (Albert)" w:date="2023-08-12T20:53:00Z">
        <w:r w:rsidR="00343613">
          <w:t xml:space="preserve">applied the </w:t>
        </w:r>
      </w:ins>
      <w:ins w:id="19" w:author="Graaf, S.C. de (Bastiaan)" w:date="2023-08-22T14:06:00Z">
        <w:r w:rsidR="00951ADC">
          <w:t xml:space="preserve">approach </w:t>
        </w:r>
      </w:ins>
      <w:ins w:id="20" w:author="Heck, A.J.R. (Albert)" w:date="2023-08-12T20:53:00Z">
        <w:del w:id="21" w:author="Graaf, S.C. de (Bastiaan)" w:date="2023-08-22T14:06:00Z">
          <w:r w:rsidR="00343613" w:rsidDel="00951ADC">
            <w:delText>integrated software suite</w:delText>
          </w:r>
        </w:del>
      </w:ins>
      <w:del w:id="22" w:author="Graaf, S.C. de (Bastiaan)" w:date="2023-08-22T14:06:00Z">
        <w:r w:rsidR="006845A9" w:rsidDel="00951ADC">
          <w:delText xml:space="preserve"> </w:delText>
        </w:r>
      </w:del>
      <w:r w:rsidR="006845A9">
        <w:t xml:space="preserve">to sequence </w:t>
      </w:r>
      <w:r w:rsidR="00011F68">
        <w:t xml:space="preserve">an </w:t>
      </w:r>
      <w:r w:rsidR="00343613">
        <w:t xml:space="preserve">abundant </w:t>
      </w:r>
      <w:r w:rsidR="00011F68">
        <w:t xml:space="preserve">IgA1 </w:t>
      </w:r>
      <w:r w:rsidR="006845A9">
        <w:t xml:space="preserve">heavy chain in a </w:t>
      </w:r>
      <w:r w:rsidR="00343613">
        <w:t xml:space="preserve">highly diverse </w:t>
      </w:r>
      <w:r w:rsidR="006845A9">
        <w:t xml:space="preserve">polyclonal sample of IgA1 clones </w:t>
      </w:r>
      <w:r w:rsidR="00343613">
        <w:t xml:space="preserve">present in the serum of </w:t>
      </w:r>
      <w:r w:rsidR="006845A9">
        <w:t>a sepsis patient.</w:t>
      </w:r>
      <w:r w:rsidR="00E0314B">
        <w:t xml:space="preserve"> We show </w:t>
      </w:r>
      <w:r w:rsidR="00DF5276">
        <w:t>how</w:t>
      </w:r>
      <w:r w:rsidR="00E0314B">
        <w:t xml:space="preserve"> integration of MD</w:t>
      </w:r>
      <w:r w:rsidR="002F7CE6">
        <w:t>-MS</w:t>
      </w:r>
      <w:r w:rsidR="00E0314B">
        <w:t xml:space="preserve"> </w:t>
      </w:r>
      <w:r w:rsidR="005E5D33">
        <w:t xml:space="preserve">data can be used to resolve </w:t>
      </w:r>
      <w:r w:rsidR="0065694F">
        <w:t xml:space="preserve">ambiguity in </w:t>
      </w:r>
      <w:r w:rsidR="0065694F" w:rsidRPr="0065694F">
        <w:rPr>
          <w:i/>
          <w:iCs/>
        </w:rPr>
        <w:t>de novo</w:t>
      </w:r>
      <w:r w:rsidR="0065694F">
        <w:t xml:space="preserve"> sequence predictions</w:t>
      </w:r>
      <w:r w:rsidR="00DF5276">
        <w:t xml:space="preserve">, particularly in hypervariable regions, </w:t>
      </w:r>
      <w:r w:rsidR="00B15B9D">
        <w:t xml:space="preserve">through </w:t>
      </w:r>
      <w:r w:rsidR="005E5D33" w:rsidRPr="00DE3CCB">
        <w:t>determin</w:t>
      </w:r>
      <w:r w:rsidR="002F7CE6">
        <w:t>ing</w:t>
      </w:r>
      <w:r w:rsidR="005E5D33" w:rsidRPr="00DE3CCB">
        <w:t xml:space="preserve"> the </w:t>
      </w:r>
      <w:r w:rsidR="00DF5276">
        <w:t>mass</w:t>
      </w:r>
      <w:r w:rsidR="005E5D33" w:rsidRPr="00DE3CCB">
        <w:t xml:space="preserve"> of the CDR </w:t>
      </w:r>
      <w:r w:rsidR="00DF5276">
        <w:t xml:space="preserve">and using this mass </w:t>
      </w:r>
      <w:r w:rsidR="005E5D33">
        <w:t xml:space="preserve">to </w:t>
      </w:r>
      <w:r w:rsidR="005E5D33" w:rsidRPr="00DE3CCB">
        <w:t>filter candidate CDR sequences</w:t>
      </w:r>
      <w:r w:rsidR="005E5D33">
        <w:t xml:space="preserve"> and confirm their pairing to the fragmented precursor chain</w:t>
      </w:r>
      <w:r w:rsidR="005E5D33" w:rsidRPr="00DE3CCB">
        <w:t xml:space="preserve">. </w:t>
      </w:r>
      <w:r w:rsidR="00E2182C">
        <w:t xml:space="preserve">We hypothesize that such improvements will be particularly beneficial when analysing polyclonal mixtures of increasing complexity </w:t>
      </w:r>
      <w:r w:rsidR="00F76D5D">
        <w:t>or</w:t>
      </w:r>
      <w:r w:rsidR="00E2182C">
        <w:t xml:space="preserve"> when lower sample amounts are available. The algorithms supporting the analyses were programmed in the C# programming language and are freely available on </w:t>
      </w:r>
      <w:r w:rsidR="00107323">
        <w:t>GitHub</w:t>
      </w:r>
      <w:r w:rsidR="00E2182C">
        <w:t>.</w:t>
      </w:r>
    </w:p>
    <w:p w14:paraId="3FE0A0D4" w14:textId="5923BDC3" w:rsidR="008A3882" w:rsidRPr="006F5506" w:rsidRDefault="00A40B4B" w:rsidP="006F5506">
      <w:pPr>
        <w:pStyle w:val="Heading1"/>
      </w:pPr>
      <w:bookmarkStart w:id="23" w:name="_Toc144114827"/>
      <w:r w:rsidRPr="006F5506">
        <w:t>Results</w:t>
      </w:r>
      <w:bookmarkEnd w:id="23"/>
    </w:p>
    <w:p w14:paraId="7B4B12B3" w14:textId="12D2F7B6" w:rsidR="00E36C44" w:rsidRDefault="00E36C44" w:rsidP="00BA00FF">
      <w:r>
        <w:t xml:space="preserve">Antibody sequencing by any source of information poses a </w:t>
      </w:r>
      <w:del w:id="24" w:author="Heck, A.J.R. (Albert)" w:date="2023-08-12T21:00:00Z">
        <w:r w:rsidDel="00011F68">
          <w:delText>formidable</w:delText>
        </w:r>
      </w:del>
      <w:ins w:id="25" w:author="Heck, A.J.R. (Albert)" w:date="2023-08-12T21:00:00Z">
        <w:r w:rsidR="00011F68">
          <w:t>tough</w:t>
        </w:r>
      </w:ins>
      <w:r>
        <w:t xml:space="preserve"> challenge due to the hypervariable yet homologous nature of the</w:t>
      </w:r>
      <w:ins w:id="26" w:author="Heck, A.J.R. (Albert)" w:date="2023-08-12T21:00:00Z">
        <w:r w:rsidR="00011F68">
          <w:t xml:space="preserve"> vast amount of</w:t>
        </w:r>
      </w:ins>
      <w:r>
        <w:t xml:space="preserve"> </w:t>
      </w:r>
      <w:del w:id="27" w:author="Heck, A.J.R. (Albert)" w:date="2023-08-12T21:00:00Z">
        <w:r w:rsidDel="00011F68">
          <w:delText xml:space="preserve">target </w:delText>
        </w:r>
      </w:del>
      <w:r>
        <w:t xml:space="preserve">sequences. </w:t>
      </w:r>
      <w:r w:rsidRPr="00DE3CCB">
        <w:t>For example, reference databases are of l</w:t>
      </w:r>
      <w:r w:rsidRPr="002205D1">
        <w:t xml:space="preserve">ittle to no benefit when sequencing </w:t>
      </w:r>
      <w:r>
        <w:t xml:space="preserve">the hypervariable </w:t>
      </w:r>
      <w:commentRangeStart w:id="28"/>
      <w:r w:rsidRPr="002205D1">
        <w:t>CDR</w:t>
      </w:r>
      <w:ins w:id="29" w:author="Heck, A.J.R. (Albert)" w:date="2023-08-12T21:00:00Z">
        <w:del w:id="30" w:author="Graaf, S.C. de (Bastiaan)" w:date="2023-08-22T14:09:00Z">
          <w:r w:rsidR="00011F68" w:rsidDel="00951ADC">
            <w:delText xml:space="preserve"> region</w:delText>
          </w:r>
        </w:del>
      </w:ins>
      <w:r w:rsidRPr="002205D1">
        <w:t>s</w:t>
      </w:r>
      <w:commentRangeEnd w:id="28"/>
      <w:r w:rsidR="00951ADC">
        <w:rPr>
          <w:rStyle w:val="CommentReference"/>
        </w:rPr>
        <w:commentReference w:id="28"/>
      </w:r>
      <w:r>
        <w:t xml:space="preserve">, which in turn makes assigning bottom-up reads </w:t>
      </w:r>
      <w:del w:id="31" w:author="Graaf, S.C. de (Bastiaan)" w:date="2023-08-28T10:55:00Z">
        <w:r w:rsidDel="00E07597">
          <w:delText xml:space="preserve">for </w:delText>
        </w:r>
      </w:del>
      <w:ins w:id="32" w:author="Graaf, S.C. de (Bastiaan)" w:date="2023-08-28T10:55:00Z">
        <w:r w:rsidR="00E07597">
          <w:t>to</w:t>
        </w:r>
        <w:r w:rsidR="00E07597">
          <w:t xml:space="preserve"> </w:t>
        </w:r>
      </w:ins>
      <w:r>
        <w:t xml:space="preserve">these regions </w:t>
      </w:r>
      <w:del w:id="33" w:author="Heck, A.J.R. (Albert)" w:date="2023-08-12T21:00:00Z">
        <w:r w:rsidDel="00011F68">
          <w:delText>to templates</w:delText>
        </w:r>
      </w:del>
      <w:ins w:id="34" w:author="Heck, A.J.R. (Albert)" w:date="2023-08-12T21:00:00Z">
        <w:r w:rsidR="00011F68">
          <w:t>extremely</w:t>
        </w:r>
      </w:ins>
      <w:r>
        <w:t xml:space="preserve"> </w:t>
      </w:r>
      <w:r w:rsidR="00011F68">
        <w:t>difficult</w:t>
      </w:r>
      <w:r>
        <w:t xml:space="preserve">. </w:t>
      </w:r>
      <w:r w:rsidR="00011F68">
        <w:t xml:space="preserve">Using MD proteomics provides not yet a realistic alternative, as </w:t>
      </w:r>
      <w:r w:rsidR="00B15B9D">
        <w:t>t</w:t>
      </w:r>
      <w:r w:rsidR="002F7CE6">
        <w:t xml:space="preserve">he </w:t>
      </w:r>
      <w:r>
        <w:t xml:space="preserve">fragment coverage </w:t>
      </w:r>
      <w:r w:rsidR="00011F68">
        <w:t xml:space="preserve">in </w:t>
      </w:r>
      <w:r w:rsidR="002F7CE6">
        <w:t xml:space="preserve">MD-MS, although superior to that of </w:t>
      </w:r>
      <w:r w:rsidR="00750072">
        <w:t xml:space="preserve">top-down (TD) </w:t>
      </w:r>
      <w:r w:rsidR="002F7CE6">
        <w:t>MS</w:t>
      </w:r>
      <w:r w:rsidR="00750072">
        <w:rPr>
          <w:rStyle w:val="CommentReference"/>
        </w:rPr>
        <w:t>,</w:t>
      </w:r>
      <w:r w:rsidR="002F7CE6">
        <w:t xml:space="preserve"> </w:t>
      </w:r>
      <w:r>
        <w:t xml:space="preserve">is </w:t>
      </w:r>
      <w:r w:rsidR="00011F68">
        <w:t xml:space="preserve">still </w:t>
      </w:r>
      <w:r>
        <w:t xml:space="preserve">too limited for stand-alone </w:t>
      </w:r>
      <w:r w:rsidRPr="001A7C6C">
        <w:rPr>
          <w:i/>
        </w:rPr>
        <w:t>de novo</w:t>
      </w:r>
      <w:r>
        <w:t xml:space="preserve"> sequencing</w:t>
      </w:r>
      <w:r w:rsidR="00011F68">
        <w:t xml:space="preserve">, although exciting progress is made for sequencing reduced light </w:t>
      </w:r>
      <w:commentRangeStart w:id="35"/>
      <w:commentRangeStart w:id="36"/>
      <w:r w:rsidR="00011F68">
        <w:t>chains</w:t>
      </w:r>
      <w:commentRangeEnd w:id="35"/>
      <w:r w:rsidR="00011F68">
        <w:rPr>
          <w:rStyle w:val="CommentReference"/>
        </w:rPr>
        <w:commentReference w:id="35"/>
      </w:r>
      <w:commentRangeEnd w:id="36"/>
      <w:r w:rsidR="0046159E">
        <w:rPr>
          <w:rStyle w:val="CommentReference"/>
        </w:rPr>
        <w:commentReference w:id="36"/>
      </w:r>
      <w:r w:rsidR="00951ADC">
        <w:t xml:space="preserve"> </w:t>
      </w:r>
      <w:r w:rsidR="00951ADC">
        <w:fldChar w:fldCharType="begin" w:fldLock="1"/>
      </w:r>
      <w:r w:rsidR="00E216B8">
        <w:instrText>ADDIN CSL_CITATION {"citationItems":[{"id":"ITEM-1","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bbc77c5d-9dcf-45ee-a80a-ce895c5ad9ff"]},{"id":"ITEM-2","itemData":{"DOI":"10.1080/19420862.2019.1668226","ISSN":"19420870","PMID":"31607219","abstract":"The analysis of monoclonal antibodies (mAbs) by a middle-down mass spectrometry (MS) approach is a growing field that attracts the attention of many researchers and biopharmaceutical companies. Usually, liquid fractionation techniques are used to separate mAbs polypeptides chains before MS analysis. Gas-phase fractionation techniques such as high-field asymmetric waveform ion mobility spectrometry (FAIMS) can replace liquid-based separations and reduce both analysis time and cost. Here, we present a rapid FAIMS tandem MS method capable of characterizing the polypeptide sequence of mAbs light and heavy chains in an unprecedented, easy, and fast fashion. This new method uses commercially available instruments and takes ~24 min, which is 40-60% faster than regular liquid chromatography-MS/MS analysis, to acquire fragmentation data using different dissociation methods.","author":[{"dropping-particle":"","family":"Melani","given":"Rafael D.","non-dropping-particle":"","parse-names":false,"suffix":""},{"dropping-particle":"","family":"Srzentić","given":"Kristina","non-dropping-particle":"","parse-names":false,"suffix":""},{"dropping-particle":"","family":"Gerbasi","given":"Vincent R.","non-dropping-particle":"","parse-names":false,"suffix":""},{"dropping-particle":"","family":"McGee","given":"John P.","non-dropping-particle":"","parse-names":false,"suffix":""},{"dropping-particle":"","family":"Huguet","given":"Romain","non-dropping-particle":"","parse-names":false,"suffix":""},{"dropping-particle":"","family":"Fornelli","given":"Luca","non-dropping-particle":"","parse-names":false,"suffix":""},{"dropping-particle":"","family":"Kelleher","given":"Neil L.","non-dropping-particle":"","parse-names":false,"suffix":""}],"container-title":"mAbs","id":"ITEM-2","issue":"8","issued":{"date-parts":[["2019","11","17"]]},"page":"1351","publisher":"Taylor &amp; Francis","title":"Direct measurement of light and heavy antibody chains using ion mobility and middle-down mass spectrometry","type":"article-journal","volume":"11"},"uris":["http://www.mendeley.com/documents/?uuid=5fe539d6-707f-382f-8c3e-89e4f110462d"]}],"mendeley":{"formattedCitation":"(Dupré et al., 2021; Melani et al., 2019)","plainTextFormattedCitation":"(Dupré et al., 2021; Melani et al., 2019)","previouslyFormattedCitation":"(Dupré et al., 2021)"},"properties":{"noteIndex":0},"schema":"https://github.com/citation-style-language/schema/raw/master/csl-citation.json"}</w:instrText>
      </w:r>
      <w:r w:rsidR="00951ADC">
        <w:fldChar w:fldCharType="separate"/>
      </w:r>
      <w:r w:rsidR="00E216B8" w:rsidRPr="00E216B8">
        <w:rPr>
          <w:noProof/>
        </w:rPr>
        <w:t>(Dupré et al., 2021; Melani et al., 2019)</w:t>
      </w:r>
      <w:r w:rsidR="00951ADC">
        <w:fldChar w:fldCharType="end"/>
      </w:r>
      <w:r>
        <w:t xml:space="preserve">. </w:t>
      </w:r>
      <w:r w:rsidR="00011F68">
        <w:t>Here, our hypothesis was that b</w:t>
      </w:r>
      <w:r>
        <w:t xml:space="preserve">y </w:t>
      </w:r>
      <w:r w:rsidR="00011F68">
        <w:t xml:space="preserve">combining </w:t>
      </w:r>
      <w:r w:rsidR="00D25137">
        <w:t>BU</w:t>
      </w:r>
      <w:r w:rsidR="002F7CE6">
        <w:t>-</w:t>
      </w:r>
      <w:r w:rsidR="00011F68">
        <w:t xml:space="preserve"> with </w:t>
      </w:r>
      <w:r>
        <w:t>MD</w:t>
      </w:r>
      <w:r w:rsidR="002F7CE6">
        <w:t>-</w:t>
      </w:r>
      <w:r>
        <w:t>MS data</w:t>
      </w:r>
      <w:r w:rsidR="00011F68">
        <w:t>,</w:t>
      </w:r>
      <w:r w:rsidRPr="00DE3CCB">
        <w:t xml:space="preserve"> </w:t>
      </w:r>
      <w:r w:rsidR="00011F68">
        <w:t>and</w:t>
      </w:r>
      <w:r w:rsidRPr="00DE3CCB">
        <w:t xml:space="preserve"> reference sequences from immunological databases, these sources of information </w:t>
      </w:r>
      <w:r>
        <w:t xml:space="preserve">can complement </w:t>
      </w:r>
      <w:r w:rsidR="00011F68">
        <w:t>each</w:t>
      </w:r>
      <w:r w:rsidR="00107323">
        <w:t xml:space="preserve"> </w:t>
      </w:r>
      <w:r>
        <w:t xml:space="preserve">other </w:t>
      </w:r>
      <w:r w:rsidRPr="00DE3CCB">
        <w:t xml:space="preserve">and </w:t>
      </w:r>
      <w:r>
        <w:t xml:space="preserve">be </w:t>
      </w:r>
      <w:r w:rsidRPr="00DE3CCB">
        <w:t>use</w:t>
      </w:r>
      <w:r>
        <w:t>d</w:t>
      </w:r>
      <w:r w:rsidRPr="00DE3CCB">
        <w:t xml:space="preserve"> to fill gaps </w:t>
      </w:r>
      <w:r w:rsidR="00011F68">
        <w:t>not covered by the individual approaches</w:t>
      </w:r>
      <w:r w:rsidRPr="00DE3CCB">
        <w:t>.</w:t>
      </w:r>
      <w:r>
        <w:t xml:space="preserve"> </w:t>
      </w:r>
      <w:r w:rsidR="00011F68">
        <w:t>Therefore, we</w:t>
      </w:r>
      <w:r w:rsidR="00011F68" w:rsidRPr="00DE3CCB">
        <w:t xml:space="preserve"> </w:t>
      </w:r>
      <w:r w:rsidRPr="00DE3CCB">
        <w:t xml:space="preserve">make use of </w:t>
      </w:r>
      <w:r>
        <w:t>MD</w:t>
      </w:r>
      <w:r w:rsidR="002F7CE6">
        <w:t>-</w:t>
      </w:r>
      <w:r w:rsidR="002F7CE6">
        <w:lastRenderedPageBreak/>
        <w:t>MS</w:t>
      </w:r>
      <w:r w:rsidRPr="00DE3CCB">
        <w:t xml:space="preserve"> fragmentation spectra</w:t>
      </w:r>
      <w:r>
        <w:t xml:space="preserve"> </w:t>
      </w:r>
      <w:r w:rsidR="002F7CE6">
        <w:t xml:space="preserve">combined with </w:t>
      </w:r>
      <w:r>
        <w:t>the relatively conserved nature of the FRs</w:t>
      </w:r>
      <w:r w:rsidRPr="00DE3CCB">
        <w:t xml:space="preserve"> to determine the </w:t>
      </w:r>
      <w:r w:rsidR="009903EA">
        <w:t xml:space="preserve">molecular </w:t>
      </w:r>
      <w:r w:rsidR="00011F68">
        <w:t xml:space="preserve">mass </w:t>
      </w:r>
      <w:r w:rsidRPr="00DE3CCB">
        <w:t>of the CDR</w:t>
      </w:r>
      <w:r w:rsidR="00265E5F">
        <w:t>s</w:t>
      </w:r>
      <w:r w:rsidR="002F7CE6">
        <w:t>.</w:t>
      </w:r>
      <w:r w:rsidRPr="00DE3CCB">
        <w:t xml:space="preserve"> </w:t>
      </w:r>
      <w:r w:rsidR="002F7CE6">
        <w:t xml:space="preserve">This </w:t>
      </w:r>
      <w:r>
        <w:t>is</w:t>
      </w:r>
      <w:r w:rsidRPr="00DE3CCB">
        <w:t xml:space="preserve"> subsequently use</w:t>
      </w:r>
      <w:r>
        <w:t>d</w:t>
      </w:r>
      <w:r w:rsidRPr="00DE3CCB">
        <w:t xml:space="preserve"> as a filter to </w:t>
      </w:r>
      <w:r w:rsidR="00011F68">
        <w:t>substantially</w:t>
      </w:r>
      <w:r w:rsidR="00011F68" w:rsidRPr="00DE3CCB">
        <w:t xml:space="preserve"> </w:t>
      </w:r>
      <w:r w:rsidRPr="00DE3CCB">
        <w:t>reduce the number of candidate CDR sequences</w:t>
      </w:r>
      <w:r w:rsidR="00314BE4">
        <w:t xml:space="preserve"> while simultaneously</w:t>
      </w:r>
      <w:r>
        <w:t xml:space="preserve"> confirm</w:t>
      </w:r>
      <w:r w:rsidR="00314BE4">
        <w:t>ing</w:t>
      </w:r>
      <w:r>
        <w:t xml:space="preserve"> their pairing to the </w:t>
      </w:r>
      <w:r w:rsidR="00314BE4">
        <w:t xml:space="preserve">fragmented </w:t>
      </w:r>
      <w:r>
        <w:t>precursor target chain</w:t>
      </w:r>
      <w:r w:rsidRPr="00DE3CCB">
        <w:t xml:space="preserve">. </w:t>
      </w:r>
    </w:p>
    <w:p w14:paraId="0A1959DD" w14:textId="0ADB882E" w:rsidR="00E36C44" w:rsidRDefault="00E36C44" w:rsidP="00BA00FF">
      <w:del w:id="37" w:author="Graaf, S.C. de (Bastiaan)" w:date="2023-08-22T14:34:00Z">
        <w:r w:rsidDel="005B7F03">
          <w:delText xml:space="preserve">Our </w:delText>
        </w:r>
      </w:del>
      <w:ins w:id="38" w:author="Graaf, S.C. de (Bastiaan)" w:date="2023-08-22T14:34:00Z">
        <w:r w:rsidR="005B7F03">
          <w:t>The</w:t>
        </w:r>
        <w:r w:rsidR="005B7F03">
          <w:t xml:space="preserve"> </w:t>
        </w:r>
      </w:ins>
      <w:r>
        <w:t xml:space="preserve">workflow consists of three stages: </w:t>
      </w:r>
      <w:r w:rsidR="00011F68">
        <w:t xml:space="preserve">we </w:t>
      </w:r>
      <w:r>
        <w:t xml:space="preserve">first consider only </w:t>
      </w:r>
      <w:r w:rsidRPr="00DE3CCB">
        <w:t>FR</w:t>
      </w:r>
      <w:del w:id="39" w:author="Graaf, S.C. de (Bastiaan)" w:date="2023-08-22T14:18:00Z">
        <w:r w:rsidRPr="00DE3CCB" w:rsidDel="0046159E">
          <w:delText>s</w:delText>
        </w:r>
      </w:del>
      <w:ins w:id="40" w:author="Graaf, S.C. de (Bastiaan)" w:date="2023-08-22T14:17:00Z">
        <w:r w:rsidR="0046159E" w:rsidRPr="0046159E">
          <w:t xml:space="preserve"> </w:t>
        </w:r>
        <w:r w:rsidR="0046159E">
          <w:t>sequences</w:t>
        </w:r>
      </w:ins>
      <w:r w:rsidRPr="00DE3CCB">
        <w:t>, t</w:t>
      </w:r>
      <w:r>
        <w:t>hen</w:t>
      </w:r>
      <w:r w:rsidRPr="00DE3CCB">
        <w:t xml:space="preserve"> </w:t>
      </w:r>
      <w:r w:rsidR="00011F68">
        <w:t xml:space="preserve">the </w:t>
      </w:r>
      <w:r>
        <w:t>FR-CDR-FR</w:t>
      </w:r>
      <w:del w:id="41" w:author="Graaf, S.C. de (Bastiaan)" w:date="2023-08-22T14:18:00Z">
        <w:r w:rsidDel="0046159E">
          <w:delText>s</w:delText>
        </w:r>
      </w:del>
      <w:ins w:id="42" w:author="Heck, A.J.R. (Albert)" w:date="2023-08-12T21:06:00Z">
        <w:r w:rsidR="00011F68">
          <w:t xml:space="preserve"> sequences</w:t>
        </w:r>
      </w:ins>
      <w:r w:rsidRPr="00DE3CCB">
        <w:t xml:space="preserve">, </w:t>
      </w:r>
      <w:r w:rsidR="00B15B9D">
        <w:t xml:space="preserve">and finally the </w:t>
      </w:r>
      <w:r w:rsidRPr="00DE3CCB">
        <w:t>full</w:t>
      </w:r>
      <w:r w:rsidR="0020038D">
        <w:t>-</w:t>
      </w:r>
      <w:r w:rsidRPr="00DE3CCB">
        <w:t>length sequences</w:t>
      </w:r>
      <w:r>
        <w:t xml:space="preserve">. Each stage first generates a candidate pool </w:t>
      </w:r>
      <w:ins w:id="43" w:author="Heck, A.J.R. (Albert)" w:date="2023-08-12T21:06:00Z">
        <w:r w:rsidR="00011F68">
          <w:t>of s</w:t>
        </w:r>
      </w:ins>
      <w:ins w:id="44" w:author="Heck, A.J.R. (Albert)" w:date="2023-08-12T21:07:00Z">
        <w:r w:rsidR="00011F68">
          <w:t xml:space="preserve">equence-solutions </w:t>
        </w:r>
      </w:ins>
      <w:r>
        <w:t>by considering ambiguities left by the previous stage, then evaluates these candidates using the integrated evidence streams</w:t>
      </w:r>
      <w:r w:rsidR="00720FA5">
        <w:t xml:space="preserve">, </w:t>
      </w:r>
      <w:r w:rsidR="002F7CE6">
        <w:t xml:space="preserve">and finally </w:t>
      </w:r>
      <w:r>
        <w:t>resolves the ambiguities by discarding candidates that do not have supporting evidenc</w:t>
      </w:r>
      <w:r w:rsidRPr="000636F0">
        <w:t>e (</w:t>
      </w:r>
      <w:r w:rsidR="00B413CC">
        <w:rPr>
          <w:highlight w:val="yellow"/>
        </w:rPr>
        <w:t xml:space="preserve">Figure </w:t>
      </w:r>
      <w:r w:rsidR="00C56B3A">
        <w:t>1</w:t>
      </w:r>
      <w:r>
        <w:t>a</w:t>
      </w:r>
      <w:r w:rsidRPr="00DE3CCB">
        <w:t>)</w:t>
      </w:r>
      <w:r>
        <w:t xml:space="preserve">. By starting with the FRs, which are relatively </w:t>
      </w:r>
      <w:r w:rsidR="00B15B9D">
        <w:t>well-</w:t>
      </w:r>
      <w:r>
        <w:t xml:space="preserve">conserved sequence segments, and resolving ambiguities at this scale before moving to longer, more variable segments by joining adjacent FR candidates into FR-CDR-FR contigs, the size of the search space at each stage </w:t>
      </w:r>
      <w:r w:rsidR="00011F68">
        <w:t>remains at</w:t>
      </w:r>
      <w:r>
        <w:t xml:space="preserve"> manageable sizes</w:t>
      </w:r>
      <w:r w:rsidR="00E8376C" w:rsidRPr="000636F0">
        <w:t xml:space="preserve"> (</w:t>
      </w:r>
      <w:r w:rsidR="00B413CC">
        <w:rPr>
          <w:highlight w:val="yellow"/>
        </w:rPr>
        <w:t xml:space="preserve">Figure </w:t>
      </w:r>
      <w:r w:rsidR="00C56B3A">
        <w:t>1</w:t>
      </w:r>
      <w:r w:rsidR="00E8376C">
        <w:t>b</w:t>
      </w:r>
      <w:r w:rsidR="00E8376C" w:rsidRPr="00DE3CCB">
        <w:t>)</w:t>
      </w:r>
      <w:r>
        <w:t>.</w:t>
      </w:r>
    </w:p>
    <w:p w14:paraId="7E1F1980" w14:textId="77777777" w:rsidR="00E7149E" w:rsidRDefault="00E7149E" w:rsidP="00BA00FF"/>
    <w:p w14:paraId="0A222D61" w14:textId="046ABF5C" w:rsidR="00E7149E" w:rsidRDefault="00E7149E" w:rsidP="006F5506">
      <w:pPr>
        <w:pStyle w:val="Heading2"/>
      </w:pPr>
      <w:bookmarkStart w:id="45" w:name="_Toc144114828"/>
      <w:r w:rsidRPr="00266363">
        <w:t xml:space="preserve">Target </w:t>
      </w:r>
      <w:r>
        <w:t xml:space="preserve">mass determination and sample characterization </w:t>
      </w:r>
      <w:r w:rsidR="0064615D">
        <w:t xml:space="preserve">by </w:t>
      </w:r>
      <w:r>
        <w:t xml:space="preserve">using </w:t>
      </w:r>
      <w:r w:rsidR="002F7CE6">
        <w:t>MD-</w:t>
      </w:r>
      <w:r>
        <w:t>MS</w:t>
      </w:r>
      <w:bookmarkEnd w:id="45"/>
    </w:p>
    <w:p w14:paraId="1694A4FC" w14:textId="56CA3931" w:rsidR="00E07597" w:rsidRPr="0019545D" w:rsidRDefault="00E7149E" w:rsidP="0019545D">
      <w:pPr>
        <w:rPr>
          <w:ins w:id="46" w:author="Graaf, S.C. de (Bastiaan)" w:date="2023-08-28T11:01:00Z"/>
        </w:rPr>
      </w:pPr>
      <w:r>
        <w:t xml:space="preserve">To </w:t>
      </w:r>
      <w:r w:rsidR="00496628">
        <w:t xml:space="preserve">characterize </w:t>
      </w:r>
      <w:r w:rsidR="00F32C1A">
        <w:t xml:space="preserve">the complexity of </w:t>
      </w:r>
      <w:r w:rsidR="0064615D">
        <w:t xml:space="preserve">the </w:t>
      </w:r>
      <w:r w:rsidR="00F32C1A">
        <w:t xml:space="preserve">samples and determine the precursor masses of </w:t>
      </w:r>
      <w:r w:rsidR="0064615D">
        <w:t xml:space="preserve">the </w:t>
      </w:r>
      <w:r w:rsidR="00F32C1A">
        <w:t xml:space="preserve">target chains, </w:t>
      </w:r>
      <w:r>
        <w:t>we collected</w:t>
      </w:r>
      <w:r w:rsidR="002F7CE6">
        <w:t xml:space="preserve"> middle-down</w:t>
      </w:r>
      <w:r w:rsidR="00177E8D">
        <w:t xml:space="preserve"> </w:t>
      </w:r>
      <w:r>
        <w:t xml:space="preserve">LC-MS/MS data </w:t>
      </w:r>
      <w:r w:rsidR="00133490">
        <w:t>for</w:t>
      </w:r>
      <w:r>
        <w:t xml:space="preserve"> </w:t>
      </w:r>
      <w:commentRangeStart w:id="47"/>
      <w:r w:rsidR="0064615D">
        <w:t>all</w:t>
      </w:r>
      <w:commentRangeEnd w:id="47"/>
      <w:r w:rsidR="0064615D">
        <w:rPr>
          <w:rStyle w:val="CommentReference"/>
        </w:rPr>
        <w:commentReference w:id="47"/>
      </w:r>
      <w:r w:rsidR="0064615D">
        <w:t xml:space="preserve"> </w:t>
      </w:r>
      <w:r>
        <w:t>samples</w:t>
      </w:r>
      <w:del w:id="48" w:author="Graaf, S.C. de (Bastiaan)" w:date="2023-08-28T11:18:00Z">
        <w:r w:rsidDel="005E1990">
          <w:delText xml:space="preserve"> </w:delText>
        </w:r>
        <w:r w:rsidR="00496628" w:rsidDel="005E1990">
          <w:delText xml:space="preserve">and </w:delText>
        </w:r>
        <w:r w:rsidDel="005E1990">
          <w:delText>deconvolut</w:delText>
        </w:r>
        <w:r w:rsidR="00496628" w:rsidDel="005E1990">
          <w:delText>ed</w:delText>
        </w:r>
        <w:r w:rsidDel="005E1990">
          <w:delText xml:space="preserve"> the </w:delText>
        </w:r>
        <w:r w:rsidRPr="008A3882" w:rsidDel="005E1990">
          <w:delText>MS1 spectra</w:delText>
        </w:r>
        <w:r w:rsidR="00496628" w:rsidDel="005E1990">
          <w:delText xml:space="preserve"> </w:delText>
        </w:r>
        <w:r w:rsidR="00496628" w:rsidRPr="000636F0" w:rsidDel="005E1990">
          <w:delText>(</w:delText>
        </w:r>
        <w:r w:rsidR="00C56B3A" w:rsidDel="005E1990">
          <w:rPr>
            <w:highlight w:val="yellow"/>
          </w:rPr>
          <w:delText xml:space="preserve">Figure </w:delText>
        </w:r>
        <w:r w:rsidR="00C56B3A" w:rsidDel="005E1990">
          <w:delText>2</w:delText>
        </w:r>
        <w:r w:rsidR="00496628" w:rsidDel="005E1990">
          <w:delText>)</w:delText>
        </w:r>
      </w:del>
      <w:r w:rsidRPr="008A3882">
        <w:t xml:space="preserve">. </w:t>
      </w:r>
      <w:ins w:id="49" w:author="Graaf, S.C. de (Bastiaan)" w:date="2023-08-28T11:05:00Z">
        <w:r w:rsidR="004A6E17" w:rsidRPr="0019545D">
          <w:t>Our m</w:t>
        </w:r>
      </w:ins>
      <w:ins w:id="50" w:author="Graaf, S.C. de (Bastiaan)" w:date="2023-08-28T11:03:00Z">
        <w:r w:rsidR="004A6E17" w:rsidRPr="0019545D">
          <w:t>iddl</w:t>
        </w:r>
      </w:ins>
      <w:ins w:id="51" w:author="Graaf, S.C. de (Bastiaan)" w:date="2023-08-28T11:04:00Z">
        <w:r w:rsidR="004A6E17" w:rsidRPr="0019545D">
          <w:t xml:space="preserve">e-down </w:t>
        </w:r>
      </w:ins>
      <w:ins w:id="52" w:author="Graaf, S.C. de (Bastiaan)" w:date="2023-08-28T11:05:00Z">
        <w:r w:rsidR="004A6E17" w:rsidRPr="0019545D">
          <w:t xml:space="preserve">approach </w:t>
        </w:r>
      </w:ins>
      <w:ins w:id="53" w:author="Graaf, S.C. de (Bastiaan)" w:date="2023-08-28T11:04:00Z">
        <w:r w:rsidR="004A6E17" w:rsidRPr="0019545D">
          <w:t xml:space="preserve">was </w:t>
        </w:r>
      </w:ins>
      <w:ins w:id="54" w:author="Graaf, S.C. de (Bastiaan)" w:date="2023-08-28T11:06:00Z">
        <w:r w:rsidR="004A6E17" w:rsidRPr="0019545D">
          <w:t xml:space="preserve">performed according to </w:t>
        </w:r>
      </w:ins>
      <w:ins w:id="55" w:author="Graaf, S.C. de (Bastiaan)" w:date="2023-08-28T11:08:00Z">
        <w:r w:rsidR="004A6E17" w:rsidRPr="0019545D">
          <w:t xml:space="preserve">previously published </w:t>
        </w:r>
      </w:ins>
      <w:ins w:id="56" w:author="Graaf, S.C. de (Bastiaan)" w:date="2023-08-28T11:10:00Z">
        <w:r w:rsidR="004A6E17" w:rsidRPr="0019545D">
          <w:t xml:space="preserve">protocols </w:t>
        </w:r>
      </w:ins>
      <w:ins w:id="57" w:author="Graaf, S.C. de (Bastiaan)" w:date="2023-08-28T11:11:00Z">
        <w:r w:rsidR="004A6E17" w:rsidRPr="0019545D">
          <w:t xml:space="preserve">(see </w:t>
        </w:r>
        <w:r w:rsidR="004A6E17" w:rsidRPr="0019545D">
          <w:rPr>
            <w:b/>
            <w:bCs/>
          </w:rPr>
          <w:t>Immunoglobulin capture and Fab generation</w:t>
        </w:r>
        <w:r w:rsidR="004A6E17" w:rsidRPr="0019545D">
          <w:t xml:space="preserve">) </w:t>
        </w:r>
      </w:ins>
      <w:ins w:id="58" w:author="Graaf, S.C. de (Bastiaan)" w:date="2023-08-28T11:10:00Z">
        <w:r w:rsidR="004A6E17" w:rsidRPr="0019545D">
          <w:fldChar w:fldCharType="begin" w:fldLock="1"/>
        </w:r>
      </w:ins>
      <w:r w:rsidR="00E216B8">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id":"ITEM-2","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2","issue":"12","issued":{"date-parts":[["2021"]]},"page":"1131-1143.e5","publisher":"Cell Press","title":"Human plasma IgG1 repertoires are simple, unique, and dynamic","type":"article-journal","volume":"12"},"uris":["http://www.mendeley.com/documents/?uuid=9e7cc48c-feb6-4654-8e23-3dd8a10415d7"]}],"mendeley":{"formattedCitation":"(Bondt, Dingess, Hoek, van Rijswijck, &amp; Heck, 2021; Bondt, Hoek, et al., 2021)","plainTextFormattedCitation":"(Bondt, Dingess, Hoek, van Rijswijck, &amp; Heck, 2021; Bondt, Hoek, et al., 2021)","previouslyFormattedCitation":"(Bondt, Dingess, Hoek, van Rijswijck, &amp; Heck, 2021; Bondt, Hoek, et al., 2021)"},"properties":{"noteIndex":0},"schema":"https://github.com/citation-style-language/schema/raw/master/csl-citation.json"}</w:instrText>
      </w:r>
      <w:ins w:id="59" w:author="Graaf, S.C. de (Bastiaan)" w:date="2023-08-28T11:10:00Z">
        <w:r w:rsidR="004A6E17" w:rsidRPr="0019545D">
          <w:fldChar w:fldCharType="separate"/>
        </w:r>
        <w:r w:rsidR="004A6E17" w:rsidRPr="0019545D">
          <w:rPr>
            <w:noProof/>
          </w:rPr>
          <w:t>(Bondt, Dingess, Hoek, van Rijswijck, &amp; Heck, 2021; Bondt, Hoek, et al., 2021)</w:t>
        </w:r>
        <w:r w:rsidR="004A6E17" w:rsidRPr="0019545D">
          <w:fldChar w:fldCharType="end"/>
        </w:r>
        <w:r w:rsidR="004A6E17" w:rsidRPr="0019545D">
          <w:t>.</w:t>
        </w:r>
      </w:ins>
      <w:ins w:id="60" w:author="Graaf, S.C. de (Bastiaan)" w:date="2023-08-28T11:11:00Z">
        <w:r w:rsidR="004A6E17" w:rsidRPr="0019545D">
          <w:t xml:space="preserve"> These </w:t>
        </w:r>
      </w:ins>
      <w:ins w:id="61" w:author="Graaf, S.C. de (Bastiaan)" w:date="2023-08-28T11:16:00Z">
        <w:r w:rsidR="005E1990" w:rsidRPr="0019545D">
          <w:t xml:space="preserve">protocols </w:t>
        </w:r>
      </w:ins>
      <w:ins w:id="62" w:author="Graaf, S.C. de (Bastiaan)" w:date="2023-08-28T11:15:00Z">
        <w:r w:rsidR="005E1990" w:rsidRPr="0019545D">
          <w:t xml:space="preserve">yield Fab fragments by specifically cleaving the </w:t>
        </w:r>
      </w:ins>
      <w:ins w:id="63" w:author="Graaf, S.C. de (Bastiaan)" w:date="2023-08-28T12:48:00Z">
        <w:r w:rsidR="0019545D">
          <w:t>Fc</w:t>
        </w:r>
        <w:r w:rsidR="009F4A2E">
          <w:t xml:space="preserve"> portion</w:t>
        </w:r>
      </w:ins>
      <w:ins w:id="64" w:author="Graaf, S.C. de (Bastiaan)" w:date="2023-08-28T11:15:00Z">
        <w:r w:rsidR="005E1990" w:rsidRPr="0019545D">
          <w:t xml:space="preserve"> of the heavy chain.</w:t>
        </w:r>
      </w:ins>
      <w:ins w:id="65" w:author="Graaf, S.C. de (Bastiaan)" w:date="2023-08-28T11:16:00Z">
        <w:r w:rsidR="005E1990" w:rsidRPr="0019545D">
          <w:t xml:space="preserve"> </w:t>
        </w:r>
      </w:ins>
      <w:ins w:id="66" w:author="Graaf, S.C. de (Bastiaan)" w:date="2023-08-28T11:18:00Z">
        <w:r w:rsidR="005E1990" w:rsidRPr="0019545D">
          <w:t xml:space="preserve">The resulting fab fragments were then reduced before LC-MS/MS analysis, to yield separated LC and Fd chains. </w:t>
        </w:r>
      </w:ins>
      <w:ins w:id="67" w:author="Graaf, S.C. de (Bastiaan)" w:date="2023-08-28T11:19:00Z">
        <w:r w:rsidR="005E1990" w:rsidRPr="0019545D">
          <w:t xml:space="preserve">We then </w:t>
        </w:r>
      </w:ins>
      <w:ins w:id="68" w:author="Graaf, S.C. de (Bastiaan)" w:date="2023-08-28T11:18:00Z">
        <w:r w:rsidR="005E1990" w:rsidRPr="0019545D">
          <w:t xml:space="preserve">deconvoluted the MS1 spectra to </w:t>
        </w:r>
      </w:ins>
      <w:ins w:id="69" w:author="Graaf, S.C. de (Bastiaan)" w:date="2023-08-28T12:13:00Z">
        <w:r w:rsidR="00B069A7" w:rsidRPr="0019545D">
          <w:t>assess</w:t>
        </w:r>
      </w:ins>
      <w:ins w:id="70" w:author="Graaf, S.C. de (Bastiaan)" w:date="2023-08-28T11:18:00Z">
        <w:r w:rsidR="005E1990" w:rsidRPr="0019545D">
          <w:t xml:space="preserve"> the number of unique </w:t>
        </w:r>
      </w:ins>
      <w:ins w:id="71" w:author="Graaf, S.C. de (Bastiaan)" w:date="2023-08-28T11:19:00Z">
        <w:r w:rsidR="005E1990" w:rsidRPr="0019545D">
          <w:t>LC</w:t>
        </w:r>
      </w:ins>
      <w:ins w:id="72" w:author="Graaf, S.C. de (Bastiaan)" w:date="2023-08-28T11:18:00Z">
        <w:r w:rsidR="005E1990" w:rsidRPr="0019545D">
          <w:t xml:space="preserve"> and </w:t>
        </w:r>
      </w:ins>
      <w:ins w:id="73" w:author="Graaf, S.C. de (Bastiaan)" w:date="2023-08-28T11:19:00Z">
        <w:r w:rsidR="005E1990" w:rsidRPr="0019545D">
          <w:t>Fd</w:t>
        </w:r>
      </w:ins>
      <w:ins w:id="74" w:author="Graaf, S.C. de (Bastiaan)" w:date="2023-08-28T11:18:00Z">
        <w:r w:rsidR="005E1990" w:rsidRPr="0019545D">
          <w:t xml:space="preserve"> masses in each sample (</w:t>
        </w:r>
        <w:r w:rsidR="005E1990" w:rsidRPr="0019545D">
          <w:rPr>
            <w:highlight w:val="yellow"/>
          </w:rPr>
          <w:t xml:space="preserve">Figure </w:t>
        </w:r>
        <w:r w:rsidR="005E1990" w:rsidRPr="0019545D">
          <w:t>2)</w:t>
        </w:r>
      </w:ins>
    </w:p>
    <w:p w14:paraId="400F35A8" w14:textId="318F9E74" w:rsidR="00E7149E" w:rsidRPr="00D34761" w:rsidRDefault="00E7149E" w:rsidP="0019545D">
      <w:pPr>
        <w:rPr>
          <w:lang w:val="en-US"/>
        </w:rPr>
      </w:pPr>
      <w:commentRangeStart w:id="75"/>
      <w:commentRangeStart w:id="76"/>
      <w:r>
        <w:t>For</w:t>
      </w:r>
      <w:commentRangeEnd w:id="75"/>
      <w:r w:rsidR="005C1F84">
        <w:rPr>
          <w:rStyle w:val="CommentReference"/>
        </w:rPr>
        <w:commentReference w:id="75"/>
      </w:r>
      <w:commentRangeEnd w:id="76"/>
      <w:r w:rsidR="00133490">
        <w:rPr>
          <w:rStyle w:val="CommentReference"/>
        </w:rPr>
        <w:commentReference w:id="76"/>
      </w:r>
      <w:r>
        <w:t xml:space="preserve"> t</w:t>
      </w:r>
      <w:r w:rsidRPr="008A3882">
        <w:t>he monoclonal sample</w:t>
      </w:r>
      <w:r>
        <w:t>,</w:t>
      </w:r>
      <w:r w:rsidRPr="008A3882">
        <w:t xml:space="preserve"> </w:t>
      </w:r>
      <w:r>
        <w:t>as expected,</w:t>
      </w:r>
      <w:r w:rsidRPr="008A3882">
        <w:t xml:space="preserve"> 2 highly abundant peaks</w:t>
      </w:r>
      <w:r>
        <w:t xml:space="preserve"> were </w:t>
      </w:r>
      <w:r w:rsidR="0064615D">
        <w:t xml:space="preserve">observed </w:t>
      </w:r>
      <w:r>
        <w:t xml:space="preserve">(originating from the separated </w:t>
      </w:r>
      <w:del w:id="77" w:author="Graaf, S.C. de (Bastiaan)" w:date="2023-08-22T14:46:00Z">
        <w:r w:rsidDel="00133490">
          <w:delText>heavy</w:delText>
        </w:r>
        <w:r w:rsidR="005C1F84" w:rsidDel="00133490">
          <w:delText xml:space="preserve"> </w:delText>
        </w:r>
      </w:del>
      <w:ins w:id="78" w:author="Graaf, S.C. de (Bastiaan)" w:date="2023-08-28T12:14:00Z">
        <w:r w:rsidR="00B069A7">
          <w:t xml:space="preserve">LC and </w:t>
        </w:r>
      </w:ins>
      <w:r w:rsidR="005C1F84">
        <w:t>Fd</w:t>
      </w:r>
      <w:del w:id="79" w:author="Graaf, S.C. de (Bastiaan)" w:date="2023-08-28T12:14:00Z">
        <w:r w:rsidDel="00B069A7">
          <w:delText xml:space="preserve"> and </w:delText>
        </w:r>
        <w:r w:rsidR="005C1F84" w:rsidDel="00B069A7">
          <w:delText>L</w:delText>
        </w:r>
      </w:del>
      <w:del w:id="80" w:author="Graaf, S.C. de (Bastiaan)" w:date="2023-08-22T14:46:00Z">
        <w:r w:rsidR="005C1F84" w:rsidDel="00133490">
          <w:delText>c</w:delText>
        </w:r>
      </w:del>
      <w:r w:rsidR="005C1F84">
        <w:t xml:space="preserve"> </w:t>
      </w:r>
      <w:del w:id="81" w:author="Graaf, S.C. de (Bastiaan)" w:date="2023-08-22T14:46:00Z">
        <w:r w:rsidDel="00133490">
          <w:delText xml:space="preserve">light </w:delText>
        </w:r>
        <w:commentRangeStart w:id="82"/>
        <w:commentRangeStart w:id="83"/>
        <w:r w:rsidDel="00133490">
          <w:delText>chains</w:delText>
        </w:r>
        <w:commentRangeEnd w:id="82"/>
        <w:r w:rsidR="005C1F84" w:rsidDel="00133490">
          <w:rPr>
            <w:rStyle w:val="CommentReference"/>
          </w:rPr>
          <w:commentReference w:id="82"/>
        </w:r>
      </w:del>
      <w:commentRangeEnd w:id="83"/>
      <w:r w:rsidR="00F47BD9">
        <w:rPr>
          <w:rStyle w:val="CommentReference"/>
        </w:rPr>
        <w:commentReference w:id="83"/>
      </w:r>
      <w:ins w:id="84" w:author="Graaf, S.C. de (Bastiaan)" w:date="2023-08-28T12:15:00Z">
        <w:r w:rsidR="00B069A7">
          <w:t xml:space="preserve"> chains</w:t>
        </w:r>
      </w:ins>
      <w:r>
        <w:t>)</w:t>
      </w:r>
      <w:r w:rsidR="007F4DED">
        <w:t>, accounting for</w:t>
      </w:r>
      <w:r w:rsidRPr="008A3882">
        <w:t xml:space="preserve"> </w:t>
      </w:r>
      <w:r w:rsidR="007F4DED">
        <w:t>over</w:t>
      </w:r>
      <w:r w:rsidRPr="008A3882">
        <w:t xml:space="preserve"> half of the total deconvoluted intensity</w:t>
      </w:r>
      <w:del w:id="85" w:author="Graaf, S.C. de (Bastiaan)" w:date="2023-08-28T12:14:00Z">
        <w:r w:rsidR="0064615D" w:rsidDel="00B069A7">
          <w:delText xml:space="preserve"> (i.e. 50%)</w:delText>
        </w:r>
      </w:del>
      <w:r w:rsidRPr="008A3882">
        <w:t xml:space="preserve">. When adjacent </w:t>
      </w:r>
      <w:r w:rsidRPr="008A3882">
        <w:lastRenderedPageBreak/>
        <w:t>peaks in both m</w:t>
      </w:r>
      <w:r>
        <w:t>ass and retention time (</w:t>
      </w:r>
      <w:r w:rsidR="0064615D">
        <w:t>±</w:t>
      </w:r>
      <w:r>
        <w:t xml:space="preserve">50 Da and </w:t>
      </w:r>
      <w:r w:rsidR="0064615D">
        <w:t>±</w:t>
      </w:r>
      <w:r>
        <w:t>1 minute</w:t>
      </w:r>
      <w:r w:rsidRPr="008A3882">
        <w:t>) are considered,</w:t>
      </w:r>
      <w:r>
        <w:t xml:space="preserve"> this increases to over 90%</w:t>
      </w:r>
      <w:r w:rsidRPr="008A3882">
        <w:t xml:space="preserve"> with the remaining masses </w:t>
      </w:r>
      <w:r>
        <w:t>consisting of</w:t>
      </w:r>
      <w:r w:rsidRPr="008A3882">
        <w:t xml:space="preserve"> </w:t>
      </w:r>
      <w:r w:rsidRPr="007F4DED">
        <w:rPr>
          <w:i/>
          <w:iCs/>
        </w:rPr>
        <w:t>background</w:t>
      </w:r>
      <w:r w:rsidRPr="008A3882">
        <w:t xml:space="preserve"> peaks of less than </w:t>
      </w:r>
      <w:r>
        <w:t>5%</w:t>
      </w:r>
      <w:r w:rsidRPr="008A3882">
        <w:t xml:space="preserve"> relative abundanc</w:t>
      </w:r>
      <w:r w:rsidRPr="000636F0">
        <w:t>e (</w:t>
      </w:r>
      <w:r w:rsidR="00C56B3A">
        <w:rPr>
          <w:highlight w:val="yellow"/>
        </w:rPr>
        <w:t>Figure 2</w:t>
      </w:r>
      <w:r>
        <w:rPr>
          <w:highlight w:val="yellow"/>
        </w:rPr>
        <w:t>a</w:t>
      </w:r>
      <w:r>
        <w:t>)</w:t>
      </w:r>
      <w:r w:rsidRPr="008A3882">
        <w:t>. For the</w:t>
      </w:r>
      <w:r>
        <w:t xml:space="preserve"> </w:t>
      </w:r>
      <w:r w:rsidR="007F4DED">
        <w:t>mix</w:t>
      </w:r>
      <w:r w:rsidR="0064615D">
        <w:t>ture of 3 mAbs</w:t>
      </w:r>
      <w:r w:rsidR="002F7CE6">
        <w:t>,</w:t>
      </w:r>
      <w:r w:rsidR="007F4DED">
        <w:t xml:space="preserve"> </w:t>
      </w:r>
      <w:r w:rsidR="0064615D">
        <w:t>likewise and as expected</w:t>
      </w:r>
      <w:ins w:id="86" w:author="Graaf, S.C. de (Bastiaan)" w:date="2023-08-28T12:15:00Z">
        <w:r w:rsidR="00F47BD9">
          <w:t>,</w:t>
        </w:r>
      </w:ins>
      <w:r w:rsidR="0064615D">
        <w:t xml:space="preserve"> </w:t>
      </w:r>
      <w:r w:rsidR="002F7CE6">
        <w:t>six</w:t>
      </w:r>
      <w:r w:rsidRPr="008A3882">
        <w:t xml:space="preserve"> </w:t>
      </w:r>
      <w:r w:rsidR="007F4DED">
        <w:t xml:space="preserve">abundant </w:t>
      </w:r>
      <w:r w:rsidRPr="008A3882">
        <w:t>peaks</w:t>
      </w:r>
      <w:r>
        <w:t xml:space="preserve"> </w:t>
      </w:r>
      <w:r w:rsidR="00A66F03">
        <w:t>we</w:t>
      </w:r>
      <w:r>
        <w:t xml:space="preserve">re </w:t>
      </w:r>
      <w:r w:rsidR="00107323">
        <w:t>observed</w:t>
      </w:r>
      <w:r>
        <w:t>.</w:t>
      </w:r>
      <w:r w:rsidRPr="008A3882">
        <w:t xml:space="preserve"> </w:t>
      </w:r>
      <w:r>
        <w:t>T</w:t>
      </w:r>
      <w:r w:rsidRPr="008A3882">
        <w:t xml:space="preserve">he abundance of the target chains </w:t>
      </w:r>
      <w:r w:rsidR="0064615D">
        <w:t>(±50 Da and ±1 minute</w:t>
      </w:r>
      <w:r w:rsidR="0064615D" w:rsidRPr="008A3882">
        <w:t>)</w:t>
      </w:r>
      <w:del w:id="87" w:author="Heck, A.J.R. (Albert)" w:date="2023-08-13T09:55:00Z">
        <w:r w:rsidRPr="008A3882" w:rsidDel="0064615D">
          <w:delText xml:space="preserve">and </w:delText>
        </w:r>
        <w:r w:rsidR="00DB7E0B" w:rsidRPr="00E35C2A" w:rsidDel="0064615D">
          <w:delText>artefacts</w:delText>
        </w:r>
      </w:del>
      <w:r w:rsidRPr="008A3882">
        <w:t xml:space="preserve"> ma</w:t>
      </w:r>
      <w:r w:rsidR="00A66F03">
        <w:t>d</w:t>
      </w:r>
      <w:r w:rsidRPr="008A3882">
        <w:t>e up ~33%</w:t>
      </w:r>
      <w:r w:rsidR="00F06759">
        <w:t xml:space="preserve"> of the deconvoluted intensity</w:t>
      </w:r>
      <w:r w:rsidRPr="008A3882">
        <w:t xml:space="preserve">. The other clones make up a total of 50% of </w:t>
      </w:r>
      <w:r w:rsidR="00545095">
        <w:t xml:space="preserve">deconvoluted </w:t>
      </w:r>
      <w:r w:rsidRPr="008A3882">
        <w:t xml:space="preserve">intensity and </w:t>
      </w:r>
      <w:r w:rsidR="007F4DED">
        <w:t>~</w:t>
      </w:r>
      <w:r w:rsidRPr="008A3882">
        <w:t>20% is backgroun</w:t>
      </w:r>
      <w:r w:rsidRPr="000636F0">
        <w:t>d (</w:t>
      </w:r>
      <w:r w:rsidR="00C56B3A">
        <w:rPr>
          <w:highlight w:val="yellow"/>
        </w:rPr>
        <w:t>Figure 2</w:t>
      </w:r>
      <w:r w:rsidRPr="005E0D95">
        <w:rPr>
          <w:highlight w:val="yellow"/>
        </w:rPr>
        <w:t>b</w:t>
      </w:r>
      <w:r>
        <w:t>)</w:t>
      </w:r>
      <w:r w:rsidRPr="008A3882">
        <w:t xml:space="preserve">. </w:t>
      </w:r>
      <w:r>
        <w:t>Lastly, f</w:t>
      </w:r>
      <w:r w:rsidRPr="008A3882">
        <w:t xml:space="preserve">or the polyclonal </w:t>
      </w:r>
      <w:r w:rsidR="007F4DED">
        <w:t>sample</w:t>
      </w:r>
      <w:r w:rsidRPr="008A3882">
        <w:t xml:space="preserve">, the target clone </w:t>
      </w:r>
      <w:del w:id="88" w:author="Graaf, S.C. de (Bastiaan)" w:date="2023-08-22T14:19:00Z">
        <w:r w:rsidRPr="008A3882" w:rsidDel="0046159E">
          <w:delText xml:space="preserve">and </w:delText>
        </w:r>
        <w:r w:rsidR="00DB7E0B" w:rsidRPr="00E35C2A" w:rsidDel="0046159E">
          <w:delText>artefacts</w:delText>
        </w:r>
        <w:r w:rsidRPr="008A3882" w:rsidDel="0046159E">
          <w:delText xml:space="preserve"> </w:delText>
        </w:r>
      </w:del>
      <w:ins w:id="89" w:author="Heck, A.J.R. (Albert)" w:date="2023-08-13T09:54:00Z">
        <w:del w:id="90" w:author="Graaf, S.C. de (Bastiaan)" w:date="2023-08-22T14:19:00Z">
          <w:r w:rsidR="0064615D" w:rsidDel="0046159E">
            <w:delText xml:space="preserve">side-peaks </w:delText>
          </w:r>
        </w:del>
      </w:ins>
      <w:ins w:id="91" w:author="Heck, A.J.R. (Albert)" w:date="2023-08-13T09:55:00Z">
        <w:r w:rsidR="0064615D">
          <w:t>(±50 Da and ±1 minute</w:t>
        </w:r>
        <w:r w:rsidR="0064615D" w:rsidRPr="008A3882">
          <w:t xml:space="preserve">) </w:t>
        </w:r>
      </w:ins>
      <w:del w:id="92" w:author="Graaf, S.C. de (Bastiaan)" w:date="2023-08-28T11:20:00Z">
        <w:r w:rsidRPr="008A3882" w:rsidDel="005E1990">
          <w:delText xml:space="preserve">make </w:delText>
        </w:r>
      </w:del>
      <w:ins w:id="93" w:author="Graaf, S.C. de (Bastiaan)" w:date="2023-08-28T11:20:00Z">
        <w:r w:rsidR="005E1990" w:rsidRPr="008A3882">
          <w:t>ma</w:t>
        </w:r>
        <w:r w:rsidR="005E1990">
          <w:t>d</w:t>
        </w:r>
        <w:r w:rsidR="005E1990" w:rsidRPr="008A3882">
          <w:t xml:space="preserve">e </w:t>
        </w:r>
      </w:ins>
      <w:r w:rsidRPr="008A3882">
        <w:t xml:space="preserve">up less than 20% of </w:t>
      </w:r>
      <w:r w:rsidR="00545095">
        <w:t xml:space="preserve">deconvoluted </w:t>
      </w:r>
      <w:r w:rsidRPr="008A3882">
        <w:t>intensity</w:t>
      </w:r>
      <w:del w:id="94" w:author="Graaf, S.C. de (Bastiaan)" w:date="2023-08-28T11:21:00Z">
        <w:r w:rsidRPr="008A3882" w:rsidDel="005E1990">
          <w:delText xml:space="preserve">, </w:delText>
        </w:r>
        <w:r w:rsidDel="005E1990">
          <w:delText xml:space="preserve">with </w:delText>
        </w:r>
        <w:r w:rsidRPr="008A3882" w:rsidDel="005E1990">
          <w:delText xml:space="preserve">more than half of the intensity </w:delText>
        </w:r>
        <w:r w:rsidDel="005E1990">
          <w:delText>representing</w:delText>
        </w:r>
        <w:r w:rsidRPr="008A3882" w:rsidDel="005E1990">
          <w:delText xml:space="preserve"> other clones</w:delText>
        </w:r>
        <w:r w:rsidR="007F4DED" w:rsidDel="005E1990">
          <w:delText xml:space="preserve"> </w:delText>
        </w:r>
        <w:r w:rsidRPr="008A3882" w:rsidDel="005E1990">
          <w:delText xml:space="preserve">and </w:delText>
        </w:r>
        <w:r w:rsidR="007F4DED" w:rsidDel="005E1990">
          <w:delText>~</w:delText>
        </w:r>
        <w:r w:rsidRPr="008A3882" w:rsidDel="005E1990">
          <w:delText>25% backgroun</w:delText>
        </w:r>
        <w:r w:rsidRPr="000636F0" w:rsidDel="005E1990">
          <w:delText>d</w:delText>
        </w:r>
      </w:del>
      <w:r w:rsidRPr="000636F0">
        <w:t xml:space="preserve"> (</w:t>
      </w:r>
      <w:r w:rsidR="00C56B3A">
        <w:rPr>
          <w:highlight w:val="yellow"/>
        </w:rPr>
        <w:t>Figure 2</w:t>
      </w:r>
      <w:r w:rsidRPr="00C840B3">
        <w:rPr>
          <w:highlight w:val="yellow"/>
        </w:rPr>
        <w:t>c</w:t>
      </w:r>
      <w:r>
        <w:t>)</w:t>
      </w:r>
      <w:r w:rsidRPr="008A3882">
        <w:t xml:space="preserve">. </w:t>
      </w:r>
      <w:r w:rsidR="005C1F84">
        <w:t xml:space="preserve">The data in </w:t>
      </w:r>
      <w:r w:rsidR="005C1F84" w:rsidRPr="00107323">
        <w:rPr>
          <w:highlight w:val="yellow"/>
        </w:rPr>
        <w:t>Figure 2</w:t>
      </w:r>
      <w:r w:rsidR="005C1F84">
        <w:t xml:space="preserve"> highlight </w:t>
      </w:r>
      <w:r>
        <w:t xml:space="preserve">challenges </w:t>
      </w:r>
      <w:r w:rsidR="005C1F84">
        <w:t>in</w:t>
      </w:r>
      <w:r>
        <w:t xml:space="preserve"> deconvoluting </w:t>
      </w:r>
      <w:r w:rsidR="008A15FF">
        <w:t>middle</w:t>
      </w:r>
      <w:r>
        <w:t xml:space="preserve">-down spectra, </w:t>
      </w:r>
      <w:r w:rsidR="005C1F84">
        <w:t xml:space="preserve">as </w:t>
      </w:r>
      <w:r>
        <w:t>w</w:t>
      </w:r>
      <w:r w:rsidRPr="008A3882">
        <w:t xml:space="preserve">e observe that </w:t>
      </w:r>
      <w:r>
        <w:t>the used</w:t>
      </w:r>
      <w:r w:rsidRPr="008A3882">
        <w:t xml:space="preserve"> deconvolution software </w:t>
      </w:r>
      <w:del w:id="95" w:author="Heck, A.J.R. (Albert)" w:date="2023-08-13T10:05:00Z">
        <w:r w:rsidRPr="008A3882" w:rsidDel="005C1F84">
          <w:delText>can</w:delText>
        </w:r>
        <w:r w:rsidDel="005C1F84">
          <w:delText>n</w:delText>
        </w:r>
        <w:r w:rsidRPr="008A3882" w:rsidDel="005C1F84">
          <w:delText>ot deconvolute these spectra</w:delText>
        </w:r>
      </w:del>
      <w:ins w:id="96" w:author="Heck, A.J.R. (Albert)" w:date="2023-08-13T10:05:00Z">
        <w:r w:rsidR="005C1F84">
          <w:t>does lead to</w:t>
        </w:r>
      </w:ins>
      <w:r w:rsidRPr="008A3882">
        <w:t xml:space="preserve"> into </w:t>
      </w:r>
      <w:r>
        <w:t xml:space="preserve">accurate </w:t>
      </w:r>
      <w:r w:rsidRPr="008A3882">
        <w:t>masse</w:t>
      </w:r>
      <w:r w:rsidRPr="000636F0">
        <w:t>s</w:t>
      </w:r>
      <w:r>
        <w:t>, as peaks are incorrectly grouped and averaged</w:t>
      </w:r>
      <w:ins w:id="97" w:author="Heck, A.J.R. (Albert)" w:date="2023-08-13T10:05:00Z">
        <w:r w:rsidR="005C1F84">
          <w:t xml:space="preserve"> in the more complex samples</w:t>
        </w:r>
      </w:ins>
      <w:r w:rsidRPr="008A3882">
        <w:t xml:space="preserve">. </w:t>
      </w:r>
      <w:r w:rsidRPr="00AF38E0">
        <w:t xml:space="preserve">To obtain the </w:t>
      </w:r>
      <w:r w:rsidR="008A15FF">
        <w:t>mo</w:t>
      </w:r>
      <w:r w:rsidRPr="00AF38E0">
        <w:t>st exact mass</w:t>
      </w:r>
      <w:r w:rsidR="002F7CE6">
        <w:t>es</w:t>
      </w:r>
      <w:r w:rsidRPr="00AF38E0">
        <w:t xml:space="preserve">, we </w:t>
      </w:r>
      <w:r w:rsidR="00232F35">
        <w:t>averaged the MS1 spectra recorded over the elution</w:t>
      </w:r>
      <w:r w:rsidRPr="00AF38E0">
        <w:t xml:space="preserve"> window of </w:t>
      </w:r>
      <w:r w:rsidR="00232F35">
        <w:t>each</w:t>
      </w:r>
      <w:r w:rsidR="00232F35" w:rsidRPr="00AF38E0">
        <w:t xml:space="preserve"> </w:t>
      </w:r>
      <w:r w:rsidRPr="00AF38E0">
        <w:t xml:space="preserve">target chain </w:t>
      </w:r>
      <w:ins w:id="98" w:author="Graaf, S.C. de (Bastiaan)" w:date="2023-08-28T12:19:00Z">
        <w:r w:rsidR="00F47BD9">
          <w:t>(</w:t>
        </w:r>
        <w:r w:rsidR="00F47BD9" w:rsidRPr="008F48C7">
          <w:rPr>
            <w:highlight w:val="yellow"/>
          </w:rPr>
          <w:t>Figure 2</w:t>
        </w:r>
        <w:r w:rsidR="00F47BD9">
          <w:t xml:space="preserve">; highlighted in red) </w:t>
        </w:r>
      </w:ins>
      <w:r w:rsidR="00B97B71">
        <w:t>before deconvolution</w:t>
      </w:r>
      <w:r w:rsidR="00232F35">
        <w:t>.</w:t>
      </w:r>
      <w:r w:rsidRPr="00AF38E0">
        <w:t xml:space="preserve"> </w:t>
      </w:r>
      <w:r w:rsidR="00232F35">
        <w:t xml:space="preserve">This </w:t>
      </w:r>
      <w:r w:rsidR="007F4DED" w:rsidRPr="00AF38E0">
        <w:t>improved</w:t>
      </w:r>
      <w:r w:rsidRPr="00AF38E0">
        <w:t xml:space="preserve"> the mass assignments</w:t>
      </w:r>
      <w:r w:rsidR="00496628">
        <w:t xml:space="preserve"> </w:t>
      </w:r>
      <w:r w:rsidR="00A66F03">
        <w:t xml:space="preserve">to within </w:t>
      </w:r>
      <w:r w:rsidR="00496628">
        <w:t xml:space="preserve">30 ppm </w:t>
      </w:r>
      <w:r w:rsidR="00A66F03">
        <w:t xml:space="preserve">accuracy </w:t>
      </w:r>
      <w:r w:rsidR="00496628">
        <w:t xml:space="preserve">for the </w:t>
      </w:r>
      <w:r w:rsidR="005C1F84">
        <w:t xml:space="preserve">Trastuzumab Fd </w:t>
      </w:r>
      <w:del w:id="99" w:author="Graaf, S.C. de (Bastiaan)" w:date="2023-08-22T14:22:00Z">
        <w:r w:rsidR="00496628" w:rsidDel="0046159E">
          <w:delText xml:space="preserve">heavy </w:delText>
        </w:r>
        <w:commentRangeStart w:id="100"/>
        <w:r w:rsidR="00496628" w:rsidDel="0046159E">
          <w:delText>chain</w:delText>
        </w:r>
        <w:commentRangeEnd w:id="100"/>
        <w:r w:rsidR="005C1F84" w:rsidDel="0046159E">
          <w:rPr>
            <w:rStyle w:val="CommentReference"/>
          </w:rPr>
          <w:commentReference w:id="100"/>
        </w:r>
        <w:r w:rsidR="00496628" w:rsidDel="0046159E">
          <w:delText xml:space="preserve"> </w:delText>
        </w:r>
      </w:del>
      <w:r w:rsidR="00496628">
        <w:t xml:space="preserve">in </w:t>
      </w:r>
      <w:r w:rsidR="00A66F03">
        <w:t xml:space="preserve">the monoclonal and mix sample </w:t>
      </w:r>
      <w:r w:rsidR="00496628">
        <w:t xml:space="preserve">and yielded a target precursor mass of 24811.17 </w:t>
      </w:r>
      <w:r w:rsidR="00720FA5">
        <w:t xml:space="preserve">Da </w:t>
      </w:r>
      <w:r w:rsidR="00496628">
        <w:t xml:space="preserve">for the </w:t>
      </w:r>
      <w:r w:rsidR="005C1F84">
        <w:t>most abun</w:t>
      </w:r>
      <w:r w:rsidR="00107323">
        <w:t>d</w:t>
      </w:r>
      <w:r w:rsidR="005C1F84">
        <w:t xml:space="preserve">ant clone in the </w:t>
      </w:r>
      <w:r w:rsidR="00496628">
        <w:t>polyclonal sample</w:t>
      </w:r>
      <w:r w:rsidR="005C1F84">
        <w:t xml:space="preserve"> extracted from serum</w:t>
      </w:r>
      <w:r w:rsidRPr="00F76D5D">
        <w:t>.</w:t>
      </w:r>
      <w:r w:rsidR="00AF38E0">
        <w:t xml:space="preserve"> </w:t>
      </w:r>
      <w:ins w:id="101" w:author="Graaf, S.C. de (Bastiaan)" w:date="2023-08-28T12:20:00Z">
        <w:r w:rsidR="00F47BD9">
          <w:t xml:space="preserve">Similarly, </w:t>
        </w:r>
      </w:ins>
      <w:del w:id="102" w:author="Graaf, S.C. de (Bastiaan)" w:date="2023-08-28T12:20:00Z">
        <w:r w:rsidR="00AF38E0" w:rsidDel="00F47BD9">
          <w:delText>T</w:delText>
        </w:r>
      </w:del>
      <w:ins w:id="103" w:author="Graaf, S.C. de (Bastiaan)" w:date="2023-08-28T12:20:00Z">
        <w:r w:rsidR="00F47BD9">
          <w:t>t</w:t>
        </w:r>
      </w:ins>
      <w:r w:rsidR="00232F35">
        <w:t xml:space="preserve">he MS2 fragmentation spectra </w:t>
      </w:r>
      <w:r w:rsidR="00D03B9D">
        <w:t xml:space="preserve">were averaged over </w:t>
      </w:r>
      <w:r w:rsidR="00232F35">
        <w:t xml:space="preserve">the elution windows </w:t>
      </w:r>
      <w:r w:rsidR="00D03B9D">
        <w:t xml:space="preserve">of </w:t>
      </w:r>
      <w:del w:id="104" w:author="Graaf, S.C. de (Bastiaan)" w:date="2023-08-22T14:33:00Z">
        <w:r w:rsidR="00D03B9D" w:rsidDel="00DB3DFA">
          <w:delText>our</w:delText>
        </w:r>
      </w:del>
      <w:ins w:id="105" w:author="Graaf, S.C. de (Bastiaan)" w:date="2023-08-22T14:33:00Z">
        <w:r w:rsidR="00DB3DFA">
          <w:t>the</w:t>
        </w:r>
      </w:ins>
      <w:r w:rsidR="00D03B9D">
        <w:t xml:space="preserve"> target chains</w:t>
      </w:r>
      <w:r w:rsidR="00232F35">
        <w:t xml:space="preserve"> and deconvoluted</w:t>
      </w:r>
      <w:r w:rsidR="00D03B9D">
        <w:t xml:space="preserve">. This yielded </w:t>
      </w:r>
      <w:r w:rsidR="00232F35">
        <w:t xml:space="preserve">919, 265 and 469 deconvoluted </w:t>
      </w:r>
      <w:r w:rsidR="005C1F84">
        <w:t xml:space="preserve">fragment ion </w:t>
      </w:r>
      <w:r w:rsidR="00232F35">
        <w:t>peaks for the monoclonal, mix and polyclonal sample respectively</w:t>
      </w:r>
      <w:r w:rsidR="00D03B9D" w:rsidRPr="000636F0">
        <w:t xml:space="preserve"> (</w:t>
      </w:r>
      <w:r w:rsidR="00B413CC" w:rsidRPr="00CF659C">
        <w:rPr>
          <w:highlight w:val="yellow"/>
        </w:rPr>
        <w:t>Table</w:t>
      </w:r>
      <w:r w:rsidR="00D03B9D" w:rsidRPr="002E75FA">
        <w:rPr>
          <w:highlight w:val="yellow"/>
        </w:rPr>
        <w:t xml:space="preserve"> </w:t>
      </w:r>
      <w:commentRangeStart w:id="106"/>
      <w:commentRangeStart w:id="107"/>
      <w:r w:rsidR="00D03B9D" w:rsidRPr="002E75FA">
        <w:rPr>
          <w:highlight w:val="yellow"/>
        </w:rPr>
        <w:t>S1</w:t>
      </w:r>
      <w:commentRangeEnd w:id="106"/>
      <w:r w:rsidR="005C1F84">
        <w:rPr>
          <w:rStyle w:val="CommentReference"/>
        </w:rPr>
        <w:commentReference w:id="106"/>
      </w:r>
      <w:commentRangeEnd w:id="107"/>
      <w:r w:rsidR="006962EC">
        <w:rPr>
          <w:rStyle w:val="CommentReference"/>
        </w:rPr>
        <w:commentReference w:id="107"/>
      </w:r>
      <w:r w:rsidR="00D03B9D" w:rsidRPr="008A3882">
        <w:t>)</w:t>
      </w:r>
      <w:r w:rsidR="00232F35">
        <w:t>.</w:t>
      </w:r>
    </w:p>
    <w:p w14:paraId="50A34870" w14:textId="77777777" w:rsidR="00232F35" w:rsidRDefault="00232F35" w:rsidP="00BA00FF"/>
    <w:p w14:paraId="4BAC5FD8" w14:textId="5CC71564" w:rsidR="00E36C44" w:rsidRPr="00A37A8A" w:rsidRDefault="00E7149E" w:rsidP="006F5506">
      <w:pPr>
        <w:pStyle w:val="Heading2"/>
        <w:rPr>
          <w:rStyle w:val="Heading2Char"/>
          <w:b/>
          <w:bCs/>
        </w:rPr>
      </w:pPr>
      <w:bookmarkStart w:id="108" w:name="_Toc144114829"/>
      <w:r>
        <w:rPr>
          <w:rStyle w:val="Heading2Char"/>
          <w:rFonts w:eastAsiaTheme="minorHAnsi"/>
          <w:b/>
          <w:bCs/>
        </w:rPr>
        <w:t xml:space="preserve">Using multi-enzyme shotgun proteomics data for </w:t>
      </w:r>
      <w:r w:rsidRPr="008A15FF">
        <w:rPr>
          <w:rStyle w:val="Heading2Char"/>
          <w:rFonts w:eastAsiaTheme="minorHAnsi"/>
          <w:b/>
          <w:bCs/>
          <w:i/>
        </w:rPr>
        <w:t>de novo</w:t>
      </w:r>
      <w:r>
        <w:rPr>
          <w:rStyle w:val="Heading2Char"/>
          <w:rFonts w:eastAsiaTheme="minorHAnsi"/>
          <w:b/>
          <w:bCs/>
        </w:rPr>
        <w:t xml:space="preserve"> sequencing</w:t>
      </w:r>
      <w:bookmarkEnd w:id="108"/>
    </w:p>
    <w:p w14:paraId="62D6D3E5" w14:textId="0AE0377B" w:rsidR="008A3882" w:rsidRPr="00A37A8A" w:rsidRDefault="005E1D14" w:rsidP="00BA00FF">
      <w:pPr>
        <w:rPr>
          <w:strike/>
        </w:rPr>
      </w:pPr>
      <w:r>
        <w:t>As part of the analysis e</w:t>
      </w:r>
      <w:r w:rsidR="00EC5A11">
        <w:t xml:space="preserve">ach sample </w:t>
      </w:r>
      <w:r w:rsidR="00801C68">
        <w:t xml:space="preserve">was </w:t>
      </w:r>
      <w:r>
        <w:t xml:space="preserve">also </w:t>
      </w:r>
      <w:r w:rsidR="002F7CE6">
        <w:t>measured by BU-MS</w:t>
      </w:r>
      <w:r>
        <w:t>,</w:t>
      </w:r>
      <w:r w:rsidR="002F7CE6">
        <w:t xml:space="preserve"> by</w:t>
      </w:r>
      <w:r w:rsidR="00801C68">
        <w:t xml:space="preserve"> digest</w:t>
      </w:r>
      <w:r w:rsidR="002F7CE6">
        <w:t>ing</w:t>
      </w:r>
      <w:r w:rsidR="00801C68">
        <w:t xml:space="preserve"> </w:t>
      </w:r>
      <w:r>
        <w:t xml:space="preserve">each sample </w:t>
      </w:r>
      <w:r w:rsidR="002F7CE6">
        <w:t xml:space="preserve">with </w:t>
      </w:r>
      <w:r w:rsidR="00EC5A11">
        <w:t xml:space="preserve">4 proteases </w:t>
      </w:r>
      <w:r w:rsidR="00801C68">
        <w:t xml:space="preserve">in parallel </w:t>
      </w:r>
      <w:r w:rsidR="00EC5A11">
        <w:t xml:space="preserve">and </w:t>
      </w:r>
      <w:r w:rsidR="002F7CE6">
        <w:t xml:space="preserve">collecting </w:t>
      </w:r>
      <w:r>
        <w:t xml:space="preserve">peptide-centric </w:t>
      </w:r>
      <w:r w:rsidR="00EC5A11">
        <w:t xml:space="preserve">LC-MS/MS data. The resulting </w:t>
      </w:r>
      <w:r w:rsidR="00801C68">
        <w:t>spectra</w:t>
      </w:r>
      <w:r w:rsidR="00EC5A11">
        <w:t xml:space="preserve"> w</w:t>
      </w:r>
      <w:r w:rsidR="00801C68">
        <w:t>ere</w:t>
      </w:r>
      <w:r w:rsidR="00EC5A11">
        <w:t xml:space="preserve"> submitted </w:t>
      </w:r>
      <w:r w:rsidR="00181D43">
        <w:t xml:space="preserve">for </w:t>
      </w:r>
      <w:r w:rsidR="00181D43" w:rsidRPr="0018767D">
        <w:rPr>
          <w:i/>
        </w:rPr>
        <w:t>de novo</w:t>
      </w:r>
      <w:r w:rsidR="00181D43">
        <w:t xml:space="preserve"> peptide identification </w:t>
      </w:r>
      <w:r>
        <w:t xml:space="preserve">using </w:t>
      </w:r>
      <w:r w:rsidR="00181D43">
        <w:t xml:space="preserve">PEAKS </w:t>
      </w:r>
      <w:r w:rsidR="00181D43">
        <w:fldChar w:fldCharType="begin" w:fldLock="1"/>
      </w:r>
      <w:r w:rsidR="00181D43">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Ma et al., 2003)","plainTextFormattedCitation":"(Ma et al., 2003)","previouslyFormattedCitation":"(Ma et al., 2003)"},"properties":{"noteIndex":0},"schema":"https://github.com/citation-style-language/schema/raw/master/csl-citation.json"}</w:instrText>
      </w:r>
      <w:r w:rsidR="00181D43">
        <w:fldChar w:fldCharType="separate"/>
      </w:r>
      <w:r w:rsidR="00181D43" w:rsidRPr="006973CA">
        <w:rPr>
          <w:noProof/>
        </w:rPr>
        <w:t>(Ma et al., 2003)</w:t>
      </w:r>
      <w:r w:rsidR="00181D43">
        <w:fldChar w:fldCharType="end"/>
      </w:r>
      <w:r w:rsidR="00801C68">
        <w:t>,</w:t>
      </w:r>
      <w:r w:rsidR="00181D43">
        <w:t xml:space="preserve"> yield</w:t>
      </w:r>
      <w:r w:rsidR="00801C68">
        <w:t>ing</w:t>
      </w:r>
      <w:r w:rsidR="00181D43">
        <w:t xml:space="preserve"> a total (</w:t>
      </w:r>
      <w:r w:rsidR="00181D43" w:rsidRPr="008A15FF">
        <w:rPr>
          <w:i/>
        </w:rPr>
        <w:t>i.e.</w:t>
      </w:r>
      <w:r w:rsidR="00181D43">
        <w:t xml:space="preserve">, cumulatively from all protease treatments) of </w:t>
      </w:r>
      <w:r w:rsidR="00181D43" w:rsidRPr="00550FD1">
        <w:rPr>
          <w:rFonts w:eastAsia="Times New Roman"/>
          <w:color w:val="000000"/>
          <w:lang w:val="en-US"/>
        </w:rPr>
        <w:t>14000</w:t>
      </w:r>
      <w:r w:rsidR="00181D43">
        <w:t xml:space="preserve">, </w:t>
      </w:r>
      <w:r w:rsidR="00181D43" w:rsidRPr="00550FD1">
        <w:rPr>
          <w:rFonts w:eastAsia="Times New Roman"/>
          <w:color w:val="000000"/>
          <w:lang w:val="en-US"/>
        </w:rPr>
        <w:t>27421</w:t>
      </w:r>
      <w:r w:rsidR="00181D43">
        <w:rPr>
          <w:rFonts w:eastAsia="Times New Roman"/>
          <w:color w:val="000000"/>
          <w:lang w:val="en-US"/>
        </w:rPr>
        <w:t xml:space="preserve"> </w:t>
      </w:r>
      <w:r w:rsidR="00181D43">
        <w:t xml:space="preserve">and </w:t>
      </w:r>
      <w:r w:rsidR="00181D43" w:rsidRPr="00550FD1">
        <w:rPr>
          <w:rFonts w:eastAsia="Times New Roman"/>
          <w:color w:val="000000"/>
          <w:lang w:val="en-US"/>
        </w:rPr>
        <w:t>35003</w:t>
      </w:r>
      <w:r w:rsidR="00181D43">
        <w:rPr>
          <w:rFonts w:eastAsia="Times New Roman"/>
          <w:color w:val="000000"/>
          <w:lang w:val="en-US"/>
        </w:rPr>
        <w:t xml:space="preserve"> </w:t>
      </w:r>
      <w:r w:rsidR="00181D43" w:rsidRPr="007F57C6">
        <w:rPr>
          <w:i/>
          <w:iCs/>
        </w:rPr>
        <w:t>de novo</w:t>
      </w:r>
      <w:r w:rsidR="00181D43">
        <w:t xml:space="preserve"> peptide reads for the </w:t>
      </w:r>
      <w:r w:rsidR="00181D43" w:rsidRPr="000A0965">
        <w:t>monoclonal</w:t>
      </w:r>
      <w:r>
        <w:t xml:space="preserve"> sample</w:t>
      </w:r>
      <w:r w:rsidR="00181D43" w:rsidRPr="000A0965">
        <w:t xml:space="preserve">, </w:t>
      </w:r>
      <w:r>
        <w:t xml:space="preserve">the </w:t>
      </w:r>
      <w:r w:rsidR="00181D43" w:rsidRPr="000A0965">
        <w:t>mix</w:t>
      </w:r>
      <w:r>
        <w:t>ture of three,</w:t>
      </w:r>
      <w:r w:rsidR="00181D43" w:rsidRPr="000A0965">
        <w:t xml:space="preserve"> and </w:t>
      </w:r>
      <w:r>
        <w:t xml:space="preserve">the </w:t>
      </w:r>
      <w:r w:rsidR="00181D43" w:rsidRPr="000A0965">
        <w:t>polyclonal</w:t>
      </w:r>
      <w:r w:rsidR="00181D43">
        <w:t xml:space="preserve"> sample</w:t>
      </w:r>
      <w:r>
        <w:t>,</w:t>
      </w:r>
      <w:r w:rsidR="00181D43">
        <w:t xml:space="preserve"> respectively</w:t>
      </w:r>
      <w:r w:rsidR="00AF38E0">
        <w:t xml:space="preserve"> </w:t>
      </w:r>
      <w:r w:rsidR="00AF38E0" w:rsidRPr="00AF38E0">
        <w:rPr>
          <w:highlight w:val="yellow"/>
        </w:rPr>
        <w:t>(</w:t>
      </w:r>
      <w:r w:rsidR="00B413CC">
        <w:rPr>
          <w:highlight w:val="yellow"/>
        </w:rPr>
        <w:t>Table</w:t>
      </w:r>
      <w:r w:rsidR="00AF38E0" w:rsidRPr="00AF38E0">
        <w:rPr>
          <w:highlight w:val="yellow"/>
        </w:rPr>
        <w:t xml:space="preserve"> S</w:t>
      </w:r>
      <w:r w:rsidR="00427DB5">
        <w:rPr>
          <w:highlight w:val="yellow"/>
        </w:rPr>
        <w:t>1</w:t>
      </w:r>
      <w:r w:rsidR="00AF38E0" w:rsidRPr="00AF38E0">
        <w:rPr>
          <w:highlight w:val="yellow"/>
        </w:rPr>
        <w:t>)</w:t>
      </w:r>
      <w:r w:rsidR="00181D43">
        <w:t>.</w:t>
      </w:r>
      <w:r w:rsidR="00EC5A11">
        <w:t xml:space="preserve"> </w:t>
      </w:r>
      <w:r w:rsidR="009903EA" w:rsidRPr="009903EA">
        <w:t xml:space="preserve">To </w:t>
      </w:r>
      <w:r>
        <w:t>illustrate</w:t>
      </w:r>
      <w:r w:rsidRPr="009903EA">
        <w:t xml:space="preserve"> </w:t>
      </w:r>
      <w:r w:rsidR="009903EA" w:rsidRPr="009903EA">
        <w:t xml:space="preserve">the </w:t>
      </w:r>
      <w:r>
        <w:t xml:space="preserve">growing </w:t>
      </w:r>
      <w:r w:rsidR="009903EA" w:rsidRPr="009903EA">
        <w:t xml:space="preserve">challenges </w:t>
      </w:r>
      <w:r w:rsidR="009903EA" w:rsidRPr="009903EA">
        <w:lastRenderedPageBreak/>
        <w:t>of sequencing through shotgun proteomics</w:t>
      </w:r>
      <w:r>
        <w:t xml:space="preserve"> in more complex samples</w:t>
      </w:r>
      <w:r w:rsidR="00545095">
        <w:t>,</w:t>
      </w:r>
      <w:r w:rsidR="009903EA" w:rsidRPr="009903EA">
        <w:t xml:space="preserve"> we </w:t>
      </w:r>
      <w:r w:rsidR="009903EA">
        <w:t xml:space="preserve">reconstructed the known sequence of the Trastuzumab heavy chain from </w:t>
      </w:r>
      <w:r w:rsidR="009903EA" w:rsidRPr="009903EA">
        <w:t xml:space="preserve">the </w:t>
      </w:r>
      <w:r w:rsidR="00D137E9" w:rsidRPr="00273BAA">
        <w:rPr>
          <w:i/>
          <w:iCs/>
        </w:rPr>
        <w:t>recombinant</w:t>
      </w:r>
      <w:r w:rsidR="00D137E9">
        <w:t xml:space="preserve"> </w:t>
      </w:r>
      <w:r w:rsidR="00D137E9" w:rsidRPr="008D706B">
        <w:rPr>
          <w:i/>
          <w:iCs/>
        </w:rPr>
        <w:t xml:space="preserve">benchmark </w:t>
      </w:r>
      <w:r w:rsidR="00D137E9">
        <w:rPr>
          <w:i/>
          <w:iCs/>
        </w:rPr>
        <w:t>samples</w:t>
      </w:r>
      <w:r w:rsidR="00D137E9">
        <w:t xml:space="preserve"> (</w:t>
      </w:r>
      <w:r w:rsidR="00D137E9" w:rsidRPr="00ED3470">
        <w:rPr>
          <w:i/>
        </w:rPr>
        <w:t>i.e.</w:t>
      </w:r>
      <w:r w:rsidR="00D137E9">
        <w:t xml:space="preserve">, the monoclonal and </w:t>
      </w:r>
      <w:r w:rsidRPr="000A0965">
        <w:t>mix</w:t>
      </w:r>
      <w:r>
        <w:t>ture of three</w:t>
      </w:r>
      <w:r w:rsidDel="005E1D14">
        <w:t xml:space="preserve"> </w:t>
      </w:r>
      <w:r w:rsidR="00D137E9">
        <w:t xml:space="preserve">sample) </w:t>
      </w:r>
      <w:r w:rsidR="009903EA" w:rsidRPr="009903EA">
        <w:t>using BU-MS data alone</w:t>
      </w:r>
      <w:r w:rsidR="00EC5A11">
        <w:t>.</w:t>
      </w:r>
      <w:r w:rsidR="00181D43">
        <w:t xml:space="preserve"> </w:t>
      </w:r>
      <w:r w:rsidR="00EC5A11">
        <w:t>To this end, t</w:t>
      </w:r>
      <w:r w:rsidR="00BC7DAD">
        <w:t xml:space="preserve">he peptide reads </w:t>
      </w:r>
      <w:r w:rsidR="00EC5A11">
        <w:t xml:space="preserve">for these samples </w:t>
      </w:r>
      <w:r w:rsidR="00765583">
        <w:t xml:space="preserve">were submitted </w:t>
      </w:r>
      <w:r w:rsidR="008A3882" w:rsidRPr="0018767D">
        <w:t>to</w:t>
      </w:r>
      <w:r w:rsidR="008A3882" w:rsidRPr="008A3882">
        <w:t xml:space="preserve"> </w:t>
      </w:r>
      <w:r w:rsidR="0018767D">
        <w:t xml:space="preserve">the </w:t>
      </w:r>
      <w:r w:rsidR="00AF38E0" w:rsidRPr="00E35C2A">
        <w:rPr>
          <w:i/>
        </w:rPr>
        <w:t>de novo</w:t>
      </w:r>
      <w:r w:rsidR="00AF38E0">
        <w:t xml:space="preserve"> peptide assembly</w:t>
      </w:r>
      <w:r w:rsidR="008A3882" w:rsidRPr="008A3882">
        <w:t xml:space="preserve"> tool </w:t>
      </w:r>
      <w:r w:rsidR="008F0182">
        <w:t>Stitch</w:t>
      </w:r>
      <w:r w:rsidR="00181D43">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8A3882" w:rsidRPr="008A3882">
        <w:t>.</w:t>
      </w:r>
      <w:r w:rsidR="00765583">
        <w:t xml:space="preserve"> </w:t>
      </w:r>
      <w:r w:rsidR="00801C68">
        <w:t>T</w:t>
      </w:r>
      <w:r w:rsidR="00765583">
        <w:t xml:space="preserve">he </w:t>
      </w:r>
      <w:r w:rsidR="00801C68">
        <w:t xml:space="preserve">resulting </w:t>
      </w:r>
      <w:r w:rsidR="00765583">
        <w:t xml:space="preserve">output for the </w:t>
      </w:r>
      <w:r w:rsidR="00801C68" w:rsidRPr="00801C68">
        <w:t>monoclonal</w:t>
      </w:r>
      <w:r w:rsidR="00801C68">
        <w:rPr>
          <w:i/>
          <w:iCs/>
        </w:rPr>
        <w:t xml:space="preserve"> </w:t>
      </w:r>
      <w:r w:rsidR="00181D43">
        <w:t xml:space="preserve">sample </w:t>
      </w:r>
      <w:r w:rsidR="00325529">
        <w:t>was</w:t>
      </w:r>
      <w:r w:rsidR="004E0B86">
        <w:t xml:space="preserve"> nearly perfect</w:t>
      </w:r>
      <w:r w:rsidR="00325529">
        <w:t xml:space="preserve"> (</w:t>
      </w:r>
      <w:r w:rsidR="00C56B3A">
        <w:rPr>
          <w:highlight w:val="yellow"/>
        </w:rPr>
        <w:t>Figure 3</w:t>
      </w:r>
      <w:r w:rsidR="00325529" w:rsidRPr="00A37A8A">
        <w:rPr>
          <w:highlight w:val="yellow"/>
        </w:rPr>
        <w:t>a</w:t>
      </w:r>
      <w:r w:rsidR="00325529">
        <w:t>).</w:t>
      </w:r>
      <w:r w:rsidR="008A3882" w:rsidRPr="008A3882">
        <w:t xml:space="preserve"> However</w:t>
      </w:r>
      <w:r w:rsidR="00760FBF">
        <w:t>,</w:t>
      </w:r>
      <w:r w:rsidR="00510E7C">
        <w:t xml:space="preserve"> </w:t>
      </w:r>
      <w:r w:rsidR="00760FBF">
        <w:t xml:space="preserve">the </w:t>
      </w:r>
      <w:r w:rsidR="002F7CE6">
        <w:t xml:space="preserve">consensus sequence </w:t>
      </w:r>
      <w:r>
        <w:t>as obtained for the sample from the mixture of 3 mAbs</w:t>
      </w:r>
      <w:r w:rsidR="00510E7C">
        <w:t xml:space="preserve"> </w:t>
      </w:r>
      <w:r w:rsidR="00325529">
        <w:t>contained 4 err</w:t>
      </w:r>
      <w:r w:rsidR="00A47600">
        <w:t>on</w:t>
      </w:r>
      <w:r w:rsidR="00325529">
        <w:t>eous residue predictions in the FR2</w:t>
      </w:r>
      <w:r w:rsidR="00427DB5">
        <w:t>, and 6 in the CDR1 and CDR2</w:t>
      </w:r>
      <w:r w:rsidR="004A2672" w:rsidRPr="000636F0">
        <w:t xml:space="preserve"> (</w:t>
      </w:r>
      <w:r w:rsidR="00C56B3A">
        <w:rPr>
          <w:highlight w:val="yellow"/>
        </w:rPr>
        <w:t xml:space="preserve">Figure </w:t>
      </w:r>
      <w:r w:rsidR="00C56B3A">
        <w:t>3</w:t>
      </w:r>
      <w:r w:rsidR="0020761E">
        <w:t>c</w:t>
      </w:r>
      <w:r w:rsidR="008A3882" w:rsidRPr="008A3882">
        <w:t>).</w:t>
      </w:r>
      <w:r w:rsidR="00325529">
        <w:t xml:space="preserve"> </w:t>
      </w:r>
      <w:r w:rsidR="008A15FF">
        <w:t>T</w:t>
      </w:r>
      <w:r w:rsidR="00325529" w:rsidRPr="00760FBF">
        <w:t xml:space="preserve">hese errors were the result of low peptide coverage, caused by assigning reads to </w:t>
      </w:r>
      <w:r w:rsidR="00331F01" w:rsidRPr="00760FBF">
        <w:t xml:space="preserve">the wrong </w:t>
      </w:r>
      <w:r w:rsidR="00325529" w:rsidRPr="00760FBF">
        <w:t>templates</w:t>
      </w:r>
      <w:r w:rsidR="002F7CE6">
        <w:t>.</w:t>
      </w:r>
      <w:r w:rsidR="00801C68">
        <w:t xml:space="preserve"> </w:t>
      </w:r>
      <w:r w:rsidR="002F7CE6">
        <w:t xml:space="preserve">This caused </w:t>
      </w:r>
      <w:r w:rsidR="00801C68">
        <w:t xml:space="preserve">splitting </w:t>
      </w:r>
      <w:r w:rsidR="002F7CE6">
        <w:t xml:space="preserve">of </w:t>
      </w:r>
      <w:r w:rsidR="00801C68">
        <w:t>reads that belonged to the same chain</w:t>
      </w:r>
      <w:r w:rsidR="00325529" w:rsidRPr="00760FBF">
        <w:t>. Furthermore</w:t>
      </w:r>
      <w:r w:rsidR="00314BE4" w:rsidRPr="00760FBF">
        <w:t xml:space="preserve">, the unassisted germline recombination by </w:t>
      </w:r>
      <w:r w:rsidR="008F0182">
        <w:t>Stitch</w:t>
      </w:r>
      <w:r w:rsidR="00314BE4" w:rsidRPr="00760FBF">
        <w:t xml:space="preserve"> failed to </w:t>
      </w:r>
      <w:r w:rsidR="00801C68">
        <w:t>select</w:t>
      </w:r>
      <w:r w:rsidR="00314BE4" w:rsidRPr="00760FBF">
        <w:t xml:space="preserve"> </w:t>
      </w:r>
      <w:del w:id="109" w:author="Graaf, S.C. de (Bastiaan)" w:date="2023-08-28T11:24:00Z">
        <w:r w:rsidR="00314BE4" w:rsidRPr="00760FBF" w:rsidDel="000352E0">
          <w:delText xml:space="preserve">our </w:delText>
        </w:r>
      </w:del>
      <w:ins w:id="110" w:author="Graaf, S.C. de (Bastiaan)" w:date="2023-08-28T11:24:00Z">
        <w:r w:rsidR="000352E0">
          <w:t>the correct</w:t>
        </w:r>
        <w:r w:rsidR="000352E0" w:rsidRPr="00760FBF">
          <w:t xml:space="preserve"> </w:t>
        </w:r>
      </w:ins>
      <w:r w:rsidR="00314BE4" w:rsidRPr="00760FBF">
        <w:t>V-region for recombination</w:t>
      </w:r>
      <w:r w:rsidR="00325529" w:rsidRPr="00760FBF">
        <w:t xml:space="preserve">, </w:t>
      </w:r>
      <w:r w:rsidR="00314BE4" w:rsidRPr="00760FBF">
        <w:t xml:space="preserve">as it was not the </w:t>
      </w:r>
      <w:r w:rsidR="00325529" w:rsidRPr="00760FBF">
        <w:t xml:space="preserve">highest scoring </w:t>
      </w:r>
      <w:r w:rsidR="00760FBF" w:rsidRPr="00760FBF">
        <w:t>V-region in the mix sample</w:t>
      </w:r>
      <w:r w:rsidR="00325529" w:rsidRPr="00760FBF">
        <w:t>.</w:t>
      </w:r>
      <w:r w:rsidR="008A3882" w:rsidRPr="008A3882">
        <w:t xml:space="preserve"> </w:t>
      </w:r>
      <w:r>
        <w:t>This standard de novo sequencing of a recombinant mAb, becomes already difficult when two other mAbs of equal abundance are spiked into the sample.</w:t>
      </w:r>
    </w:p>
    <w:p w14:paraId="3B208370" w14:textId="79CA8F84" w:rsidR="00331F01" w:rsidRDefault="00AD0648" w:rsidP="00BA00FF">
      <w:r>
        <w:t xml:space="preserve">To </w:t>
      </w:r>
      <w:r w:rsidR="005E1D14">
        <w:t>tackle</w:t>
      </w:r>
      <w:r>
        <w:t xml:space="preserve"> these issues, we ran </w:t>
      </w:r>
      <w:r w:rsidR="008F0182">
        <w:t>Stitch</w:t>
      </w:r>
      <w:r>
        <w:t xml:space="preserve"> again with refined templates</w:t>
      </w:r>
      <w:r w:rsidDel="00331F01">
        <w:t xml:space="preserve"> </w:t>
      </w:r>
      <w:r>
        <w:t>(</w:t>
      </w:r>
      <w:proofErr w:type="gramStart"/>
      <w:r w:rsidRPr="007E0309">
        <w:rPr>
          <w:i/>
        </w:rPr>
        <w:t>i.e.</w:t>
      </w:r>
      <w:proofErr w:type="gramEnd"/>
      <w:r>
        <w:t xml:space="preserve"> the consensus sequence as output by </w:t>
      </w:r>
      <w:del w:id="111" w:author="Graaf, S.C. de (Bastiaan)" w:date="2023-08-22T14:34:00Z">
        <w:r w:rsidR="00801C68" w:rsidDel="005B7F03">
          <w:delText xml:space="preserve">our </w:delText>
        </w:r>
      </w:del>
      <w:ins w:id="112" w:author="Graaf, S.C. de (Bastiaan)" w:date="2023-08-22T14:34:00Z">
        <w:r w:rsidR="005B7F03">
          <w:t>the</w:t>
        </w:r>
        <w:r w:rsidR="005B7F03">
          <w:t xml:space="preserve"> </w:t>
        </w:r>
      </w:ins>
      <w:r w:rsidR="00801C68">
        <w:t xml:space="preserve">initial </w:t>
      </w:r>
      <w:r w:rsidR="008F0182">
        <w:t>Stitch</w:t>
      </w:r>
      <w:r w:rsidR="00A93545">
        <w:t xml:space="preserve"> run, or </w:t>
      </w:r>
      <w:r w:rsidR="00A93545" w:rsidRPr="00AE278B">
        <w:rPr>
          <w:i/>
          <w:iCs/>
        </w:rPr>
        <w:t>template selection</w:t>
      </w:r>
      <w:r w:rsidR="00A93545" w:rsidRPr="00A93545">
        <w:t xml:space="preserve"> </w:t>
      </w:r>
      <w:r w:rsidR="00A93545">
        <w:t>run</w:t>
      </w:r>
      <w:r w:rsidR="00A93545" w:rsidRPr="00A93545">
        <w:t>,</w:t>
      </w:r>
      <w:r>
        <w:t xml:space="preserve"> rather than the germline sequence) and a lower score cut-off for the input reads (50 instead of 85). </w:t>
      </w:r>
      <w:r w:rsidR="00427DB5">
        <w:t>T</w:t>
      </w:r>
      <w:r w:rsidR="00331F01">
        <w:t xml:space="preserve">o ensure </w:t>
      </w:r>
      <w:r w:rsidR="00314BE4">
        <w:t xml:space="preserve">recombination of </w:t>
      </w:r>
      <w:del w:id="113" w:author="Graaf, S.C. de (Bastiaan)" w:date="2023-08-28T11:24:00Z">
        <w:r w:rsidR="00314BE4" w:rsidDel="000352E0">
          <w:delText xml:space="preserve">our </w:delText>
        </w:r>
        <w:r w:rsidR="008F0182" w:rsidDel="000352E0">
          <w:delText>selected</w:delText>
        </w:r>
        <w:r w:rsidR="00314BE4" w:rsidDel="000352E0">
          <w:delText xml:space="preserve"> </w:delText>
        </w:r>
      </w:del>
      <w:ins w:id="114" w:author="Graaf, S.C. de (Bastiaan)" w:date="2023-08-28T11:24:00Z">
        <w:r w:rsidR="000352E0">
          <w:t xml:space="preserve">the correct </w:t>
        </w:r>
      </w:ins>
      <w:r w:rsidR="00314BE4">
        <w:t>V-region</w:t>
      </w:r>
      <w:r w:rsidR="00331F01">
        <w:t>, we manually define</w:t>
      </w:r>
      <w:r w:rsidR="00AC19F4">
        <w:t>d</w:t>
      </w:r>
      <w:r w:rsidR="00331F01">
        <w:t xml:space="preserve"> </w:t>
      </w:r>
      <w:r w:rsidR="00AC19F4">
        <w:t xml:space="preserve">which </w:t>
      </w:r>
      <w:r w:rsidR="00331F01">
        <w:t xml:space="preserve">V-region templates </w:t>
      </w:r>
      <w:r w:rsidR="00AC19F4">
        <w:t xml:space="preserve">should be </w:t>
      </w:r>
      <w:r w:rsidR="00331F01">
        <w:t>recombine</w:t>
      </w:r>
      <w:r w:rsidR="00AC19F4">
        <w:t>d</w:t>
      </w:r>
      <w:r w:rsidR="0074148E">
        <w:t xml:space="preserve"> by </w:t>
      </w:r>
      <w:r w:rsidR="008F0182">
        <w:t>Stitch</w:t>
      </w:r>
      <w:r w:rsidR="00184BF3">
        <w:t xml:space="preserve"> by providing refined templates </w:t>
      </w:r>
      <w:r w:rsidR="00760FBF" w:rsidRPr="00760FBF">
        <w:t>equal to the number of abundant clones present in the MD data (</w:t>
      </w:r>
      <w:r w:rsidR="00AF4CF6">
        <w:t>1 and 3 for the monoclonal and mix sample respectively</w:t>
      </w:r>
      <w:r w:rsidR="00D137E9">
        <w:t>;</w:t>
      </w:r>
      <w:r w:rsidR="00AF4CF6">
        <w:t xml:space="preserve"> </w:t>
      </w:r>
      <w:r w:rsidR="00C56B3A">
        <w:rPr>
          <w:highlight w:val="yellow"/>
        </w:rPr>
        <w:t>Figure 2</w:t>
      </w:r>
      <w:r w:rsidR="00760FBF" w:rsidRPr="00760FBF">
        <w:rPr>
          <w:highlight w:val="yellow"/>
        </w:rPr>
        <w:t>a and b</w:t>
      </w:r>
      <w:r w:rsidR="00760FBF" w:rsidRPr="00760FBF">
        <w:t>)</w:t>
      </w:r>
      <w:r w:rsidR="00331F01">
        <w:t xml:space="preserve">. For </w:t>
      </w:r>
      <w:r w:rsidR="00AC19F4">
        <w:t>the monoclonal</w:t>
      </w:r>
      <w:r w:rsidR="00760FBF">
        <w:t xml:space="preserve"> sample</w:t>
      </w:r>
      <w:r w:rsidR="00427DB5">
        <w:t xml:space="preserve"> </w:t>
      </w:r>
      <w:r w:rsidR="00AF4CF6">
        <w:t>we selected</w:t>
      </w:r>
      <w:r w:rsidR="00AC19F4">
        <w:t xml:space="preserve"> the best scoring V-region, </w:t>
      </w:r>
      <w:r w:rsidR="00331F01">
        <w:t>IGHV3-66</w:t>
      </w:r>
      <w:r w:rsidR="0020038D">
        <w:t>,</w:t>
      </w:r>
      <w:r w:rsidR="00AF4CF6">
        <w:t xml:space="preserve"> as a refined template</w:t>
      </w:r>
      <w:r w:rsidR="00331F01">
        <w:t xml:space="preserve">. For the </w:t>
      </w:r>
      <w:r w:rsidR="0074148E">
        <w:t>sample</w:t>
      </w:r>
      <w:r w:rsidR="005E1D14">
        <w:t xml:space="preserve"> of 3 mAbs</w:t>
      </w:r>
      <w:r w:rsidR="00AF4CF6">
        <w:t xml:space="preserve"> we selected</w:t>
      </w:r>
      <w:r w:rsidR="00331F01">
        <w:t xml:space="preserve"> 3 </w:t>
      </w:r>
      <w:r w:rsidR="00AC19F4">
        <w:t>V-region</w:t>
      </w:r>
      <w:r>
        <w:t xml:space="preserve"> templates</w:t>
      </w:r>
      <w:r w:rsidR="00331F01">
        <w:t xml:space="preserve">: the highest </w:t>
      </w:r>
      <w:r w:rsidR="00275416">
        <w:t>unique score</w:t>
      </w:r>
      <w:r w:rsidR="00AC19F4">
        <w:t xml:space="preserve"> (</w:t>
      </w:r>
      <w:r w:rsidR="00275416">
        <w:t>IGHV4-39</w:t>
      </w:r>
      <w:r w:rsidR="00AC19F4">
        <w:t>)</w:t>
      </w:r>
      <w:r w:rsidR="00331F01">
        <w:t xml:space="preserve">, the </w:t>
      </w:r>
      <w:r w:rsidR="00275416">
        <w:t xml:space="preserve">highest </w:t>
      </w:r>
      <w:r w:rsidR="00331F01">
        <w:t>score</w:t>
      </w:r>
      <w:r w:rsidR="00840560">
        <w:t xml:space="preserve"> (IGHV4-30-4)</w:t>
      </w:r>
      <w:r w:rsidR="00331F01">
        <w:t>, and the highest score in a different family</w:t>
      </w:r>
      <w:r w:rsidR="00275416">
        <w:t xml:space="preserve"> (IGHV3-66)</w:t>
      </w:r>
      <w:r w:rsidR="00331F01">
        <w:t>.</w:t>
      </w:r>
      <w:r>
        <w:t xml:space="preserve"> </w:t>
      </w:r>
      <w:r w:rsidR="00B14348">
        <w:t xml:space="preserve">This </w:t>
      </w:r>
      <w:r w:rsidR="00A93545">
        <w:t xml:space="preserve">additional </w:t>
      </w:r>
      <w:r w:rsidR="008F0182">
        <w:t>Stitch</w:t>
      </w:r>
      <w:r w:rsidR="00B14348">
        <w:t xml:space="preserve"> run</w:t>
      </w:r>
      <w:r w:rsidR="00A93545">
        <w:t xml:space="preserve">, or </w:t>
      </w:r>
      <w:r w:rsidR="00A93545">
        <w:rPr>
          <w:i/>
          <w:iCs/>
        </w:rPr>
        <w:t xml:space="preserve">definitive </w:t>
      </w:r>
      <w:r w:rsidR="00A93545">
        <w:t xml:space="preserve">run, </w:t>
      </w:r>
      <w:r w:rsidR="002F7CE6">
        <w:t xml:space="preserve">gave </w:t>
      </w:r>
      <w:r>
        <w:t>a major improvement</w:t>
      </w:r>
      <w:r w:rsidR="00184BF3">
        <w:t xml:space="preserve"> </w:t>
      </w:r>
      <w:r w:rsidR="00B14348">
        <w:t xml:space="preserve">for </w:t>
      </w:r>
      <w:r w:rsidR="005E1D14">
        <w:t xml:space="preserve">analysis of </w:t>
      </w:r>
      <w:r w:rsidR="004F5656">
        <w:t xml:space="preserve">Trastuzumab </w:t>
      </w:r>
      <w:r w:rsidR="005E1D14">
        <w:t xml:space="preserve">in the 3 mAb sample, </w:t>
      </w:r>
      <w:r w:rsidR="00B14348">
        <w:t>as it improved the depth of coverage 2</w:t>
      </w:r>
      <w:r w:rsidR="00693868">
        <w:t xml:space="preserve"> to </w:t>
      </w:r>
      <w:r w:rsidR="00B14348">
        <w:t>28</w:t>
      </w:r>
      <w:r w:rsidR="00693868">
        <w:t>-</w:t>
      </w:r>
      <w:r w:rsidR="00AF4CF6">
        <w:t>fold</w:t>
      </w:r>
      <w:r w:rsidR="00B14348">
        <w:t xml:space="preserve"> and raised depth of coverage above </w:t>
      </w:r>
      <w:ins w:id="115" w:author="Graaf, S.C. de (Bastiaan)" w:date="2023-08-22T14:35:00Z">
        <w:r w:rsidR="005B7F03">
          <w:t>the</w:t>
        </w:r>
      </w:ins>
      <w:del w:id="116" w:author="Graaf, S.C. de (Bastiaan)" w:date="2023-08-22T14:35:00Z">
        <w:r w:rsidR="00B14348" w:rsidDel="005B7F03">
          <w:delText>our</w:delText>
        </w:r>
      </w:del>
      <w:r w:rsidR="00B14348">
        <w:t xml:space="preserve"> dynamic cut-off (the depth of coverage at Cys104, </w:t>
      </w:r>
      <w:r w:rsidR="00E8376C">
        <w:rPr>
          <w:highlight w:val="yellow"/>
        </w:rPr>
        <w:t xml:space="preserve">Figure </w:t>
      </w:r>
      <w:r w:rsidR="00406E49">
        <w:t>3</w:t>
      </w:r>
      <w:r w:rsidR="00B14348">
        <w:t>) for 13 out of 21 positions (</w:t>
      </w:r>
      <w:r w:rsidR="00C56B3A">
        <w:rPr>
          <w:highlight w:val="yellow"/>
        </w:rPr>
        <w:t xml:space="preserve">Figure </w:t>
      </w:r>
      <w:r w:rsidR="00406E49">
        <w:t>3d</w:t>
      </w:r>
      <w:r w:rsidR="00B14348">
        <w:t>)</w:t>
      </w:r>
      <w:r w:rsidR="002F7CE6">
        <w:t xml:space="preserve">. </w:t>
      </w:r>
      <w:r w:rsidR="005E1D14">
        <w:t>Pleasingly</w:t>
      </w:r>
      <w:r w:rsidR="002F7CE6">
        <w:t>,</w:t>
      </w:r>
      <w:r w:rsidR="00B14348">
        <w:t xml:space="preserve"> </w:t>
      </w:r>
      <w:r w:rsidR="00693868">
        <w:t xml:space="preserve">these </w:t>
      </w:r>
      <w:r w:rsidR="005E1D14">
        <w:t xml:space="preserve">adjusted settings </w:t>
      </w:r>
      <w:r w:rsidR="00693868">
        <w:t>had no</w:t>
      </w:r>
      <w:r w:rsidR="00B14348">
        <w:t xml:space="preserve"> detrimental </w:t>
      </w:r>
      <w:r w:rsidR="002F7CE6">
        <w:t xml:space="preserve">effects </w:t>
      </w:r>
      <w:r w:rsidR="00693868">
        <w:t>on</w:t>
      </w:r>
      <w:r w:rsidR="00B14348">
        <w:t xml:space="preserve"> the performance </w:t>
      </w:r>
      <w:r w:rsidR="005E1D14">
        <w:t xml:space="preserve">for </w:t>
      </w:r>
      <w:r w:rsidR="00B14348">
        <w:t xml:space="preserve">the </w:t>
      </w:r>
      <w:r w:rsidR="00B14348">
        <w:lastRenderedPageBreak/>
        <w:t>monoclonal sample (</w:t>
      </w:r>
      <w:r w:rsidR="00C56B3A">
        <w:rPr>
          <w:highlight w:val="yellow"/>
        </w:rPr>
        <w:t>Figure 3</w:t>
      </w:r>
      <w:r w:rsidR="00B14348" w:rsidRPr="00B14348">
        <w:rPr>
          <w:highlight w:val="yellow"/>
        </w:rPr>
        <w:t>b</w:t>
      </w:r>
      <w:r w:rsidR="00B14348">
        <w:t>)</w:t>
      </w:r>
      <w:r w:rsidR="003C2CD1">
        <w:t xml:space="preserve">, although </w:t>
      </w:r>
      <w:r w:rsidR="005E1D14">
        <w:t xml:space="preserve">some </w:t>
      </w:r>
      <w:r w:rsidR="00DB14A9">
        <w:t>ambiguity</w:t>
      </w:r>
      <w:r>
        <w:t xml:space="preserve"> remained in the </w:t>
      </w:r>
      <w:r w:rsidR="00AF4CF6">
        <w:t>predicted</w:t>
      </w:r>
      <w:r>
        <w:t xml:space="preserve"> sequence for </w:t>
      </w:r>
      <w:r w:rsidR="004F5656">
        <w:t>Trastuzumab in the 3 mAb sample</w:t>
      </w:r>
      <w:r>
        <w:t>.</w:t>
      </w:r>
    </w:p>
    <w:p w14:paraId="089F7473" w14:textId="77777777" w:rsidR="0020038D" w:rsidRDefault="0020038D" w:rsidP="00BA00FF"/>
    <w:p w14:paraId="71804089" w14:textId="3B636802" w:rsidR="000352E0" w:rsidRDefault="00EB4007" w:rsidP="006F5506">
      <w:pPr>
        <w:pStyle w:val="Heading2"/>
        <w:rPr>
          <w:ins w:id="117" w:author="Graaf, S.C. de (Bastiaan)" w:date="2023-08-28T11:25:00Z"/>
          <w:rStyle w:val="Heading2Char"/>
          <w:rFonts w:eastAsiaTheme="minorHAnsi"/>
          <w:b/>
          <w:bCs/>
        </w:rPr>
      </w:pPr>
      <w:bookmarkStart w:id="118" w:name="_Toc144114830"/>
      <w:r w:rsidRPr="00D225E3">
        <w:rPr>
          <w:rStyle w:val="Heading2Char"/>
          <w:rFonts w:eastAsiaTheme="minorHAnsi"/>
          <w:b/>
          <w:bCs/>
        </w:rPr>
        <w:t>Integrating multiple evidence streams</w:t>
      </w:r>
      <w:del w:id="119" w:author="Graaf, S.C. de (Bastiaan)" w:date="2023-08-28T11:28:00Z">
        <w:r w:rsidDel="000352E0">
          <w:rPr>
            <w:rStyle w:val="Heading2Char"/>
            <w:rFonts w:eastAsiaTheme="minorHAnsi"/>
            <w:b/>
            <w:bCs/>
          </w:rPr>
          <w:delText xml:space="preserve"> </w:delText>
        </w:r>
        <w:r w:rsidR="00DB3DFA" w:rsidDel="000352E0">
          <w:rPr>
            <w:rStyle w:val="Heading2Char"/>
            <w:rFonts w:eastAsiaTheme="minorHAnsi"/>
            <w:b/>
            <w:bCs/>
          </w:rPr>
          <w:delText>allows reduction of candidate lists</w:delText>
        </w:r>
      </w:del>
      <w:del w:id="120" w:author="Graaf, S.C. de (Bastiaan)" w:date="2023-08-28T11:26:00Z">
        <w:r w:rsidDel="000352E0">
          <w:rPr>
            <w:rStyle w:val="Heading2Char"/>
            <w:rFonts w:eastAsiaTheme="minorHAnsi"/>
            <w:b/>
            <w:bCs/>
          </w:rPr>
          <w:delText>–</w:delText>
        </w:r>
      </w:del>
      <w:bookmarkEnd w:id="118"/>
      <w:r>
        <w:rPr>
          <w:rStyle w:val="Heading2Char"/>
          <w:rFonts w:eastAsiaTheme="minorHAnsi"/>
          <w:b/>
          <w:bCs/>
        </w:rPr>
        <w:t xml:space="preserve"> </w:t>
      </w:r>
    </w:p>
    <w:p w14:paraId="2707A25F" w14:textId="2C952A30" w:rsidR="00EB4007" w:rsidRPr="00D225E3" w:rsidRDefault="00EB4007" w:rsidP="008F48C7">
      <w:pPr>
        <w:pStyle w:val="Heading2"/>
      </w:pPr>
      <w:bookmarkStart w:id="121" w:name="_Toc144114831"/>
      <w:r>
        <w:rPr>
          <w:rStyle w:val="Heading2Char"/>
          <w:rFonts w:eastAsiaTheme="minorHAnsi"/>
          <w:b/>
          <w:bCs/>
        </w:rPr>
        <w:t>Recombinant benchmarks</w:t>
      </w:r>
      <w:bookmarkEnd w:id="121"/>
    </w:p>
    <w:p w14:paraId="6AECDD64" w14:textId="69071D85" w:rsidR="00EB4007" w:rsidRPr="00D225E3" w:rsidRDefault="00EB4007" w:rsidP="008F48C7">
      <w:pPr>
        <w:pStyle w:val="Heading3"/>
      </w:pPr>
      <w:bookmarkStart w:id="122" w:name="_Toc144114832"/>
      <w:r w:rsidRPr="00D225E3">
        <w:rPr>
          <w:rStyle w:val="Heading2Char"/>
          <w:rFonts w:eastAsiaTheme="minorHAnsi"/>
          <w:b/>
          <w:bCs/>
        </w:rPr>
        <w:t>Framework region sequencing</w:t>
      </w:r>
      <w:ins w:id="123" w:author="Heck, A.J.R. (Albert)" w:date="2023-08-18T16:48:00Z">
        <w:del w:id="124" w:author="Graaf, S.C. de (Bastiaan)" w:date="2023-08-22T14:24:00Z">
          <w:r w:rsidR="00145AEE" w:rsidDel="00DB3DFA">
            <w:rPr>
              <w:rStyle w:val="Heading2Char"/>
              <w:rFonts w:eastAsiaTheme="minorHAnsi"/>
              <w:b/>
              <w:bCs/>
            </w:rPr>
            <w:delText>allows reduction of candidate lists</w:delText>
          </w:r>
        </w:del>
      </w:ins>
      <w:bookmarkEnd w:id="122"/>
    </w:p>
    <w:p w14:paraId="56189ADD" w14:textId="05912005" w:rsidR="00C272B2" w:rsidRDefault="00F76D5D" w:rsidP="000352E0">
      <w:r>
        <w:t>U</w:t>
      </w:r>
      <w:r w:rsidR="008D706B">
        <w:t>sing the residue frequency tables (</w:t>
      </w:r>
      <w:r w:rsidR="002D2FF1">
        <w:rPr>
          <w:highlight w:val="yellow"/>
        </w:rPr>
        <w:t>Figure S1</w:t>
      </w:r>
      <w:r w:rsidR="008D706B">
        <w:t xml:space="preserve">) from both </w:t>
      </w:r>
      <w:r w:rsidR="008F0182">
        <w:t>Stitch</w:t>
      </w:r>
      <w:r w:rsidR="008D706B">
        <w:t xml:space="preserve"> runs, as well as a residue frequency table generated from the IMGT database, </w:t>
      </w:r>
      <w:r w:rsidR="00184BF3">
        <w:t>F</w:t>
      </w:r>
      <w:r w:rsidR="00DB14A9">
        <w:t>R candidate</w:t>
      </w:r>
      <w:r w:rsidR="008D706B">
        <w:t xml:space="preserve"> sequences</w:t>
      </w:r>
      <w:r w:rsidR="00DB14A9">
        <w:t xml:space="preserve"> were generated </w:t>
      </w:r>
      <w:r w:rsidR="008D706B">
        <w:t xml:space="preserve">by </w:t>
      </w:r>
      <w:r w:rsidR="002F7CE6">
        <w:t>converting</w:t>
      </w:r>
      <w:r w:rsidR="00DB14A9">
        <w:t xml:space="preserve"> ambiguous residues into sequence candidates</w:t>
      </w:r>
      <w:r w:rsidR="008D706B">
        <w:t xml:space="preserve"> (</w:t>
      </w:r>
      <w:r w:rsidR="002D2FF1">
        <w:rPr>
          <w:highlight w:val="yellow"/>
        </w:rPr>
        <w:t>Figure S1</w:t>
      </w:r>
      <w:r w:rsidR="008D706B">
        <w:t>)</w:t>
      </w:r>
      <w:r w:rsidR="00DB14A9">
        <w:t>.</w:t>
      </w:r>
      <w:r w:rsidR="00EB4007">
        <w:t xml:space="preserve"> </w:t>
      </w:r>
      <w:r w:rsidR="00DE3CCB">
        <w:t>This yield</w:t>
      </w:r>
      <w:r w:rsidR="00EB4007">
        <w:t>ed</w:t>
      </w:r>
      <w:r w:rsidR="00DE3CCB">
        <w:t xml:space="preserve"> between 1 and</w:t>
      </w:r>
      <w:r w:rsidR="00981749">
        <w:t xml:space="preserve"> </w:t>
      </w:r>
      <w:r w:rsidR="00E20DC6">
        <w:t>756</w:t>
      </w:r>
      <w:r w:rsidR="00DE3CCB">
        <w:t xml:space="preserve"> </w:t>
      </w:r>
      <w:r w:rsidR="00533367">
        <w:t xml:space="preserve">candidates </w:t>
      </w:r>
      <w:r w:rsidR="00DE3CCB">
        <w:t xml:space="preserve">per </w:t>
      </w:r>
      <w:r w:rsidR="00EB4007">
        <w:t xml:space="preserve">target </w:t>
      </w:r>
      <w:r w:rsidR="00DE3CCB">
        <w:t xml:space="preserve">FR </w:t>
      </w:r>
      <w:r w:rsidR="00184BF3" w:rsidRPr="00FB673A">
        <w:t>(</w:t>
      </w:r>
      <w:r w:rsidR="00B413CC">
        <w:rPr>
          <w:highlight w:val="yellow"/>
        </w:rPr>
        <w:t>Table</w:t>
      </w:r>
      <w:r w:rsidR="00366408">
        <w:rPr>
          <w:highlight w:val="yellow"/>
        </w:rPr>
        <w:t xml:space="preserve"> S2</w:t>
      </w:r>
      <w:r w:rsidR="00184BF3" w:rsidRPr="001A7C6C">
        <w:rPr>
          <w:highlight w:val="yellow"/>
        </w:rPr>
        <w:t>)</w:t>
      </w:r>
      <w:r w:rsidR="00184BF3">
        <w:t xml:space="preserve"> </w:t>
      </w:r>
      <w:r w:rsidR="00DE3CCB">
        <w:t xml:space="preserve">and included the </w:t>
      </w:r>
      <w:r w:rsidR="003C2CD1">
        <w:t>known</w:t>
      </w:r>
      <w:r w:rsidR="00A2712A">
        <w:t xml:space="preserve"> correct</w:t>
      </w:r>
      <w:r w:rsidR="003C2CD1">
        <w:t xml:space="preserve"> </w:t>
      </w:r>
      <w:r w:rsidR="00650563">
        <w:t xml:space="preserve">candidate </w:t>
      </w:r>
      <w:r w:rsidR="0020761E">
        <w:t>for</w:t>
      </w:r>
      <w:r w:rsidR="008B0747">
        <w:t xml:space="preserve"> all </w:t>
      </w:r>
      <w:r w:rsidR="003533C3" w:rsidRPr="00D137E9">
        <w:t xml:space="preserve">recombinant </w:t>
      </w:r>
      <w:r w:rsidR="008D706B" w:rsidRPr="00C96008">
        <w:t>benchmark samples</w:t>
      </w:r>
      <w:r w:rsidR="008B0747">
        <w:t>.</w:t>
      </w:r>
      <w:r w:rsidR="008D706B">
        <w:t xml:space="preserve"> </w:t>
      </w:r>
      <w:r w:rsidR="006469CA">
        <w:t xml:space="preserve">These candidates were evaluated against </w:t>
      </w:r>
      <w:r w:rsidR="00145AEE">
        <w:t xml:space="preserve">experimental </w:t>
      </w:r>
      <w:r w:rsidR="00FA3542">
        <w:t>BU</w:t>
      </w:r>
      <w:r w:rsidR="002F7CE6">
        <w:t>-</w:t>
      </w:r>
      <w:r w:rsidR="00D2750E">
        <w:t xml:space="preserve"> and </w:t>
      </w:r>
      <w:r w:rsidR="008D706B">
        <w:t>M</w:t>
      </w:r>
      <w:r w:rsidR="00D2750E">
        <w:t>D</w:t>
      </w:r>
      <w:r w:rsidR="002F7CE6">
        <w:t>-MS</w:t>
      </w:r>
      <w:r w:rsidR="00D2750E">
        <w:t xml:space="preserve"> </w:t>
      </w:r>
      <w:r w:rsidR="00A93545">
        <w:t>evidence and</w:t>
      </w:r>
      <w:r w:rsidR="002F27E4">
        <w:t xml:space="preserve"> ranked by </w:t>
      </w:r>
      <w:r w:rsidR="002F7CE6">
        <w:t>a combination of</w:t>
      </w:r>
      <w:r w:rsidR="002F27E4">
        <w:t xml:space="preserve"> the resulting scores</w:t>
      </w:r>
      <w:r w:rsidR="00D2750E">
        <w:t>. For BU</w:t>
      </w:r>
      <w:r w:rsidR="002F7CE6">
        <w:t>-MS</w:t>
      </w:r>
      <w:r w:rsidR="00D2750E">
        <w:t xml:space="preserve"> scoring, </w:t>
      </w:r>
      <w:r w:rsidR="002F7CE6">
        <w:t xml:space="preserve">a score was used that </w:t>
      </w:r>
      <w:r w:rsidR="00D2750E">
        <w:t xml:space="preserve">represents the depth </w:t>
      </w:r>
      <w:r w:rsidR="002F7CE6">
        <w:t xml:space="preserve">of </w:t>
      </w:r>
      <w:r w:rsidR="00D2750E">
        <w:t xml:space="preserve">coverage of exact sequence matches </w:t>
      </w:r>
      <w:r w:rsidR="00720FA5">
        <w:t>longer than</w:t>
      </w:r>
      <w:r w:rsidR="00D2750E">
        <w:t xml:space="preserve"> 6 residues</w:t>
      </w:r>
      <w:r w:rsidR="00720FA5">
        <w:t>,</w:t>
      </w:r>
      <w:r w:rsidR="00D2750E">
        <w:t xml:space="preserve"> weighted by match length</w:t>
      </w:r>
      <w:r w:rsidR="002F7CE6">
        <w:t xml:space="preserve"> (termed </w:t>
      </w:r>
      <w:r w:rsidR="00B93593">
        <w:t>Shotgun</w:t>
      </w:r>
      <w:r w:rsidR="002F7CE6">
        <w:t>-score</w:t>
      </w:r>
      <w:r w:rsidR="00AF4CF6">
        <w:t xml:space="preserve">; </w:t>
      </w:r>
      <w:r w:rsidR="00B413CC">
        <w:rPr>
          <w:highlight w:val="yellow"/>
        </w:rPr>
        <w:t>Table</w:t>
      </w:r>
      <w:r w:rsidR="00E8376C">
        <w:rPr>
          <w:highlight w:val="yellow"/>
        </w:rPr>
        <w:t xml:space="preserve"> S3</w:t>
      </w:r>
      <w:r w:rsidR="002F7CE6">
        <w:t>)</w:t>
      </w:r>
      <w:r w:rsidR="00D2750E">
        <w:t>. For MD</w:t>
      </w:r>
      <w:r w:rsidR="002F7CE6">
        <w:t>-MS</w:t>
      </w:r>
      <w:r w:rsidR="00D2750E">
        <w:t xml:space="preserve"> scoring, </w:t>
      </w:r>
      <w:r w:rsidR="002F7CE6">
        <w:t xml:space="preserve">a score </w:t>
      </w:r>
      <w:r w:rsidR="00D2750E">
        <w:t>was used</w:t>
      </w:r>
      <w:r w:rsidR="002F7CE6">
        <w:t xml:space="preserve"> that</w:t>
      </w:r>
      <w:r w:rsidR="00D2750E">
        <w:t xml:space="preserve"> represents the overlap between theoretical fragments of the sequence and peaks in the MD fragmentation spectrum</w:t>
      </w:r>
      <w:r w:rsidR="002F27E4">
        <w:t xml:space="preserve"> (</w:t>
      </w:r>
      <w:r w:rsidR="00E53FE0">
        <w:t>MD-score</w:t>
      </w:r>
      <w:r w:rsidR="002F7CE6">
        <w:t xml:space="preserve">; </w:t>
      </w:r>
      <w:r w:rsidR="00B413CC">
        <w:rPr>
          <w:highlight w:val="yellow"/>
        </w:rPr>
        <w:t>Table</w:t>
      </w:r>
      <w:r w:rsidR="00E8376C">
        <w:rPr>
          <w:highlight w:val="yellow"/>
        </w:rPr>
        <w:t xml:space="preserve"> S3</w:t>
      </w:r>
      <w:r w:rsidR="002F27E4">
        <w:t>)</w:t>
      </w:r>
      <w:r w:rsidR="00D2750E">
        <w:t xml:space="preserve">. The </w:t>
      </w:r>
      <w:r w:rsidR="00E53FE0">
        <w:t>MD-score</w:t>
      </w:r>
      <w:r w:rsidR="00D2750E">
        <w:t xml:space="preserve"> is obtained </w:t>
      </w:r>
      <w:r w:rsidR="002F27E4">
        <w:t xml:space="preserve">using </w:t>
      </w:r>
      <w:r w:rsidR="002F7CE6">
        <w:t xml:space="preserve">a </w:t>
      </w:r>
      <w:r w:rsidR="00D2750E" w:rsidRPr="002F27E4">
        <w:rPr>
          <w:i/>
          <w:iCs/>
        </w:rPr>
        <w:t>sliding window</w:t>
      </w:r>
      <w:r w:rsidR="00D2750E">
        <w:t xml:space="preserve"> scoring algorithm, which </w:t>
      </w:r>
      <w:r w:rsidR="00C328FD">
        <w:t>slides theoretical fragments generated from a given (sub)sequence over the spectrum to find the best scoring position, and thus</w:t>
      </w:r>
      <w:r w:rsidR="008D706B">
        <w:t xml:space="preserve"> outputs</w:t>
      </w:r>
      <w:r w:rsidR="002F27E4">
        <w:t xml:space="preserve"> the optimal prefix</w:t>
      </w:r>
      <w:r w:rsidR="008D706B">
        <w:t>-</w:t>
      </w:r>
      <w:r w:rsidR="002F27E4">
        <w:t xml:space="preserve"> and suffix- mass of a given contig </w:t>
      </w:r>
      <w:r w:rsidR="002F27E4" w:rsidRPr="000636F0">
        <w:t>(</w:t>
      </w:r>
      <w:r w:rsidR="002D2FF1">
        <w:rPr>
          <w:highlight w:val="yellow"/>
        </w:rPr>
        <w:t>Figure S2</w:t>
      </w:r>
      <w:r w:rsidR="002F27E4">
        <w:t>).</w:t>
      </w:r>
      <w:r w:rsidR="003E195A">
        <w:t xml:space="preserve"> </w:t>
      </w:r>
      <w:r w:rsidR="008D706B">
        <w:t>C</w:t>
      </w:r>
      <w:r w:rsidR="006469CA">
        <w:t>andidates missing highly conserved residues (C</w:t>
      </w:r>
      <w:r w:rsidR="00E7149E">
        <w:t>ys</w:t>
      </w:r>
      <w:r w:rsidR="006469CA">
        <w:t>23, C</w:t>
      </w:r>
      <w:r w:rsidR="00E7149E">
        <w:t>ys</w:t>
      </w:r>
      <w:r w:rsidR="006469CA">
        <w:t>104)</w:t>
      </w:r>
      <w:r w:rsidR="002F7CE6">
        <w:t xml:space="preserve"> as well as </w:t>
      </w:r>
      <w:r w:rsidR="006469CA">
        <w:t>terminal segment (</w:t>
      </w:r>
      <w:r w:rsidR="006469CA" w:rsidRPr="00AF4CF6">
        <w:rPr>
          <w:i/>
        </w:rPr>
        <w:t>i.e.</w:t>
      </w:r>
      <w:r w:rsidR="006469CA">
        <w:t xml:space="preserve">, FR1 and FR4) candidates with </w:t>
      </w:r>
      <w:r w:rsidR="006B1CE2">
        <w:t>illogical</w:t>
      </w:r>
      <w:r w:rsidR="006469CA">
        <w:t xml:space="preserve"> prefix- or suffix-</w:t>
      </w:r>
      <w:r w:rsidR="008D706B">
        <w:t xml:space="preserve"> </w:t>
      </w:r>
      <w:r w:rsidR="006469CA">
        <w:t>masses were removed</w:t>
      </w:r>
      <w:r w:rsidR="002F27E4">
        <w:t xml:space="preserve"> in a first pass filtering step. This reduced</w:t>
      </w:r>
      <w:r w:rsidR="006469CA">
        <w:t xml:space="preserve"> </w:t>
      </w:r>
      <w:commentRangeStart w:id="125"/>
      <w:del w:id="126" w:author="Scheltema, R.A. (Richard)" w:date="2023-06-16T15:36:00Z">
        <w:r w:rsidR="006469CA" w:rsidDel="003C2CD1">
          <w:delText>pool</w:delText>
        </w:r>
      </w:del>
      <w:ins w:id="127" w:author="Graaf, S.C. de (Bastiaan)" w:date="2023-05-26T18:05:00Z">
        <w:del w:id="128" w:author="Scheltema, R.A. (Richard)" w:date="2023-06-16T15:36:00Z">
          <w:r w:rsidR="006B1CE2" w:rsidDel="003C2CD1">
            <w:delText xml:space="preserve"> sizes</w:delText>
          </w:r>
        </w:del>
      </w:ins>
      <w:del w:id="129" w:author="Scheltema, R.A. (Richard)" w:date="2023-06-16T15:36:00Z">
        <w:r w:rsidR="006469CA" w:rsidDel="003C2CD1">
          <w:delText>s</w:delText>
        </w:r>
      </w:del>
      <w:ins w:id="130" w:author="Scheltema, R.A. (Richard)" w:date="2023-06-16T15:36:00Z">
        <w:del w:id="131" w:author="Heck, A.J.R. (Albert)" w:date="2023-08-18T16:46:00Z">
          <w:r w:rsidR="003C2CD1" w:rsidDel="00145AEE">
            <w:delText>everything</w:delText>
          </w:r>
        </w:del>
      </w:ins>
      <w:del w:id="132" w:author="Heck, A.J.R. (Albert)" w:date="2023-08-18T16:46:00Z">
        <w:r w:rsidR="006469CA" w:rsidDel="00145AEE">
          <w:delText xml:space="preserve"> </w:delText>
        </w:r>
        <w:commentRangeEnd w:id="125"/>
        <w:r w:rsidR="00A3733E" w:rsidDel="00145AEE">
          <w:rPr>
            <w:rStyle w:val="CommentReference"/>
          </w:rPr>
          <w:commentReference w:id="125"/>
        </w:r>
        <w:r w:rsidR="0074148E" w:rsidDel="00145AEE">
          <w:delText>to</w:delText>
        </w:r>
      </w:del>
      <w:ins w:id="133" w:author="Heck, A.J.R. (Albert)" w:date="2023-08-18T16:46:00Z">
        <w:r w:rsidR="00145AEE">
          <w:t xml:space="preserve">the candidate lists </w:t>
        </w:r>
      </w:ins>
      <w:ins w:id="134" w:author="Graaf, S.C. de (Bastiaan)" w:date="2023-08-28T12:22:00Z">
        <w:r w:rsidR="00F47BD9">
          <w:t xml:space="preserve">up to </w:t>
        </w:r>
      </w:ins>
      <w:ins w:id="135" w:author="Heck, A.J.R. (Albert)" w:date="2023-08-18T16:46:00Z">
        <w:del w:id="136" w:author="Graaf, S.C. de (Bastiaan)" w:date="2023-08-28T12:22:00Z">
          <w:r w:rsidR="00145AEE" w:rsidDel="00F47BD9">
            <w:delText>about 6-</w:delText>
          </w:r>
        </w:del>
        <w:r w:rsidR="00145AEE">
          <w:t xml:space="preserve">10-fold, </w:t>
        </w:r>
        <w:del w:id="137" w:author="Graaf, S.C. de (Bastiaan)" w:date="2023-08-22T14:27:00Z">
          <w:r w:rsidR="00145AEE" w:rsidDel="00DB3DFA">
            <w:delText xml:space="preserve">generally </w:delText>
          </w:r>
        </w:del>
        <w:r w:rsidR="00145AEE">
          <w:t>to</w:t>
        </w:r>
      </w:ins>
      <w:r w:rsidR="0074148E">
        <w:t xml:space="preserve"> </w:t>
      </w:r>
      <w:r w:rsidR="006469CA">
        <w:t>a maximum of 90 candidates</w:t>
      </w:r>
      <w:r w:rsidR="00B93593">
        <w:t xml:space="preserve"> (</w:t>
      </w:r>
      <w:r w:rsidR="00B93593" w:rsidRPr="00CF659C">
        <w:rPr>
          <w:highlight w:val="yellow"/>
        </w:rPr>
        <w:t>Figure</w:t>
      </w:r>
      <w:r w:rsidR="00B93593" w:rsidRPr="002E75FA">
        <w:rPr>
          <w:highlight w:val="yellow"/>
        </w:rPr>
        <w:t xml:space="preserve"> S3</w:t>
      </w:r>
      <w:r w:rsidR="00B93593">
        <w:t>)</w:t>
      </w:r>
      <w:r w:rsidR="006469CA">
        <w:t>.</w:t>
      </w:r>
      <w:del w:id="138" w:author="Graaf, S.C. de (Bastiaan)" w:date="2023-08-22T14:27:00Z">
        <w:r w:rsidR="006469CA" w:rsidDel="00DB3DFA">
          <w:delText xml:space="preserve"> </w:delText>
        </w:r>
      </w:del>
    </w:p>
    <w:p w14:paraId="47D9D578" w14:textId="172B476D" w:rsidR="00906A4C" w:rsidRDefault="00C272B2" w:rsidP="000352E0">
      <w:r>
        <w:t xml:space="preserve">We </w:t>
      </w:r>
      <w:r w:rsidR="006469CA">
        <w:t>further filtered</w:t>
      </w:r>
      <w:r w:rsidR="006469CA" w:rsidRPr="003A6DDF">
        <w:t xml:space="preserve"> </w:t>
      </w:r>
      <w:r>
        <w:t xml:space="preserve">the candidate pools </w:t>
      </w:r>
      <w:r w:rsidR="006469CA">
        <w:t xml:space="preserve">to a maximum of 40 candidates </w:t>
      </w:r>
      <w:r w:rsidRPr="00FB673A">
        <w:t>(</w:t>
      </w:r>
      <w:r w:rsidR="00B413CC">
        <w:rPr>
          <w:highlight w:val="yellow"/>
        </w:rPr>
        <w:t>Table</w:t>
      </w:r>
      <w:r w:rsidR="00366408">
        <w:rPr>
          <w:highlight w:val="yellow"/>
        </w:rPr>
        <w:t xml:space="preserve"> S2</w:t>
      </w:r>
      <w:r w:rsidRPr="001A7C6C">
        <w:rPr>
          <w:highlight w:val="yellow"/>
        </w:rPr>
        <w:t>)</w:t>
      </w:r>
      <w:r>
        <w:t xml:space="preserve"> </w:t>
      </w:r>
      <w:r w:rsidR="006469CA">
        <w:t xml:space="preserve">without eliminating any correct candidates </w:t>
      </w:r>
      <w:r w:rsidR="002F7CE6">
        <w:t xml:space="preserve">by </w:t>
      </w:r>
      <w:r>
        <w:t>manual inspection of the scores</w:t>
      </w:r>
      <w:r w:rsidR="006469CA">
        <w:t>.</w:t>
      </w:r>
      <w:r w:rsidR="003E195A">
        <w:t xml:space="preserve"> </w:t>
      </w:r>
      <w:r w:rsidR="00DE3CCB" w:rsidRPr="002205D1">
        <w:t>For</w:t>
      </w:r>
      <w:r w:rsidR="00DE3CCB">
        <w:t xml:space="preserve"> the monoclonal</w:t>
      </w:r>
      <w:r w:rsidR="00981749">
        <w:t xml:space="preserve"> sample</w:t>
      </w:r>
      <w:r w:rsidR="00DE3CCB">
        <w:t xml:space="preserve">, the </w:t>
      </w:r>
      <w:r w:rsidR="00981749">
        <w:t xml:space="preserve">correct </w:t>
      </w:r>
      <w:r w:rsidR="00043623">
        <w:t xml:space="preserve">FR1 </w:t>
      </w:r>
      <w:r w:rsidR="00533367">
        <w:lastRenderedPageBreak/>
        <w:t xml:space="preserve">candidate </w:t>
      </w:r>
      <w:r w:rsidR="00650563">
        <w:t>wa</w:t>
      </w:r>
      <w:r w:rsidR="00043623">
        <w:t xml:space="preserve">s </w:t>
      </w:r>
      <w:r w:rsidR="00606A28">
        <w:t>ranked #1</w:t>
      </w:r>
      <w:r>
        <w:t xml:space="preserve"> with a large discrepancy between scores (</w:t>
      </w:r>
      <w:r w:rsidR="00B413CC" w:rsidRPr="00CF659C">
        <w:rPr>
          <w:highlight w:val="yellow"/>
        </w:rPr>
        <w:t>F</w:t>
      </w:r>
      <w:r w:rsidRPr="00CF659C">
        <w:rPr>
          <w:highlight w:val="yellow"/>
        </w:rPr>
        <w:t>igure</w:t>
      </w:r>
      <w:r w:rsidR="001C52F2" w:rsidRPr="002E75FA">
        <w:rPr>
          <w:highlight w:val="yellow"/>
        </w:rPr>
        <w:t xml:space="preserve"> </w:t>
      </w:r>
      <w:r w:rsidR="00B413CC" w:rsidRPr="002E75FA">
        <w:rPr>
          <w:highlight w:val="yellow"/>
        </w:rPr>
        <w:t>S3</w:t>
      </w:r>
      <w:r>
        <w:t>)</w:t>
      </w:r>
      <w:r w:rsidR="00606A28">
        <w:t>.</w:t>
      </w:r>
      <w:r w:rsidR="00043623">
        <w:t xml:space="preserve"> </w:t>
      </w:r>
      <w:r w:rsidR="00606A28">
        <w:t>As FR2</w:t>
      </w:r>
      <w:r w:rsidR="002F7CE6">
        <w:t>, FR3, and FR</w:t>
      </w:r>
      <w:r w:rsidR="00606A28">
        <w:t>4</w:t>
      </w:r>
      <w:r w:rsidR="00043623">
        <w:t xml:space="preserve"> </w:t>
      </w:r>
      <w:r w:rsidR="00606A28">
        <w:t>only had one candidate</w:t>
      </w:r>
      <w:r w:rsidR="00640E0F">
        <w:t xml:space="preserve"> each</w:t>
      </w:r>
      <w:r w:rsidR="00606A28">
        <w:t>, no selection was needed</w:t>
      </w:r>
      <w:r w:rsidR="00640E0F">
        <w:t>. However,</w:t>
      </w:r>
      <w:r w:rsidR="00606A28">
        <w:t xml:space="preserve"> </w:t>
      </w:r>
      <w:r w:rsidR="00043623">
        <w:t xml:space="preserve">it was encouraging to see that the </w:t>
      </w:r>
      <w:r w:rsidR="005B7734" w:rsidRPr="006469CA">
        <w:t>s</w:t>
      </w:r>
      <w:r w:rsidR="005B7734" w:rsidRPr="006B2D75">
        <w:t xml:space="preserve">liding window </w:t>
      </w:r>
      <w:r>
        <w:t xml:space="preserve">algorithm </w:t>
      </w:r>
      <w:r w:rsidR="00043623">
        <w:t xml:space="preserve">was able to correctly </w:t>
      </w:r>
      <w:r w:rsidR="00606A28">
        <w:t>determine the prefix masses for these contigs</w:t>
      </w:r>
      <w:r w:rsidR="00C92103">
        <w:t xml:space="preserve"> </w:t>
      </w:r>
      <w:r w:rsidR="00D25137">
        <w:t xml:space="preserve">with a </w:t>
      </w:r>
      <w:r w:rsidR="002F7CE6">
        <w:t xml:space="preserve">mass </w:t>
      </w:r>
      <w:r w:rsidR="00D25137">
        <w:t xml:space="preserve">error </w:t>
      </w:r>
      <w:r w:rsidR="002F7CE6">
        <w:t>that did not exceed</w:t>
      </w:r>
      <w:r w:rsidR="00D25137">
        <w:t xml:space="preserve"> </w:t>
      </w:r>
      <w:r w:rsidR="008628AD">
        <w:t>18</w:t>
      </w:r>
      <w:r w:rsidR="00D25137">
        <w:t xml:space="preserve"> ppm</w:t>
      </w:r>
      <w:r w:rsidR="00DE3CCB">
        <w:t>.</w:t>
      </w:r>
    </w:p>
    <w:p w14:paraId="62D47EF5" w14:textId="7D6A92C3" w:rsidR="003E5E9B" w:rsidRDefault="00606A28" w:rsidP="000352E0">
      <w:r>
        <w:t xml:space="preserve">The candidate pools for the </w:t>
      </w:r>
      <w:r w:rsidR="00027F99">
        <w:t>mix</w:t>
      </w:r>
      <w:r w:rsidR="00145AEE">
        <w:t>ture of 3 mAbs</w:t>
      </w:r>
      <w:r w:rsidR="00027F99">
        <w:t xml:space="preserve"> </w:t>
      </w:r>
      <w:r w:rsidR="006B1CE2">
        <w:t>were</w:t>
      </w:r>
      <w:r w:rsidR="00043623">
        <w:t xml:space="preserve"> </w:t>
      </w:r>
      <w:r w:rsidR="006B1CE2">
        <w:t xml:space="preserve">reduced </w:t>
      </w:r>
      <w:r w:rsidR="00FE21F6">
        <w:t xml:space="preserve">from 240, 756, 5 and 4 candidates </w:t>
      </w:r>
      <w:r w:rsidR="0000577C">
        <w:t xml:space="preserve">to 40, </w:t>
      </w:r>
      <w:r w:rsidR="00E82D3E">
        <w:t>7</w:t>
      </w:r>
      <w:r w:rsidR="0000577C">
        <w:t xml:space="preserve">, 1 and 2 </w:t>
      </w:r>
      <w:r w:rsidR="00FE21F6">
        <w:t>candidates</w:t>
      </w:r>
      <w:r w:rsidR="0000577C">
        <w:t xml:space="preserve"> </w:t>
      </w:r>
      <w:r w:rsidR="00FE21F6">
        <w:t>for</w:t>
      </w:r>
      <w:r w:rsidR="002F7CE6">
        <w:t xml:space="preserve"> al</w:t>
      </w:r>
      <w:r w:rsidR="00FE21F6">
        <w:t xml:space="preserve"> FR</w:t>
      </w:r>
      <w:r w:rsidR="002F7CE6">
        <w:t xml:space="preserve">s </w:t>
      </w:r>
      <w:r w:rsidR="00FE21F6">
        <w:t>respectivel</w:t>
      </w:r>
      <w:r w:rsidR="00FE21F6" w:rsidRPr="000636F0">
        <w:t>y</w:t>
      </w:r>
      <w:r w:rsidR="00FE21F6">
        <w:t xml:space="preserve"> (</w:t>
      </w:r>
      <w:r w:rsidR="00693868">
        <w:rPr>
          <w:highlight w:val="yellow"/>
        </w:rPr>
        <w:t>T</w:t>
      </w:r>
      <w:r w:rsidR="00FE21F6" w:rsidRPr="00016DDA">
        <w:rPr>
          <w:highlight w:val="yellow"/>
        </w:rPr>
        <w:t>able S4</w:t>
      </w:r>
      <w:r w:rsidR="00FE21F6">
        <w:t>)</w:t>
      </w:r>
      <w:r w:rsidR="00DE3CCB">
        <w:t>.</w:t>
      </w:r>
      <w:r w:rsidR="00640E0F">
        <w:t xml:space="preserve"> </w:t>
      </w:r>
      <w:r w:rsidR="005A64EB">
        <w:t>For FR1, we reject</w:t>
      </w:r>
      <w:r w:rsidR="006B1CE2">
        <w:t>ed</w:t>
      </w:r>
      <w:r w:rsidR="005A64EB">
        <w:t xml:space="preserve"> </w:t>
      </w:r>
      <w:r w:rsidR="008628AD">
        <w:t xml:space="preserve">200 </w:t>
      </w:r>
      <w:r w:rsidR="005A64EB">
        <w:t>candidates in the first pass</w:t>
      </w:r>
      <w:r w:rsidR="008628AD">
        <w:t>, leaving 40 candidates. No further filtering was possible,</w:t>
      </w:r>
      <w:r w:rsidR="005A64EB">
        <w:t xml:space="preserve"> as fragment and </w:t>
      </w:r>
      <w:r w:rsidR="008628AD">
        <w:t>read</w:t>
      </w:r>
      <w:r w:rsidR="005A64EB">
        <w:t xml:space="preserve"> coverages </w:t>
      </w:r>
      <w:r w:rsidR="006B1CE2">
        <w:t>we</w:t>
      </w:r>
      <w:r w:rsidR="005A64EB">
        <w:t xml:space="preserve">re </w:t>
      </w:r>
      <w:r w:rsidR="00C038E4">
        <w:t xml:space="preserve">too </w:t>
      </w:r>
      <w:r w:rsidR="005A64EB">
        <w:t xml:space="preserve">low </w:t>
      </w:r>
      <w:r w:rsidR="00D649EB">
        <w:t xml:space="preserve">for confident filtering </w:t>
      </w:r>
      <w:r w:rsidR="005A64EB">
        <w:t>(</w:t>
      </w:r>
      <w:r w:rsidR="00D649EB">
        <w:t>max</w:t>
      </w:r>
      <w:r w:rsidR="002F7CE6">
        <w:t>imum of</w:t>
      </w:r>
      <w:r w:rsidR="00D649EB">
        <w:t xml:space="preserve"> 2</w:t>
      </w:r>
      <w:r w:rsidR="005A64EB">
        <w:t xml:space="preserve"> fragments and no </w:t>
      </w:r>
      <w:r w:rsidR="008628AD">
        <w:t>read</w:t>
      </w:r>
      <w:r w:rsidR="005A64EB">
        <w:t xml:space="preserve"> coverage past C</w:t>
      </w:r>
      <w:r w:rsidR="00D25137">
        <w:t>ys</w:t>
      </w:r>
      <w:r w:rsidR="005A64EB">
        <w:t>23)</w:t>
      </w:r>
      <w:r w:rsidR="00906A4C">
        <w:t xml:space="preserve">. </w:t>
      </w:r>
      <w:r w:rsidR="00C272B2">
        <w:t>The FR2 candidates ha</w:t>
      </w:r>
      <w:r w:rsidR="006B1CE2">
        <w:t>d</w:t>
      </w:r>
      <w:r w:rsidR="00C272B2">
        <w:t xml:space="preserve"> </w:t>
      </w:r>
      <w:r w:rsidR="006B1CE2">
        <w:t xml:space="preserve">many </w:t>
      </w:r>
      <w:r w:rsidR="00C272B2">
        <w:t xml:space="preserve">overlapping scores </w:t>
      </w:r>
      <w:r w:rsidR="00210D2E">
        <w:t>(</w:t>
      </w:r>
      <w:r w:rsidR="00210D2E" w:rsidRPr="00CF659C">
        <w:rPr>
          <w:highlight w:val="yellow"/>
        </w:rPr>
        <w:t>Figure</w:t>
      </w:r>
      <w:r w:rsidR="00210D2E" w:rsidRPr="002E75FA">
        <w:rPr>
          <w:highlight w:val="yellow"/>
        </w:rPr>
        <w:t xml:space="preserve"> S3</w:t>
      </w:r>
      <w:r w:rsidR="00210D2E">
        <w:t xml:space="preserve">) </w:t>
      </w:r>
      <w:r w:rsidR="00C272B2">
        <w:t xml:space="preserve">due to low read coverage of the </w:t>
      </w:r>
      <w:r w:rsidR="006B1CE2">
        <w:t>N</w:t>
      </w:r>
      <w:r w:rsidR="00C272B2">
        <w:t xml:space="preserve">-terminal ambiguous residues </w:t>
      </w:r>
      <w:r w:rsidR="00C272B2" w:rsidRPr="00A37A8A">
        <w:rPr>
          <w:highlight w:val="yellow"/>
        </w:rPr>
        <w:t>(</w:t>
      </w:r>
      <w:r w:rsidR="00693868">
        <w:rPr>
          <w:highlight w:val="yellow"/>
        </w:rPr>
        <w:t>F</w:t>
      </w:r>
      <w:r w:rsidR="00C272B2" w:rsidRPr="00A37A8A">
        <w:rPr>
          <w:highlight w:val="yellow"/>
        </w:rPr>
        <w:t xml:space="preserve">igure </w:t>
      </w:r>
      <w:r w:rsidR="00C56B3A">
        <w:rPr>
          <w:highlight w:val="yellow"/>
        </w:rPr>
        <w:t>3</w:t>
      </w:r>
      <w:r w:rsidR="00B93593">
        <w:rPr>
          <w:highlight w:val="yellow"/>
        </w:rPr>
        <w:t>c and d</w:t>
      </w:r>
      <w:r w:rsidR="00C272B2" w:rsidRPr="00A37A8A">
        <w:rPr>
          <w:highlight w:val="yellow"/>
        </w:rPr>
        <w:t>)</w:t>
      </w:r>
      <w:r w:rsidR="00C272B2">
        <w:t xml:space="preserve"> and a near total overlap of theoretical fragments for these candidates. We rejected the lower </w:t>
      </w:r>
      <w:r w:rsidR="00E53FE0">
        <w:t>MD-score</w:t>
      </w:r>
      <w:r w:rsidR="00C272B2">
        <w:t>s (10</w:t>
      </w:r>
      <w:r w:rsidR="00CA0685">
        <w:t>6</w:t>
      </w:r>
      <w:r w:rsidR="00C272B2">
        <w:t xml:space="preserve"> vs 121)</w:t>
      </w:r>
      <w:r w:rsidR="006B1CE2">
        <w:t>, which</w:t>
      </w:r>
      <w:r w:rsidR="00C272B2">
        <w:t xml:space="preserve"> represent</w:t>
      </w:r>
      <w:r w:rsidR="006B1CE2">
        <w:t>ed</w:t>
      </w:r>
      <w:r w:rsidR="00C272B2">
        <w:t xml:space="preserve"> the same fragment</w:t>
      </w:r>
      <w:r w:rsidR="006B1CE2">
        <w:t>s</w:t>
      </w:r>
      <w:r w:rsidR="00C272B2">
        <w:t xml:space="preserve"> </w:t>
      </w:r>
      <w:r w:rsidR="006B1CE2">
        <w:t xml:space="preserve">but without a </w:t>
      </w:r>
      <w:r w:rsidR="00E53FE0">
        <w:t>fragment match on the second residue</w:t>
      </w:r>
      <w:r w:rsidR="00C272B2">
        <w:t xml:space="preserve">. This reduced </w:t>
      </w:r>
      <w:r w:rsidR="000F7311">
        <w:t>the number of candidates</w:t>
      </w:r>
      <w:r w:rsidR="00C272B2">
        <w:t xml:space="preserve"> from 756 to </w:t>
      </w:r>
      <w:r w:rsidR="000F7311">
        <w:t>90</w:t>
      </w:r>
      <w:r w:rsidR="00C272B2">
        <w:t xml:space="preserve">. Subsequent filtering using the </w:t>
      </w:r>
      <w:r w:rsidR="00E53FE0">
        <w:t>Shotgun-score</w:t>
      </w:r>
      <w:r w:rsidR="000F7311">
        <w:t>, rejecting all but the best Shotgun-score (9.4k),</w:t>
      </w:r>
      <w:r w:rsidR="00C272B2">
        <w:t xml:space="preserve"> left only 7 candidates, representing a single remaining ambiguous N-terminal residue. </w:t>
      </w:r>
      <w:r w:rsidR="00D649EB">
        <w:t>F</w:t>
      </w:r>
      <w:r w:rsidR="00906A4C">
        <w:t>or FR3</w:t>
      </w:r>
      <w:r w:rsidR="002F7CE6">
        <w:t>,</w:t>
      </w:r>
      <w:r w:rsidR="00906A4C">
        <w:t xml:space="preserve"> only </w:t>
      </w:r>
      <w:r w:rsidR="00C272B2">
        <w:t xml:space="preserve">1 out of 5 candidates </w:t>
      </w:r>
      <w:r w:rsidR="00906A4C">
        <w:t>ha</w:t>
      </w:r>
      <w:r w:rsidR="00C272B2">
        <w:t>d</w:t>
      </w:r>
      <w:r w:rsidR="00906A4C">
        <w:t xml:space="preserve"> the highly conserved C</w:t>
      </w:r>
      <w:r w:rsidR="00E7149E">
        <w:t>ys</w:t>
      </w:r>
      <w:r w:rsidR="00906A4C">
        <w:t>104</w:t>
      </w:r>
      <w:r w:rsidR="008628AD">
        <w:t>,</w:t>
      </w:r>
      <w:r w:rsidR="003C2CD1">
        <w:t xml:space="preserve"> leading us to</w:t>
      </w:r>
      <w:r w:rsidR="008628AD">
        <w:t xml:space="preserve"> reject all other candidates</w:t>
      </w:r>
      <w:r w:rsidR="00906A4C">
        <w:t>. For FR4</w:t>
      </w:r>
      <w:r w:rsidR="002F7CE6">
        <w:t>,</w:t>
      </w:r>
      <w:r w:rsidR="00906A4C">
        <w:t xml:space="preserve"> we reject</w:t>
      </w:r>
      <w:r w:rsidR="002F7CE6">
        <w:t>ed</w:t>
      </w:r>
      <w:r w:rsidR="00906A4C">
        <w:t xml:space="preserve"> all candidates not starting with the conserved </w:t>
      </w:r>
      <w:r w:rsidR="00D25137">
        <w:t>Trp</w:t>
      </w:r>
      <w:r w:rsidR="00906A4C">
        <w:t xml:space="preserve">118 but </w:t>
      </w:r>
      <w:r w:rsidR="008628AD">
        <w:t>consider</w:t>
      </w:r>
      <w:r w:rsidR="002F7CE6">
        <w:t>ed the</w:t>
      </w:r>
      <w:r w:rsidR="008628AD">
        <w:t xml:space="preserve"> </w:t>
      </w:r>
      <w:r w:rsidR="00906A4C">
        <w:t xml:space="preserve">difference </w:t>
      </w:r>
      <w:r w:rsidR="008628AD">
        <w:t xml:space="preserve">in </w:t>
      </w:r>
      <w:r w:rsidR="00E53FE0">
        <w:t>Shotgun-score</w:t>
      </w:r>
      <w:r w:rsidR="00906A4C">
        <w:t xml:space="preserve"> for the remaining 2 candidates too </w:t>
      </w:r>
      <w:r w:rsidR="008628AD">
        <w:t xml:space="preserve">small </w:t>
      </w:r>
      <w:r w:rsidR="00906A4C">
        <w:t xml:space="preserve">to </w:t>
      </w:r>
      <w:r w:rsidR="008628AD">
        <w:t>reject</w:t>
      </w:r>
      <w:r w:rsidR="00C038E4">
        <w:t xml:space="preserve"> </w:t>
      </w:r>
      <w:r w:rsidR="00C272B2">
        <w:t>either</w:t>
      </w:r>
      <w:r w:rsidR="00906A4C">
        <w:t>.</w:t>
      </w:r>
    </w:p>
    <w:p w14:paraId="512DAFB0" w14:textId="7F080BD3" w:rsidR="00D225E3" w:rsidRDefault="00AE61D9" w:rsidP="008F48C7">
      <w:pPr>
        <w:pStyle w:val="Heading3"/>
        <w:rPr>
          <w:rStyle w:val="Heading2Char"/>
          <w:rFonts w:eastAsiaTheme="minorHAnsi"/>
          <w:b/>
          <w:bCs/>
        </w:rPr>
      </w:pPr>
      <w:bookmarkStart w:id="139" w:name="_Toc144114833"/>
      <w:r w:rsidRPr="00C8461D">
        <w:rPr>
          <w:rStyle w:val="Heading2Char"/>
          <w:rFonts w:eastAsiaTheme="minorHAnsi"/>
          <w:b/>
          <w:bCs/>
        </w:rPr>
        <w:t>Complementarity determining region sequencing</w:t>
      </w:r>
      <w:bookmarkEnd w:id="139"/>
    </w:p>
    <w:p w14:paraId="75C47B42" w14:textId="3236E3E0" w:rsidR="003533C3" w:rsidRPr="00C11810" w:rsidRDefault="00535497" w:rsidP="000352E0">
      <w:r>
        <w:t>T</w:t>
      </w:r>
      <w:r w:rsidR="002E60D0" w:rsidRPr="00C11810">
        <w:t xml:space="preserve">o determine the sequence of the CDRs, </w:t>
      </w:r>
      <w:r w:rsidR="00AA7BB9" w:rsidRPr="00C11810">
        <w:t xml:space="preserve">we </w:t>
      </w:r>
      <w:r w:rsidR="00145AEE">
        <w:t>extended</w:t>
      </w:r>
      <w:r w:rsidR="00145AEE" w:rsidRPr="00C11810">
        <w:t xml:space="preserve"> </w:t>
      </w:r>
      <w:del w:id="140" w:author="Graaf, S.C. de (Bastiaan)" w:date="2023-08-22T14:35:00Z">
        <w:r w:rsidR="003533C3" w:rsidRPr="00C11810" w:rsidDel="005B7F03">
          <w:delText xml:space="preserve">our </w:delText>
        </w:r>
      </w:del>
      <w:ins w:id="141" w:author="Graaf, S.C. de (Bastiaan)" w:date="2023-08-22T14:35:00Z">
        <w:r w:rsidR="005B7F03">
          <w:t>the</w:t>
        </w:r>
        <w:r w:rsidR="005B7F03" w:rsidRPr="00C11810">
          <w:t xml:space="preserve"> </w:t>
        </w:r>
      </w:ins>
      <w:r w:rsidR="003533C3" w:rsidRPr="00C11810">
        <w:t xml:space="preserve">selected FR candidates into FR-CDR-FR candidates. </w:t>
      </w:r>
      <w:r>
        <w:t>A</w:t>
      </w:r>
      <w:r w:rsidR="00335BE5" w:rsidRPr="00C11810">
        <w:t>ll</w:t>
      </w:r>
      <w:r w:rsidR="003533C3" w:rsidRPr="00C11810">
        <w:t xml:space="preserve"> adjacent FR candidates </w:t>
      </w:r>
      <w:r>
        <w:t xml:space="preserve">were paired </w:t>
      </w:r>
      <w:r w:rsidR="003533C3" w:rsidRPr="00C11810">
        <w:t xml:space="preserve">to </w:t>
      </w:r>
      <w:r>
        <w:t xml:space="preserve">obtain </w:t>
      </w:r>
      <w:r w:rsidR="003533C3" w:rsidRPr="00C11810">
        <w:t xml:space="preserve">all possible neighbouring pairs. We then calculated the mass gap between each </w:t>
      </w:r>
      <w:r w:rsidR="00335BE5" w:rsidRPr="00C11810">
        <w:t xml:space="preserve">of these </w:t>
      </w:r>
      <w:r w:rsidR="003533C3" w:rsidRPr="00C11810">
        <w:t>FR pair (</w:t>
      </w:r>
      <w:r w:rsidR="00335BE5" w:rsidRPr="00C11810">
        <w:t>which is equal to the theoretical</w:t>
      </w:r>
      <w:r w:rsidR="003533C3" w:rsidRPr="00C11810">
        <w:t xml:space="preserve"> molecular weight of the CDR</w:t>
      </w:r>
      <w:r w:rsidR="00335BE5" w:rsidRPr="00C11810">
        <w:t xml:space="preserve"> sequence</w:t>
      </w:r>
      <w:r w:rsidR="003533C3" w:rsidRPr="00C11810">
        <w:t xml:space="preserve">) using the prefix- and suffix- mass of each FR candidate. Each FR pair was converted into a set of FR-CDR-FR candidates by connecting the FRs with candidate CDR sequences. These candidate </w:t>
      </w:r>
      <w:r w:rsidR="003533C3" w:rsidRPr="00C11810">
        <w:lastRenderedPageBreak/>
        <w:t xml:space="preserve">CDR sequences were generated by first connecting peptide reads that extend from the FRs into the CDR, then discarding the candidates that do not match the </w:t>
      </w:r>
      <w:r w:rsidR="00302A0C" w:rsidRPr="00C11810">
        <w:t xml:space="preserve">calculated </w:t>
      </w:r>
      <w:r w:rsidR="003533C3" w:rsidRPr="00C11810">
        <w:t>molecular weight of the CDR</w:t>
      </w:r>
      <w:r w:rsidR="003533C3" w:rsidRPr="00C11810" w:rsidDel="009E673E">
        <w:t xml:space="preserve"> </w:t>
      </w:r>
      <w:r>
        <w:t>at</w:t>
      </w:r>
      <w:r w:rsidR="003533C3" w:rsidRPr="00C11810">
        <w:t xml:space="preserve"> 5 Da tolerance</w:t>
      </w:r>
      <w:r w:rsidR="006B1CE2" w:rsidRPr="00C11810">
        <w:t xml:space="preserve"> (</w:t>
      </w:r>
      <w:r w:rsidR="00E8376C" w:rsidRPr="00C11810">
        <w:rPr>
          <w:highlight w:val="yellow"/>
        </w:rPr>
        <w:t>Figure S4</w:t>
      </w:r>
      <w:r w:rsidR="006B1CE2" w:rsidRPr="00C11810">
        <w:t>)</w:t>
      </w:r>
      <w:r w:rsidR="003533C3" w:rsidRPr="00C11810">
        <w:t xml:space="preserve">. The resulting FR-CDR-FR candidates </w:t>
      </w:r>
      <w:r w:rsidR="00302A0C" w:rsidRPr="00C11810">
        <w:t>we</w:t>
      </w:r>
      <w:r w:rsidR="003533C3" w:rsidRPr="00C11810">
        <w:t xml:space="preserve">re scored and ranked using the </w:t>
      </w:r>
      <w:r w:rsidR="00E53FE0" w:rsidRPr="00C11810">
        <w:t>MD- and Shotgun-</w:t>
      </w:r>
      <w:r w:rsidR="003533C3" w:rsidRPr="00C11810">
        <w:t xml:space="preserve"> score (</w:t>
      </w:r>
      <w:r w:rsidR="00B413CC" w:rsidRPr="00C11810">
        <w:rPr>
          <w:highlight w:val="yellow"/>
        </w:rPr>
        <w:t>Table</w:t>
      </w:r>
      <w:r w:rsidR="00E8376C" w:rsidRPr="00C11810">
        <w:rPr>
          <w:highlight w:val="yellow"/>
        </w:rPr>
        <w:t xml:space="preserve"> S3</w:t>
      </w:r>
      <w:r w:rsidR="003533C3" w:rsidRPr="00C11810">
        <w:t xml:space="preserve">). </w:t>
      </w:r>
    </w:p>
    <w:p w14:paraId="1B4973CE" w14:textId="6CE67274" w:rsidR="00ED442C" w:rsidRPr="00C8461D" w:rsidRDefault="00535497" w:rsidP="000352E0">
      <w:r>
        <w:t>T</w:t>
      </w:r>
      <w:r w:rsidR="003533C3" w:rsidRPr="00C8461D">
        <w:t xml:space="preserve">he top 10 </w:t>
      </w:r>
      <w:r w:rsidR="003533C3">
        <w:t>FR-</w:t>
      </w:r>
      <w:r w:rsidR="003533C3" w:rsidRPr="00C8461D">
        <w:t>CDR</w:t>
      </w:r>
      <w:r w:rsidR="003533C3">
        <w:t>-FR</w:t>
      </w:r>
      <w:r w:rsidR="003533C3" w:rsidRPr="00C8461D">
        <w:t xml:space="preserve"> candidates for each FR pair </w:t>
      </w:r>
      <w:r w:rsidR="003533C3">
        <w:t xml:space="preserve">were </w:t>
      </w:r>
      <w:r>
        <w:t xml:space="preserve">manually </w:t>
      </w:r>
      <w:r w:rsidR="003533C3">
        <w:t>evaluated</w:t>
      </w:r>
      <w:ins w:id="142" w:author="Scheltema, R.A. (Richard)" w:date="2023-06-16T17:02:00Z">
        <w:r>
          <w:t xml:space="preserve"> </w:t>
        </w:r>
        <w:commentRangeStart w:id="143"/>
        <w:commentRangeStart w:id="144"/>
        <w:r>
          <w:t>based on the score</w:t>
        </w:r>
      </w:ins>
      <w:ins w:id="145" w:author="Graaf, S.C. de (Bastiaan)" w:date="2023-06-19T12:41:00Z">
        <w:r w:rsidR="00E55F9B">
          <w:t>s</w:t>
        </w:r>
      </w:ins>
      <w:ins w:id="146" w:author="Scheltema, R.A. (Richard)" w:date="2023-06-16T17:02:00Z">
        <w:del w:id="147" w:author="Graaf, S.C. de (Bastiaan)" w:date="2023-06-19T12:41:00Z">
          <w:r w:rsidDel="00E55F9B">
            <w:delText xml:space="preserve"> and prior knowledge of the structure of antibodies</w:delText>
          </w:r>
        </w:del>
      </w:ins>
      <w:commentRangeEnd w:id="143"/>
      <w:ins w:id="148" w:author="Scheltema, R.A. (Richard)" w:date="2023-06-16T17:05:00Z">
        <w:r>
          <w:rPr>
            <w:rStyle w:val="CommentReference"/>
          </w:rPr>
          <w:commentReference w:id="143"/>
        </w:r>
      </w:ins>
      <w:commentRangeEnd w:id="144"/>
      <w:r w:rsidR="00E55F9B">
        <w:rPr>
          <w:rStyle w:val="CommentReference"/>
        </w:rPr>
        <w:commentReference w:id="144"/>
      </w:r>
      <w:r w:rsidR="003533C3">
        <w:t xml:space="preserve"> to select the most likely FR-CDR-FR candidates</w:t>
      </w:r>
      <w:r w:rsidR="003533C3" w:rsidRPr="00C8461D">
        <w:t>.</w:t>
      </w:r>
      <w:r w:rsidR="003533C3">
        <w:t xml:space="preserve"> </w:t>
      </w:r>
      <w:r w:rsidR="00335DF7" w:rsidRPr="00C8461D">
        <w:t xml:space="preserve">For </w:t>
      </w:r>
      <w:r w:rsidR="003533C3">
        <w:t xml:space="preserve">both recombinant </w:t>
      </w:r>
      <w:r w:rsidR="00213DE3" w:rsidRPr="00C8461D">
        <w:t xml:space="preserve">benchmark </w:t>
      </w:r>
      <w:r w:rsidR="00335DF7" w:rsidRPr="00C8461D">
        <w:t>samples, t</w:t>
      </w:r>
      <w:r w:rsidR="007A6F3F" w:rsidRPr="00C8461D">
        <w:t>he</w:t>
      </w:r>
      <w:r w:rsidR="003533C3">
        <w:t>se</w:t>
      </w:r>
      <w:r w:rsidR="002A1309" w:rsidRPr="00C8461D">
        <w:t xml:space="preserve"> </w:t>
      </w:r>
      <w:r w:rsidR="007A6F3F" w:rsidRPr="00C8461D">
        <w:t xml:space="preserve">candidates </w:t>
      </w:r>
      <w:r w:rsidR="00DE3CCB" w:rsidRPr="00C8461D">
        <w:t>contain</w:t>
      </w:r>
      <w:r w:rsidR="007A6F3F" w:rsidRPr="00C8461D">
        <w:t>ed</w:t>
      </w:r>
      <w:r w:rsidR="00DE3CCB" w:rsidRPr="00C8461D">
        <w:t xml:space="preserve"> the </w:t>
      </w:r>
      <w:r w:rsidR="003533C3">
        <w:t>correct sequence</w:t>
      </w:r>
      <w:r w:rsidR="003533C3" w:rsidRPr="00C8461D">
        <w:t xml:space="preserve"> </w:t>
      </w:r>
      <w:r w:rsidR="00DE3CCB" w:rsidRPr="00C8461D">
        <w:t xml:space="preserve">for </w:t>
      </w:r>
      <w:r w:rsidR="00213DE3" w:rsidRPr="00C8461D">
        <w:t>CDR1</w:t>
      </w:r>
      <w:r w:rsidR="003533C3">
        <w:t>, CDR2 and CDR3</w:t>
      </w:r>
      <w:r w:rsidR="00DE3CCB" w:rsidRPr="00C8461D">
        <w:t>.</w:t>
      </w:r>
      <w:r w:rsidR="00C6050D" w:rsidRPr="00C8461D">
        <w:t xml:space="preserve"> </w:t>
      </w:r>
      <w:r w:rsidR="002205D1" w:rsidRPr="00C8461D">
        <w:t xml:space="preserve">For the monoclonal </w:t>
      </w:r>
      <w:r w:rsidR="006B2D75" w:rsidRPr="00C8461D">
        <w:t>sample,</w:t>
      </w:r>
      <w:r w:rsidR="00B256F3" w:rsidRPr="00C8461D">
        <w:t xml:space="preserve"> 10 FR-CDR-FR candidates were </w:t>
      </w:r>
      <w:r w:rsidR="00213DE3" w:rsidRPr="00C8461D">
        <w:t xml:space="preserve">generated </w:t>
      </w:r>
      <w:r w:rsidR="003533C3">
        <w:t>per CDR</w:t>
      </w:r>
      <w:r w:rsidR="005B7734" w:rsidRPr="00C8461D">
        <w:t xml:space="preserve"> (</w:t>
      </w:r>
      <w:r w:rsidR="00B413CC">
        <w:rPr>
          <w:highlight w:val="yellow"/>
        </w:rPr>
        <w:t>Table</w:t>
      </w:r>
      <w:r w:rsidR="00366408">
        <w:rPr>
          <w:highlight w:val="yellow"/>
        </w:rPr>
        <w:t xml:space="preserve"> S2</w:t>
      </w:r>
      <w:r w:rsidR="005B7734" w:rsidRPr="00C8461D">
        <w:t>)</w:t>
      </w:r>
      <w:r w:rsidR="003533C3">
        <w:t>.</w:t>
      </w:r>
      <w:r w:rsidR="00DA36B8" w:rsidRPr="00C8461D">
        <w:t xml:space="preserve"> </w:t>
      </w:r>
      <w:r w:rsidR="003533C3">
        <w:t>T</w:t>
      </w:r>
      <w:r w:rsidR="005B7734" w:rsidRPr="00C8461D">
        <w:t xml:space="preserve">he </w:t>
      </w:r>
      <w:r w:rsidR="00DA36B8" w:rsidRPr="00C8461D">
        <w:t xml:space="preserve">correct </w:t>
      </w:r>
      <w:r w:rsidR="005B7734" w:rsidRPr="00C8461D">
        <w:t xml:space="preserve">candidate </w:t>
      </w:r>
      <w:r w:rsidR="003533C3">
        <w:t xml:space="preserve">for each CDR could easily </w:t>
      </w:r>
      <w:r w:rsidR="00302A0C">
        <w:t xml:space="preserve">be </w:t>
      </w:r>
      <w:r w:rsidR="003533C3">
        <w:t xml:space="preserve">selected using the Spectrum and </w:t>
      </w:r>
      <w:r w:rsidR="00E53FE0">
        <w:t>Shotgun-score</w:t>
      </w:r>
      <w:r w:rsidR="009C5110" w:rsidRPr="00C8461D">
        <w:t xml:space="preserve"> (</w:t>
      </w:r>
      <w:r w:rsidR="009C5110" w:rsidRPr="00CF659C">
        <w:rPr>
          <w:highlight w:val="yellow"/>
        </w:rPr>
        <w:t xml:space="preserve">Figure </w:t>
      </w:r>
      <w:r w:rsidR="002B4E21" w:rsidRPr="002E75FA">
        <w:rPr>
          <w:highlight w:val="yellow"/>
        </w:rPr>
        <w:t>S</w:t>
      </w:r>
      <w:r w:rsidR="002B4E21">
        <w:t>2</w:t>
      </w:r>
      <w:r w:rsidR="009C5110" w:rsidRPr="006929A0">
        <w:t>)</w:t>
      </w:r>
      <w:r w:rsidR="009C5110">
        <w:t>.</w:t>
      </w:r>
      <w:r w:rsidR="003533C3">
        <w:t xml:space="preserve"> </w:t>
      </w:r>
      <w:r w:rsidR="009C5110">
        <w:t>T</w:t>
      </w:r>
      <w:r w:rsidR="003533C3">
        <w:t xml:space="preserve">he </w:t>
      </w:r>
      <w:r w:rsidR="009C5110">
        <w:t xml:space="preserve">selected </w:t>
      </w:r>
      <w:r w:rsidR="003533C3">
        <w:t xml:space="preserve">candidates all had the top </w:t>
      </w:r>
      <w:r w:rsidR="00E53FE0">
        <w:t>MD-score</w:t>
      </w:r>
      <w:r w:rsidR="003533C3">
        <w:t xml:space="preserve"> (</w:t>
      </w:r>
      <w:r w:rsidR="009C5110">
        <w:t xml:space="preserve">255, 508 and 1561 for the CDR1, CDR2 and CDR3 respectively) and the best (CDR1 and CDR2) or second best (CDR3) </w:t>
      </w:r>
      <w:r w:rsidR="00E53FE0">
        <w:t>Shotgun-score</w:t>
      </w:r>
      <w:r w:rsidR="009C5110">
        <w:t xml:space="preserve"> (137k, 56k and 122k respectively)</w:t>
      </w:r>
      <w:r w:rsidR="000E3662" w:rsidRPr="00C8461D">
        <w:t>.</w:t>
      </w:r>
    </w:p>
    <w:p w14:paraId="227335E4" w14:textId="0CCF6639" w:rsidR="0034555C" w:rsidRDefault="00CD3615" w:rsidP="000352E0">
      <w:r w:rsidRPr="00C8461D">
        <w:t>F</w:t>
      </w:r>
      <w:r w:rsidR="00BA5E94" w:rsidRPr="00C8461D">
        <w:t>or the mix</w:t>
      </w:r>
      <w:r w:rsidR="00145AEE">
        <w:t>ture of 3 mAb</w:t>
      </w:r>
      <w:r w:rsidR="00F21246" w:rsidRPr="00C8461D">
        <w:t xml:space="preserve"> </w:t>
      </w:r>
      <w:r w:rsidR="006B2D75" w:rsidRPr="00C8461D">
        <w:t xml:space="preserve">sample </w:t>
      </w:r>
      <w:r w:rsidR="002662B1" w:rsidRPr="00C8461D">
        <w:t>1106</w:t>
      </w:r>
      <w:r w:rsidR="00BA5E94" w:rsidRPr="00C8461D">
        <w:t xml:space="preserve">, </w:t>
      </w:r>
      <w:r w:rsidR="00BA7986" w:rsidRPr="00C8461D">
        <w:t xml:space="preserve">49 </w:t>
      </w:r>
      <w:r w:rsidR="00BA5E94" w:rsidRPr="00C8461D">
        <w:t xml:space="preserve">and 20 </w:t>
      </w:r>
      <w:r w:rsidRPr="00C8461D">
        <w:t xml:space="preserve">FR-CDR-FR </w:t>
      </w:r>
      <w:r w:rsidR="00533367" w:rsidRPr="00C8461D">
        <w:t xml:space="preserve">candidates </w:t>
      </w:r>
      <w:r w:rsidR="00F21246" w:rsidRPr="00C8461D">
        <w:t xml:space="preserve">were generated </w:t>
      </w:r>
      <w:r w:rsidR="00BA5E94" w:rsidRPr="00C8461D">
        <w:t>for the CDR1</w:t>
      </w:r>
      <w:r w:rsidR="00302A0C">
        <w:t>, CDR2 and CDR3</w:t>
      </w:r>
      <w:r w:rsidR="00145AEE">
        <w:t>,</w:t>
      </w:r>
      <w:r w:rsidR="00BA5E94" w:rsidRPr="00C8461D">
        <w:t xml:space="preserve"> respectively</w:t>
      </w:r>
      <w:r w:rsidR="00A60BAA" w:rsidRPr="00C8461D">
        <w:t xml:space="preserve"> (</w:t>
      </w:r>
      <w:r w:rsidR="009C5110" w:rsidRPr="00C96008">
        <w:rPr>
          <w:highlight w:val="yellow"/>
        </w:rPr>
        <w:t>T</w:t>
      </w:r>
      <w:r w:rsidR="00A60BAA" w:rsidRPr="009C5110">
        <w:rPr>
          <w:highlight w:val="yellow"/>
        </w:rPr>
        <w:t xml:space="preserve">able </w:t>
      </w:r>
      <w:r w:rsidR="002B4E21" w:rsidRPr="009C5110">
        <w:rPr>
          <w:highlight w:val="yellow"/>
        </w:rPr>
        <w:t>S</w:t>
      </w:r>
      <w:r w:rsidR="002B4E21">
        <w:t>2</w:t>
      </w:r>
      <w:r w:rsidR="00A60BAA" w:rsidRPr="00C8461D">
        <w:t>)</w:t>
      </w:r>
      <w:r w:rsidR="00B256F3" w:rsidRPr="00C8461D">
        <w:t xml:space="preserve">. </w:t>
      </w:r>
      <w:r w:rsidR="00F21246" w:rsidRPr="00C8461D">
        <w:t>Despite th</w:t>
      </w:r>
      <w:r w:rsidR="00213DE3" w:rsidRPr="00C8461D">
        <w:t>e</w:t>
      </w:r>
      <w:r w:rsidR="00F21246" w:rsidRPr="00C8461D">
        <w:t xml:space="preserve"> much larger starting pool</w:t>
      </w:r>
      <w:r w:rsidR="00213DE3" w:rsidRPr="00C8461D">
        <w:t>s</w:t>
      </w:r>
      <w:r w:rsidR="00F21246" w:rsidRPr="00C8461D">
        <w:t xml:space="preserve">, </w:t>
      </w:r>
      <w:r w:rsidR="00213DE3" w:rsidRPr="00C8461D">
        <w:t xml:space="preserve">the correct </w:t>
      </w:r>
      <w:r w:rsidR="009C5110">
        <w:t xml:space="preserve">CDR1- and CDR2- </w:t>
      </w:r>
      <w:r w:rsidR="00213DE3" w:rsidRPr="00C8461D">
        <w:t>candidate</w:t>
      </w:r>
      <w:r w:rsidR="009C5110">
        <w:t>s</w:t>
      </w:r>
      <w:r w:rsidR="00213DE3" w:rsidRPr="00C8461D">
        <w:t xml:space="preserve"> </w:t>
      </w:r>
      <w:r w:rsidR="009C5110">
        <w:t xml:space="preserve">could be selected unambiguously </w:t>
      </w:r>
      <w:r w:rsidR="00E55F9B">
        <w:t xml:space="preserve">during manual inspection </w:t>
      </w:r>
      <w:r w:rsidR="009C5110">
        <w:t xml:space="preserve">as they had the second best and best </w:t>
      </w:r>
      <w:r w:rsidR="00E53FE0">
        <w:t>MD-score</w:t>
      </w:r>
      <w:r w:rsidR="009C5110">
        <w:t>s (</w:t>
      </w:r>
      <w:r w:rsidR="00ED442C">
        <w:t>14</w:t>
      </w:r>
      <w:r w:rsidR="00CA0685">
        <w:t>3</w:t>
      </w:r>
      <w:r w:rsidR="00ED442C">
        <w:t xml:space="preserve"> and 257 for CDR1 and CDR2 respectively</w:t>
      </w:r>
      <w:r w:rsidR="009C5110">
        <w:t>)</w:t>
      </w:r>
      <w:r w:rsidR="00ED442C">
        <w:t xml:space="preserve"> and the top </w:t>
      </w:r>
      <w:r w:rsidR="00E53FE0">
        <w:t>Shotgun-score</w:t>
      </w:r>
      <w:r w:rsidR="00ED442C">
        <w:t xml:space="preserve"> (</w:t>
      </w:r>
      <w:r w:rsidR="00CA0685">
        <w:t>30</w:t>
      </w:r>
      <w:r w:rsidR="00ED442C">
        <w:t xml:space="preserve">k and </w:t>
      </w:r>
      <w:r w:rsidR="00CA0685">
        <w:t>40</w:t>
      </w:r>
      <w:r w:rsidR="00ED442C">
        <w:t>k respectively)</w:t>
      </w:r>
      <w:r w:rsidR="00302A0C">
        <w:t xml:space="preserve"> </w:t>
      </w:r>
      <w:r w:rsidR="00213DE3" w:rsidRPr="00C8461D">
        <w:t xml:space="preserve">with enough </w:t>
      </w:r>
      <w:commentRangeStart w:id="149"/>
      <w:commentRangeStart w:id="150"/>
      <w:r w:rsidR="00213DE3" w:rsidRPr="00C8461D">
        <w:t xml:space="preserve">score </w:t>
      </w:r>
      <w:r w:rsidR="00ED442C">
        <w:t>difference</w:t>
      </w:r>
      <w:r w:rsidR="00ED442C" w:rsidRPr="00C8461D">
        <w:t xml:space="preserve"> </w:t>
      </w:r>
      <w:r w:rsidR="00213DE3" w:rsidRPr="00C8461D">
        <w:t xml:space="preserve">to reject the </w:t>
      </w:r>
      <w:r w:rsidR="00302A0C">
        <w:t xml:space="preserve">other </w:t>
      </w:r>
      <w:r w:rsidR="00213DE3" w:rsidRPr="00C8461D">
        <w:t xml:space="preserve">candidates </w:t>
      </w:r>
      <w:commentRangeEnd w:id="149"/>
      <w:r w:rsidR="00535497">
        <w:rPr>
          <w:rStyle w:val="CommentReference"/>
        </w:rPr>
        <w:commentReference w:id="149"/>
      </w:r>
      <w:commentRangeEnd w:id="150"/>
      <w:r w:rsidR="00E55F9B">
        <w:rPr>
          <w:rStyle w:val="CommentReference"/>
        </w:rPr>
        <w:commentReference w:id="150"/>
      </w:r>
      <w:r w:rsidR="00213DE3" w:rsidRPr="00C8461D">
        <w:t>(</w:t>
      </w:r>
      <w:r w:rsidR="00B413CC">
        <w:rPr>
          <w:highlight w:val="yellow"/>
        </w:rPr>
        <w:t>Figure S3</w:t>
      </w:r>
      <w:r w:rsidR="00213DE3" w:rsidRPr="00C8461D">
        <w:t>)</w:t>
      </w:r>
      <w:r w:rsidR="0044328C" w:rsidRPr="00C8461D">
        <w:t>.</w:t>
      </w:r>
      <w:r w:rsidR="000E3662" w:rsidRPr="00C8461D">
        <w:t xml:space="preserve"> </w:t>
      </w:r>
      <w:r w:rsidR="00ED442C">
        <w:t xml:space="preserve">The selected FR-CDR-FR candidates for </w:t>
      </w:r>
      <w:r w:rsidR="00031F44" w:rsidRPr="00C8461D">
        <w:t xml:space="preserve">CDR1 </w:t>
      </w:r>
      <w:r w:rsidR="00ED442C">
        <w:t xml:space="preserve">also caused rejection of the </w:t>
      </w:r>
      <w:r w:rsidR="00B05E2F" w:rsidRPr="00C8461D">
        <w:t>remaining incorrect FR1 and FR2</w:t>
      </w:r>
      <w:r w:rsidR="00031F44" w:rsidRPr="00C8461D">
        <w:t xml:space="preserve"> candidates</w:t>
      </w:r>
      <w:r w:rsidR="00B05E2F" w:rsidRPr="00C8461D">
        <w:t xml:space="preserve">, which </w:t>
      </w:r>
      <w:r w:rsidR="00BA7986" w:rsidRPr="00C8461D">
        <w:t>left</w:t>
      </w:r>
      <w:r w:rsidR="00B05E2F" w:rsidRPr="00C8461D">
        <w:t xml:space="preserve"> only </w:t>
      </w:r>
      <w:r w:rsidR="00302A0C">
        <w:t>7</w:t>
      </w:r>
      <w:r w:rsidR="00B05E2F" w:rsidRPr="00C8461D">
        <w:t xml:space="preserve"> FR-CDR-FR candidate</w:t>
      </w:r>
      <w:r w:rsidR="00302A0C">
        <w:t>s</w:t>
      </w:r>
      <w:r w:rsidR="00B05E2F" w:rsidRPr="00C8461D">
        <w:t xml:space="preserve"> for CDR2 as the rest </w:t>
      </w:r>
      <w:r w:rsidR="00BA7986" w:rsidRPr="00C8461D">
        <w:t>did</w:t>
      </w:r>
      <w:r w:rsidR="00B05E2F" w:rsidRPr="00C8461D">
        <w:t xml:space="preserve"> not contain the right FR2.</w:t>
      </w:r>
      <w:r w:rsidR="00031F44" w:rsidRPr="00C8461D">
        <w:t xml:space="preserve"> </w:t>
      </w:r>
    </w:p>
    <w:p w14:paraId="2A6927D9" w14:textId="6408B107" w:rsidR="0034555C" w:rsidRDefault="000877FE" w:rsidP="000352E0">
      <w:r>
        <w:t>S</w:t>
      </w:r>
      <w:r w:rsidR="0034555C">
        <w:t xml:space="preserve">coring for </w:t>
      </w:r>
      <w:r>
        <w:t xml:space="preserve">the </w:t>
      </w:r>
      <w:r w:rsidR="0034555C">
        <w:t>CDR3 was more ambiguous</w:t>
      </w:r>
      <w:r w:rsidR="00345465">
        <w:t>.</w:t>
      </w:r>
      <w:r w:rsidR="00345465" w:rsidRPr="00345465">
        <w:t xml:space="preserve"> </w:t>
      </w:r>
      <w:r w:rsidR="00345465">
        <w:t>F</w:t>
      </w:r>
      <w:r w:rsidR="00345465" w:rsidRPr="00C8461D">
        <w:t xml:space="preserve">ragment coverage </w:t>
      </w:r>
      <w:r w:rsidR="00345465">
        <w:t>was insufficient to make a distinction between th</w:t>
      </w:r>
      <w:r w:rsidR="00302A0C">
        <w:t xml:space="preserve">e FR-CDR-FR </w:t>
      </w:r>
      <w:r w:rsidR="00345465">
        <w:t xml:space="preserve">candidates, as </w:t>
      </w:r>
      <w:r w:rsidR="00E53FE0">
        <w:t>MD-score</w:t>
      </w:r>
      <w:r w:rsidR="00345465">
        <w:t xml:space="preserve">s ranged only from </w:t>
      </w:r>
      <w:r w:rsidR="00345465" w:rsidRPr="00C8461D">
        <w:t>280</w:t>
      </w:r>
      <w:r w:rsidR="00345465">
        <w:t xml:space="preserve"> to </w:t>
      </w:r>
      <w:r w:rsidR="00345465" w:rsidRPr="00C8461D">
        <w:t>282</w:t>
      </w:r>
      <w:r w:rsidR="0034555C">
        <w:t xml:space="preserve">. </w:t>
      </w:r>
      <w:r w:rsidR="0034555C" w:rsidRPr="00C8461D">
        <w:t xml:space="preserve">The </w:t>
      </w:r>
      <w:r w:rsidR="00E53FE0">
        <w:t>Shotgun-score</w:t>
      </w:r>
      <w:r w:rsidR="0034555C" w:rsidRPr="00C8461D">
        <w:t>s were distributed in two clusters based on which FR4 candidate was included</w:t>
      </w:r>
      <w:r>
        <w:t xml:space="preserve"> (</w:t>
      </w:r>
      <w:r w:rsidR="00B413CC">
        <w:rPr>
          <w:highlight w:val="yellow"/>
        </w:rPr>
        <w:t>Figure S3</w:t>
      </w:r>
      <w:r w:rsidRPr="00C8461D">
        <w:t>)</w:t>
      </w:r>
      <w:r w:rsidR="0034555C">
        <w:t xml:space="preserve">. The correct FR4 </w:t>
      </w:r>
      <w:r w:rsidR="0034555C" w:rsidRPr="00C8461D">
        <w:t>(</w:t>
      </w:r>
      <w:r w:rsidR="00F5061F">
        <w:t xml:space="preserve">starting with </w:t>
      </w:r>
      <w:r w:rsidR="0034555C" w:rsidRPr="00C8461D">
        <w:t xml:space="preserve">WGQGT) </w:t>
      </w:r>
      <w:r w:rsidR="0034555C">
        <w:t xml:space="preserve">scored </w:t>
      </w:r>
      <w:r w:rsidR="0034555C" w:rsidRPr="00C8461D">
        <w:t xml:space="preserve">~221k </w:t>
      </w:r>
      <w:r w:rsidR="0034555C">
        <w:t xml:space="preserve">while the incorrect FR4 </w:t>
      </w:r>
      <w:r w:rsidR="0034555C" w:rsidRPr="00C8461D">
        <w:t>(</w:t>
      </w:r>
      <w:r w:rsidR="00F5061F">
        <w:t xml:space="preserve">starting with </w:t>
      </w:r>
      <w:r w:rsidR="0034555C" w:rsidRPr="00C8461D">
        <w:t>WGQGS)</w:t>
      </w:r>
      <w:r w:rsidR="0034555C">
        <w:t xml:space="preserve"> scored </w:t>
      </w:r>
      <w:r w:rsidR="00345465">
        <w:t>higher (</w:t>
      </w:r>
      <w:r w:rsidR="0034555C" w:rsidRPr="00C8461D">
        <w:t>~244k</w:t>
      </w:r>
      <w:r w:rsidR="00345465">
        <w:t>)</w:t>
      </w:r>
      <w:r w:rsidR="0034555C" w:rsidRPr="00C8461D">
        <w:t xml:space="preserve">. </w:t>
      </w:r>
      <w:r w:rsidR="00345465">
        <w:t>However, w</w:t>
      </w:r>
      <w:r w:rsidR="0034555C" w:rsidRPr="00C8461D">
        <w:t xml:space="preserve">e </w:t>
      </w:r>
      <w:r w:rsidR="0034555C">
        <w:t xml:space="preserve">noted </w:t>
      </w:r>
      <w:r w:rsidR="0034555C" w:rsidRPr="00C8461D">
        <w:t>that the candidate</w:t>
      </w:r>
      <w:r w:rsidR="0034555C">
        <w:t xml:space="preserve">s with the wrong FR4 </w:t>
      </w:r>
      <w:r w:rsidR="00345465">
        <w:t>lack</w:t>
      </w:r>
      <w:r w:rsidR="00302A0C">
        <w:t>ed</w:t>
      </w:r>
      <w:r w:rsidR="00345465">
        <w:t xml:space="preserve"> </w:t>
      </w:r>
      <w:r w:rsidR="0034555C">
        <w:t>connectin</w:t>
      </w:r>
      <w:r w:rsidR="00345465">
        <w:t>g</w:t>
      </w:r>
      <w:r w:rsidR="0034555C">
        <w:t xml:space="preserve"> </w:t>
      </w:r>
      <w:r w:rsidR="00345465">
        <w:t xml:space="preserve">reads between </w:t>
      </w:r>
      <w:r w:rsidR="0034555C">
        <w:lastRenderedPageBreak/>
        <w:t>the FR4</w:t>
      </w:r>
      <w:r w:rsidR="00345465">
        <w:t xml:space="preserve"> and CDR3.</w:t>
      </w:r>
      <w:r w:rsidR="0034555C">
        <w:t xml:space="preserve"> </w:t>
      </w:r>
      <w:r w:rsidR="00345465">
        <w:t xml:space="preserve">The candidates with the correct FR4 sequence </w:t>
      </w:r>
      <w:r w:rsidR="0034555C" w:rsidRPr="00C8461D">
        <w:t xml:space="preserve">had fewer but longer </w:t>
      </w:r>
      <w:r w:rsidR="00345465">
        <w:t xml:space="preserve">and more overlapping </w:t>
      </w:r>
      <w:r w:rsidR="0034555C" w:rsidRPr="00C8461D">
        <w:t xml:space="preserve">reads </w:t>
      </w:r>
      <w:r w:rsidR="00345465">
        <w:t xml:space="preserve">which connected the CDR3 and FR4 better </w:t>
      </w:r>
      <w:r w:rsidR="0034555C" w:rsidRPr="00C8461D">
        <w:t>(average</w:t>
      </w:r>
      <w:r w:rsidR="00345465">
        <w:t xml:space="preserve"> read length of </w:t>
      </w:r>
      <w:r w:rsidR="0034555C" w:rsidRPr="00C8461D">
        <w:t xml:space="preserve">~25 vs average </w:t>
      </w:r>
      <w:r w:rsidR="00345465">
        <w:t xml:space="preserve">read length of </w:t>
      </w:r>
      <w:r w:rsidR="0034555C" w:rsidRPr="00C8461D">
        <w:t>~12)</w:t>
      </w:r>
      <w:r>
        <w:t xml:space="preserve">. </w:t>
      </w:r>
      <w:r w:rsidR="00302A0C">
        <w:t>W</w:t>
      </w:r>
      <w:r>
        <w:t xml:space="preserve">e rejected the higher </w:t>
      </w:r>
      <w:r w:rsidR="00E53FE0">
        <w:t>Shotgun-score</w:t>
      </w:r>
      <w:r>
        <w:t>s on this basis.</w:t>
      </w:r>
    </w:p>
    <w:p w14:paraId="590D8DB7" w14:textId="3537AC42" w:rsidR="00AC6D78" w:rsidRPr="00C8461D" w:rsidRDefault="000877FE" w:rsidP="000352E0">
      <w:r>
        <w:t>T</w:t>
      </w:r>
      <w:r w:rsidR="0034555C" w:rsidRPr="00C8461D">
        <w:t xml:space="preserve">he </w:t>
      </w:r>
      <w:r>
        <w:t xml:space="preserve">candidate pool with the correct FR4 included </w:t>
      </w:r>
      <w:r w:rsidR="0034555C">
        <w:t>2</w:t>
      </w:r>
      <w:r w:rsidR="0034555C" w:rsidRPr="00C8461D">
        <w:t xml:space="preserve"> </w:t>
      </w:r>
      <w:r w:rsidR="0034555C">
        <w:t xml:space="preserve">incorrect </w:t>
      </w:r>
      <w:r>
        <w:t xml:space="preserve">FR-CDR-FR </w:t>
      </w:r>
      <w:r w:rsidR="0034555C">
        <w:t xml:space="preserve">candidates, </w:t>
      </w:r>
      <w:r w:rsidR="0034555C" w:rsidRPr="00C8461D">
        <w:t>SR</w:t>
      </w:r>
      <w:r w:rsidR="0034555C" w:rsidRPr="00C8461D">
        <w:rPr>
          <w:b/>
          <w:bCs/>
          <w:i/>
          <w:iCs/>
        </w:rPr>
        <w:t>WNDG</w:t>
      </w:r>
      <w:r w:rsidR="0034555C" w:rsidRPr="00C8461D">
        <w:t>FYAMDY</w:t>
      </w:r>
      <w:r w:rsidR="0034555C">
        <w:t xml:space="preserve"> and </w:t>
      </w:r>
      <w:r w:rsidR="0034555C" w:rsidRPr="00C8461D">
        <w:t>SR</w:t>
      </w:r>
      <w:r w:rsidR="0034555C" w:rsidRPr="00C8461D">
        <w:rPr>
          <w:b/>
          <w:bCs/>
          <w:i/>
          <w:iCs/>
        </w:rPr>
        <w:t>DNWG</w:t>
      </w:r>
      <w:r w:rsidR="0034555C" w:rsidRPr="00C8461D">
        <w:t>FYAMDY</w:t>
      </w:r>
      <w:r w:rsidR="0034555C">
        <w:t xml:space="preserve">, that were nearly </w:t>
      </w:r>
      <w:r>
        <w:t xml:space="preserve">identical </w:t>
      </w:r>
      <w:r w:rsidR="0034555C">
        <w:t>to the correct candidate, SR</w:t>
      </w:r>
      <w:r w:rsidR="0034555C">
        <w:rPr>
          <w:b/>
          <w:bCs/>
          <w:i/>
          <w:iCs/>
        </w:rPr>
        <w:t>WGGDG</w:t>
      </w:r>
      <w:r w:rsidR="0034555C">
        <w:t>FYAMDY.</w:t>
      </w:r>
      <w:r w:rsidR="0034555C" w:rsidRPr="00C8461D">
        <w:t xml:space="preserve"> </w:t>
      </w:r>
      <w:r w:rsidR="00302A0C">
        <w:t>We selected t</w:t>
      </w:r>
      <w:r>
        <w:t xml:space="preserve">hese </w:t>
      </w:r>
      <w:r w:rsidR="00E55F9B">
        <w:t xml:space="preserve">3 </w:t>
      </w:r>
      <w:r w:rsidR="003830B1">
        <w:t xml:space="preserve">candidates </w:t>
      </w:r>
      <w:r>
        <w:t xml:space="preserve">based on the presence of </w:t>
      </w:r>
      <w:r w:rsidRPr="00C8461D">
        <w:t xml:space="preserve">longer </w:t>
      </w:r>
      <w:r>
        <w:t xml:space="preserve">and more overlapping </w:t>
      </w:r>
      <w:r w:rsidRPr="00C8461D">
        <w:t>reads</w:t>
      </w:r>
      <w:r>
        <w:t xml:space="preserve"> in the CDR3</w:t>
      </w:r>
      <w:r w:rsidR="00E55F9B">
        <w:t xml:space="preserve"> than the other 7</w:t>
      </w:r>
      <w:r>
        <w:t xml:space="preserve">, same as above. </w:t>
      </w:r>
      <w:r w:rsidR="0034555C" w:rsidRPr="00C8461D">
        <w:t xml:space="preserve">However, we could not discriminate between the 3 isobaric candidates </w:t>
      </w:r>
      <w:r w:rsidR="003830B1">
        <w:t>at this point</w:t>
      </w:r>
      <w:r w:rsidR="0034555C" w:rsidRPr="00C8461D">
        <w:t>, leaving 3 candidates for the CDR3.</w:t>
      </w:r>
    </w:p>
    <w:p w14:paraId="7EBDF65C" w14:textId="56CBF71C" w:rsidR="00A40B4B" w:rsidRDefault="00A40B4B" w:rsidP="000352E0"/>
    <w:p w14:paraId="14D79EDD" w14:textId="77777777" w:rsidR="00D225E3" w:rsidRPr="00D225E3" w:rsidRDefault="00204150" w:rsidP="008F48C7">
      <w:pPr>
        <w:pStyle w:val="Heading3"/>
        <w:rPr>
          <w:rStyle w:val="Heading2Char"/>
          <w:rFonts w:eastAsiaTheme="minorHAnsi"/>
          <w:b/>
          <w:bCs/>
        </w:rPr>
      </w:pPr>
      <w:bookmarkStart w:id="151" w:name="_Toc144114834"/>
      <w:r w:rsidRPr="00D225E3">
        <w:rPr>
          <w:rStyle w:val="Heading2Char"/>
          <w:rFonts w:eastAsiaTheme="minorHAnsi"/>
          <w:b/>
          <w:bCs/>
        </w:rPr>
        <w:t xml:space="preserve">Full chain </w:t>
      </w:r>
      <w:r w:rsidR="00AE61D9" w:rsidRPr="00D225E3">
        <w:rPr>
          <w:rStyle w:val="Heading2Char"/>
          <w:rFonts w:eastAsiaTheme="minorHAnsi"/>
          <w:b/>
          <w:bCs/>
        </w:rPr>
        <w:t>sequencing</w:t>
      </w:r>
      <w:bookmarkEnd w:id="151"/>
    </w:p>
    <w:p w14:paraId="1FBF3410" w14:textId="7114DC55" w:rsidR="003830B1" w:rsidRDefault="00A26508" w:rsidP="00BA00FF">
      <w:r>
        <w:t>W</w:t>
      </w:r>
      <w:r w:rsidR="007F3646">
        <w:t>e</w:t>
      </w:r>
      <w:r>
        <w:t xml:space="preserve"> </w:t>
      </w:r>
      <w:r w:rsidR="00023AF6">
        <w:t xml:space="preserve">next </w:t>
      </w:r>
      <w:r w:rsidR="007F3646">
        <w:t xml:space="preserve">expanded </w:t>
      </w:r>
      <w:del w:id="152" w:author="Graaf, S.C. de (Bastiaan)" w:date="2023-08-22T15:30:00Z">
        <w:r w:rsidR="00023AF6" w:rsidDel="00DE108D">
          <w:delText xml:space="preserve">our </w:delText>
        </w:r>
      </w:del>
      <w:ins w:id="153" w:author="Graaf, S.C. de (Bastiaan)" w:date="2023-08-22T15:30:00Z">
        <w:r w:rsidR="00DE108D">
          <w:t>the</w:t>
        </w:r>
        <w:r w:rsidR="00DE108D">
          <w:t xml:space="preserve"> </w:t>
        </w:r>
      </w:ins>
      <w:r w:rsidR="007F3646">
        <w:t>scope to the entire target chain</w:t>
      </w:r>
      <w:r w:rsidR="00AB25FB">
        <w:t xml:space="preserve"> </w:t>
      </w:r>
      <w:r w:rsidR="005F039C">
        <w:t xml:space="preserve">to verify the selected FR-CDR-FR candidates. </w:t>
      </w:r>
      <w:r w:rsidR="002B173C">
        <w:t xml:space="preserve">To achieve this, we </w:t>
      </w:r>
      <w:r w:rsidR="007F3646" w:rsidRPr="00A60BAA">
        <w:t>recombin</w:t>
      </w:r>
      <w:r w:rsidR="002B173C">
        <w:t>ed</w:t>
      </w:r>
      <w:r w:rsidR="007F3646">
        <w:t xml:space="preserve"> all remaining FR</w:t>
      </w:r>
      <w:r w:rsidR="00023AF6">
        <w:t>1 to FR4</w:t>
      </w:r>
      <w:r w:rsidR="007F3646">
        <w:t xml:space="preserve"> candidates </w:t>
      </w:r>
      <w:r w:rsidR="00023AF6">
        <w:t xml:space="preserve">and </w:t>
      </w:r>
      <w:r w:rsidR="007F3646">
        <w:t>transform</w:t>
      </w:r>
      <w:r w:rsidR="002B173C">
        <w:t>ed</w:t>
      </w:r>
      <w:r w:rsidR="007F3646">
        <w:t xml:space="preserve"> </w:t>
      </w:r>
      <w:r w:rsidR="00AB25FB">
        <w:t>the</w:t>
      </w:r>
      <w:r w:rsidR="00D41ADA">
        <w:t>se</w:t>
      </w:r>
      <w:r w:rsidR="007F3646">
        <w:t xml:space="preserve"> </w:t>
      </w:r>
      <w:r w:rsidR="004F4335" w:rsidRPr="00C27C45">
        <w:rPr>
          <w:iCs/>
        </w:rPr>
        <w:t>FR-sets</w:t>
      </w:r>
      <w:r w:rsidR="004F4335">
        <w:rPr>
          <w:iCs/>
        </w:rPr>
        <w:t xml:space="preserve"> </w:t>
      </w:r>
      <w:r w:rsidR="000B2A2D" w:rsidRPr="004F4335">
        <w:rPr>
          <w:iCs/>
        </w:rPr>
        <w:t>into</w:t>
      </w:r>
      <w:r w:rsidR="000B2A2D" w:rsidRPr="00FF563B">
        <w:t xml:space="preserve"> full length </w:t>
      </w:r>
      <w:r w:rsidR="00AB25FB">
        <w:t xml:space="preserve">chain candidates </w:t>
      </w:r>
      <w:r w:rsidR="000B2A2D">
        <w:t xml:space="preserve">by </w:t>
      </w:r>
      <w:r w:rsidR="000B2A2D" w:rsidRPr="00FF563B">
        <w:t xml:space="preserve">joining the </w:t>
      </w:r>
      <w:r w:rsidR="000B2A2D">
        <w:t>FR</w:t>
      </w:r>
      <w:r w:rsidR="004F4335">
        <w:t>s</w:t>
      </w:r>
      <w:r w:rsidR="00AB25FB">
        <w:t xml:space="preserve"> </w:t>
      </w:r>
      <w:r w:rsidR="000B2A2D" w:rsidRPr="00FF563B">
        <w:t>with CDR</w:t>
      </w:r>
      <w:r w:rsidR="000B2A2D">
        <w:t xml:space="preserve"> candidates in the same </w:t>
      </w:r>
      <w:r w:rsidR="00D2536D">
        <w:t xml:space="preserve">manner </w:t>
      </w:r>
      <w:r w:rsidR="000B2A2D">
        <w:t>as before (</w:t>
      </w:r>
      <w:r w:rsidR="004F4335">
        <w:t xml:space="preserve">see </w:t>
      </w:r>
      <w:r w:rsidR="004F4335" w:rsidRPr="00C96008">
        <w:rPr>
          <w:b/>
          <w:bCs/>
        </w:rPr>
        <w:t>Complementarity determining region sequencing</w:t>
      </w:r>
      <w:r w:rsidR="004F4335">
        <w:t>;</w:t>
      </w:r>
      <w:r w:rsidR="004F4335" w:rsidRPr="004F4335">
        <w:t xml:space="preserve"> </w:t>
      </w:r>
      <w:r w:rsidR="00E8376C">
        <w:rPr>
          <w:highlight w:val="yellow"/>
        </w:rPr>
        <w:t>Figure S4</w:t>
      </w:r>
      <w:r w:rsidR="000B2A2D">
        <w:t xml:space="preserve">). The resulting chain candidates </w:t>
      </w:r>
      <w:r w:rsidR="000B2A2D" w:rsidRPr="00FF563B">
        <w:t xml:space="preserve">that </w:t>
      </w:r>
      <w:r w:rsidR="000B2A2D">
        <w:t>deviate</w:t>
      </w:r>
      <w:r w:rsidR="007F3646">
        <w:t>d</w:t>
      </w:r>
      <w:r w:rsidR="000B2A2D">
        <w:t xml:space="preserve"> more than 5 Da from the </w:t>
      </w:r>
      <w:r w:rsidR="000B2A2D" w:rsidRPr="00FF563B">
        <w:t xml:space="preserve">precursor mass </w:t>
      </w:r>
      <w:r w:rsidR="000B2A2D">
        <w:t>in the MD</w:t>
      </w:r>
      <w:r w:rsidR="00D2536D">
        <w:t>-MS</w:t>
      </w:r>
      <w:r w:rsidR="000B2A2D">
        <w:t xml:space="preserve"> data </w:t>
      </w:r>
      <w:r w:rsidR="007F3646">
        <w:t>were</w:t>
      </w:r>
      <w:r w:rsidR="000B2A2D">
        <w:t xml:space="preserve"> discarded</w:t>
      </w:r>
      <w:r w:rsidR="003830B1">
        <w:t xml:space="preserve">. To ensure that the selected FR-CDR-FR candidates indeed represented the best predictions, all resulting chain candidates were scored and ranked using </w:t>
      </w:r>
      <w:r w:rsidR="003830B1" w:rsidRPr="007731A6">
        <w:t xml:space="preserve">the </w:t>
      </w:r>
      <w:r w:rsidR="00E53FE0">
        <w:t>MD- and Shotgun-</w:t>
      </w:r>
      <w:r w:rsidR="003830B1" w:rsidRPr="007731A6">
        <w:t xml:space="preserve"> score</w:t>
      </w:r>
      <w:r w:rsidR="003830B1">
        <w:t xml:space="preserve"> (</w:t>
      </w:r>
      <w:r w:rsidR="00E8376C">
        <w:rPr>
          <w:highlight w:val="yellow"/>
        </w:rPr>
        <w:t>Figure S3</w:t>
      </w:r>
      <w:r w:rsidR="003830B1">
        <w:rPr>
          <w:highlight w:val="yellow"/>
        </w:rPr>
        <w:t>)</w:t>
      </w:r>
      <w:r w:rsidR="003830B1">
        <w:t xml:space="preserve">. </w:t>
      </w:r>
      <w:r w:rsidR="000B2A2D">
        <w:t xml:space="preserve"> </w:t>
      </w:r>
    </w:p>
    <w:p w14:paraId="14A7C9F9" w14:textId="3DCD01FC" w:rsidR="006026DB" w:rsidRPr="00461874" w:rsidRDefault="00F531FF" w:rsidP="00BA00FF">
      <w:pPr>
        <w:rPr>
          <w:strike/>
          <w:lang w:val="en-US"/>
        </w:rPr>
      </w:pPr>
      <w:r>
        <w:t xml:space="preserve">This </w:t>
      </w:r>
      <w:r w:rsidR="003830B1">
        <w:t xml:space="preserve">recombination </w:t>
      </w:r>
      <w:r>
        <w:t>yielded 9</w:t>
      </w:r>
      <w:r w:rsidR="006C2A11">
        <w:t>30</w:t>
      </w:r>
      <w:r>
        <w:t xml:space="preserve"> chain candidates for </w:t>
      </w:r>
      <w:r w:rsidR="00145AEE">
        <w:t xml:space="preserve">the </w:t>
      </w:r>
      <w:r>
        <w:t xml:space="preserve">monoclonal sample and </w:t>
      </w:r>
      <w:r w:rsidR="006C2A11">
        <w:t>616</w:t>
      </w:r>
      <w:r>
        <w:t xml:space="preserve"> for </w:t>
      </w:r>
      <w:r w:rsidR="00145AEE">
        <w:t xml:space="preserve">the </w:t>
      </w:r>
      <w:r>
        <w:t>mix</w:t>
      </w:r>
      <w:r w:rsidR="00145AEE">
        <w:t>ture of 3 mAb</w:t>
      </w:r>
      <w:r>
        <w:t xml:space="preserve"> sample.</w:t>
      </w:r>
      <w:r w:rsidR="003830B1">
        <w:t xml:space="preserve"> </w:t>
      </w:r>
      <w:r w:rsidR="00180244">
        <w:t xml:space="preserve">The </w:t>
      </w:r>
      <w:r w:rsidR="00067507">
        <w:t xml:space="preserve">correct </w:t>
      </w:r>
      <w:r w:rsidR="00180244">
        <w:t xml:space="preserve">chain candidate for the monoclonal sample was ranked #1, despite not having the highest </w:t>
      </w:r>
      <w:r w:rsidR="00E53FE0">
        <w:t>Shotgun-score</w:t>
      </w:r>
      <w:r w:rsidR="00180244">
        <w:t xml:space="preserve"> (26</w:t>
      </w:r>
      <w:r w:rsidR="006C2A11">
        <w:t>7</w:t>
      </w:r>
      <w:r w:rsidR="00180244">
        <w:t>k vs 27</w:t>
      </w:r>
      <w:r w:rsidR="006C2A11">
        <w:t>0</w:t>
      </w:r>
      <w:r w:rsidR="00180244">
        <w:t xml:space="preserve">k) or </w:t>
      </w:r>
      <w:r w:rsidR="00E53FE0">
        <w:t>MD-score</w:t>
      </w:r>
      <w:r w:rsidR="00180244">
        <w:t xml:space="preserve"> (</w:t>
      </w:r>
      <w:r w:rsidR="00180244" w:rsidRPr="00180244">
        <w:t>18</w:t>
      </w:r>
      <w:r w:rsidR="006C2A11">
        <w:t>15</w:t>
      </w:r>
      <w:r w:rsidR="00180244">
        <w:t xml:space="preserve"> vs 18</w:t>
      </w:r>
      <w:r w:rsidR="006C2A11">
        <w:t>18</w:t>
      </w:r>
      <w:r w:rsidR="00180244">
        <w:t>).</w:t>
      </w:r>
      <w:r w:rsidR="00180244" w:rsidRPr="00180244">
        <w:t xml:space="preserve"> </w:t>
      </w:r>
      <w:r w:rsidR="003830B1">
        <w:t xml:space="preserve">For the </w:t>
      </w:r>
      <w:r w:rsidR="00145AEE">
        <w:t>mixture of 3 mAb sample</w:t>
      </w:r>
      <w:r w:rsidR="003830B1">
        <w:t>, t</w:t>
      </w:r>
      <w:r w:rsidR="00180244">
        <w:t xml:space="preserve">he chain candidates </w:t>
      </w:r>
      <w:r w:rsidR="004F4335">
        <w:t>made up solely out of previously selected FR-CDR-FR candidates</w:t>
      </w:r>
      <w:r w:rsidR="00180244">
        <w:t xml:space="preserve"> were ranked #3-5, with the correct sequence </w:t>
      </w:r>
      <w:r w:rsidR="006C2A11">
        <w:t xml:space="preserve">at </w:t>
      </w:r>
      <w:r w:rsidR="00180244">
        <w:t>#</w:t>
      </w:r>
      <w:r w:rsidR="006C2A11">
        <w:t>5</w:t>
      </w:r>
      <w:r w:rsidR="00180244">
        <w:t xml:space="preserve">. The </w:t>
      </w:r>
      <w:r w:rsidR="003830B1">
        <w:t xml:space="preserve">top 2 </w:t>
      </w:r>
      <w:r w:rsidR="00180244">
        <w:t>candidates ha</w:t>
      </w:r>
      <w:r w:rsidR="003830B1">
        <w:t>d</w:t>
      </w:r>
      <w:r w:rsidR="00180244">
        <w:t xml:space="preserve"> CDR3</w:t>
      </w:r>
      <w:r w:rsidR="003830B1">
        <w:t xml:space="preserve"> sequences</w:t>
      </w:r>
      <w:r w:rsidR="00180244">
        <w:t xml:space="preserve"> </w:t>
      </w:r>
      <w:r w:rsidR="003830B1">
        <w:t>that were</w:t>
      </w:r>
      <w:r w:rsidR="0017223B">
        <w:t xml:space="preserve"> previously</w:t>
      </w:r>
      <w:r w:rsidR="003830B1">
        <w:t xml:space="preserve"> rejected </w:t>
      </w:r>
      <w:r w:rsidR="00180244">
        <w:t>in the CDR sequencing stage</w:t>
      </w:r>
      <w:r w:rsidR="003830B1">
        <w:t xml:space="preserve">, </w:t>
      </w:r>
      <w:r w:rsidR="00210D2E">
        <w:t xml:space="preserve">which </w:t>
      </w:r>
      <w:r w:rsidR="003830B1">
        <w:t xml:space="preserve">were </w:t>
      </w:r>
      <w:r w:rsidR="0017223B">
        <w:t xml:space="preserve">again </w:t>
      </w:r>
      <w:r w:rsidR="003830B1">
        <w:t xml:space="preserve">rejected </w:t>
      </w:r>
      <w:r w:rsidR="00180244">
        <w:t>on the same bas</w:t>
      </w:r>
      <w:r w:rsidR="00067507">
        <w:t>i</w:t>
      </w:r>
      <w:r w:rsidR="00180244">
        <w:t>s</w:t>
      </w:r>
      <w:r w:rsidR="000103F5">
        <w:t xml:space="preserve"> (shorter</w:t>
      </w:r>
      <w:r w:rsidR="003830B1">
        <w:t>, less overlapping</w:t>
      </w:r>
      <w:r w:rsidR="000103F5">
        <w:t xml:space="preserve"> </w:t>
      </w:r>
      <w:r w:rsidR="000103F5">
        <w:lastRenderedPageBreak/>
        <w:t>reads)</w:t>
      </w:r>
      <w:r w:rsidR="00067507">
        <w:t>. T</w:t>
      </w:r>
      <w:r w:rsidR="009D3A79">
        <w:t xml:space="preserve">he isobaric CDR3s still </w:t>
      </w:r>
      <w:r w:rsidR="003830B1">
        <w:t xml:space="preserve">could not </w:t>
      </w:r>
      <w:r w:rsidR="009D3A79">
        <w:t xml:space="preserve">be confidently ranked as the scores </w:t>
      </w:r>
      <w:r w:rsidR="003830B1">
        <w:t xml:space="preserve">were </w:t>
      </w:r>
      <w:r w:rsidR="009D3A79">
        <w:t xml:space="preserve">too close, with </w:t>
      </w:r>
      <w:r w:rsidR="00E53FE0">
        <w:t>Shotgun-score</w:t>
      </w:r>
      <w:r w:rsidR="009D3A79">
        <w:t xml:space="preserve">s </w:t>
      </w:r>
      <w:r w:rsidR="003830B1">
        <w:t>between</w:t>
      </w:r>
      <w:r w:rsidR="009D3A79">
        <w:t xml:space="preserve"> 25</w:t>
      </w:r>
      <w:r w:rsidR="006C2A11">
        <w:t>5</w:t>
      </w:r>
      <w:r w:rsidR="009D3A79">
        <w:t>.</w:t>
      </w:r>
      <w:r w:rsidR="007829CE">
        <w:t>7</w:t>
      </w:r>
      <w:r w:rsidR="006C2A11">
        <w:t>k</w:t>
      </w:r>
      <w:r w:rsidR="003830B1">
        <w:t xml:space="preserve"> and </w:t>
      </w:r>
      <w:r w:rsidR="009D3A79">
        <w:t>25</w:t>
      </w:r>
      <w:r w:rsidR="006C2A11">
        <w:t>5</w:t>
      </w:r>
      <w:r w:rsidR="009D3A79">
        <w:t>.</w:t>
      </w:r>
      <w:r w:rsidR="006C2A11">
        <w:t>8k</w:t>
      </w:r>
      <w:r w:rsidR="009D3A79">
        <w:t xml:space="preserve"> and </w:t>
      </w:r>
      <w:r w:rsidR="00E53FE0">
        <w:t>MD-score</w:t>
      </w:r>
      <w:r w:rsidR="009D3A79">
        <w:t xml:space="preserve">s </w:t>
      </w:r>
      <w:r w:rsidR="003830B1">
        <w:t>between</w:t>
      </w:r>
      <w:r w:rsidR="009D3A79">
        <w:t xml:space="preserve"> 426</w:t>
      </w:r>
      <w:r w:rsidR="007829CE">
        <w:t>.1</w:t>
      </w:r>
      <w:r w:rsidR="003830B1">
        <w:t xml:space="preserve"> and </w:t>
      </w:r>
      <w:r w:rsidR="009D3A79">
        <w:t>427</w:t>
      </w:r>
      <w:r w:rsidR="007829CE">
        <w:t>.2</w:t>
      </w:r>
      <w:r w:rsidR="004F4335">
        <w:t xml:space="preserve"> (</w:t>
      </w:r>
      <w:r w:rsidR="00B413CC">
        <w:rPr>
          <w:highlight w:val="yellow"/>
        </w:rPr>
        <w:t>Figure S3</w:t>
      </w:r>
      <w:r w:rsidR="004F4335">
        <w:t>)</w:t>
      </w:r>
      <w:r w:rsidR="009D3A79">
        <w:t xml:space="preserve">. </w:t>
      </w:r>
      <w:r w:rsidR="00EB01A1">
        <w:t xml:space="preserve">Low fragment coverage </w:t>
      </w:r>
      <w:r w:rsidR="00C27C45">
        <w:t xml:space="preserve">combined with other clones being present at similar concentrations </w:t>
      </w:r>
      <w:r w:rsidR="00EB01A1">
        <w:t xml:space="preserve">seemingly prevented us from </w:t>
      </w:r>
      <w:r w:rsidR="00EB01A1" w:rsidRPr="000103F5">
        <w:t>resolving the final ambiguities</w:t>
      </w:r>
      <w:r w:rsidR="00EB01A1">
        <w:t xml:space="preserve"> for the mix sample. </w:t>
      </w:r>
      <w:r w:rsidR="009D3A79" w:rsidRPr="000103F5">
        <w:t>Th</w:t>
      </w:r>
      <w:r w:rsidR="00EB01A1">
        <w:t>is</w:t>
      </w:r>
      <w:r w:rsidR="009D3A79" w:rsidRPr="000103F5">
        <w:t xml:space="preserve"> </w:t>
      </w:r>
      <w:r w:rsidR="00EB01A1">
        <w:t xml:space="preserve">is </w:t>
      </w:r>
      <w:r w:rsidR="007829CE">
        <w:t xml:space="preserve">highlighted by the large difference </w:t>
      </w:r>
      <w:r w:rsidR="00EB01A1">
        <w:t xml:space="preserve">between the </w:t>
      </w:r>
      <w:r w:rsidR="00E53FE0">
        <w:t>MD-score</w:t>
      </w:r>
      <w:r w:rsidR="00EB01A1">
        <w:t xml:space="preserve">s for </w:t>
      </w:r>
      <w:r w:rsidR="007829CE">
        <w:t xml:space="preserve">the correct </w:t>
      </w:r>
      <w:r w:rsidR="004F4335">
        <w:t xml:space="preserve">chain </w:t>
      </w:r>
      <w:r w:rsidR="007829CE">
        <w:t>candidates (426</w:t>
      </w:r>
      <w:r w:rsidR="00067507">
        <w:t xml:space="preserve"> for the mix sample</w:t>
      </w:r>
      <w:r w:rsidR="007829CE">
        <w:t xml:space="preserve"> vs 1815</w:t>
      </w:r>
      <w:r w:rsidR="00067507">
        <w:t xml:space="preserve"> for the monoclonal sample</w:t>
      </w:r>
      <w:r w:rsidR="007829CE">
        <w:t>).</w:t>
      </w:r>
    </w:p>
    <w:p w14:paraId="2B816F1A" w14:textId="77777777" w:rsidR="00A47600" w:rsidRDefault="00A47600" w:rsidP="00BA00FF"/>
    <w:p w14:paraId="09C729AE" w14:textId="66C84B51" w:rsidR="00D225E3" w:rsidRPr="00D225E3" w:rsidRDefault="00FF563B" w:rsidP="006F5506">
      <w:pPr>
        <w:pStyle w:val="Heading2"/>
      </w:pPr>
      <w:bookmarkStart w:id="154" w:name="_Toc144114835"/>
      <w:r w:rsidRPr="00D225E3">
        <w:rPr>
          <w:rStyle w:val="Heading2Char"/>
          <w:rFonts w:eastAsiaTheme="minorHAnsi"/>
          <w:b/>
          <w:bCs/>
        </w:rPr>
        <w:t xml:space="preserve">Performance on </w:t>
      </w:r>
      <w:ins w:id="155" w:author="Heck, A.J.R. (Albert)" w:date="2023-08-18T16:55:00Z">
        <w:r w:rsidR="004A044C">
          <w:rPr>
            <w:rStyle w:val="Heading2Char"/>
            <w:rFonts w:eastAsiaTheme="minorHAnsi"/>
            <w:b/>
            <w:bCs/>
          </w:rPr>
          <w:t xml:space="preserve">the </w:t>
        </w:r>
        <w:del w:id="156" w:author="Graaf, S.C. de (Bastiaan)" w:date="2023-08-22T14:28:00Z">
          <w:r w:rsidR="004A044C" w:rsidDel="00DB3DFA">
            <w:rPr>
              <w:rStyle w:val="Heading2Char"/>
              <w:rFonts w:eastAsiaTheme="minorHAnsi"/>
              <w:b/>
              <w:bCs/>
            </w:rPr>
            <w:delText xml:space="preserve">highly </w:delText>
          </w:r>
        </w:del>
        <w:r w:rsidR="004A044C">
          <w:rPr>
            <w:rStyle w:val="Heading2Char"/>
            <w:rFonts w:eastAsiaTheme="minorHAnsi"/>
            <w:b/>
            <w:bCs/>
          </w:rPr>
          <w:t xml:space="preserve">complex </w:t>
        </w:r>
      </w:ins>
      <w:r w:rsidRPr="00D225E3">
        <w:rPr>
          <w:rStyle w:val="Heading2Char"/>
          <w:rFonts w:eastAsiaTheme="minorHAnsi"/>
          <w:b/>
          <w:bCs/>
        </w:rPr>
        <w:t>polyclonal samples</w:t>
      </w:r>
      <w:bookmarkEnd w:id="154"/>
    </w:p>
    <w:p w14:paraId="55395177" w14:textId="4FCBD148" w:rsidR="005D5CDC" w:rsidRDefault="005D5CDC" w:rsidP="00BA00FF">
      <w:r>
        <w:t xml:space="preserve">After successfully reconstructing the </w:t>
      </w:r>
      <w:r w:rsidR="00A73CD1">
        <w:t>known sequence of Trastuzumab</w:t>
      </w:r>
      <w:r>
        <w:t xml:space="preserve"> </w:t>
      </w:r>
      <w:r w:rsidR="00A73CD1">
        <w:t>from</w:t>
      </w:r>
      <w:r>
        <w:t xml:space="preserve"> </w:t>
      </w:r>
      <w:del w:id="157" w:author="Graaf, S.C. de (Bastiaan)" w:date="2023-08-22T14:36:00Z">
        <w:r w:rsidDel="005B7F03">
          <w:delText xml:space="preserve">our </w:delText>
        </w:r>
      </w:del>
      <w:ins w:id="158" w:author="Graaf, S.C. de (Bastiaan)" w:date="2023-08-22T14:36:00Z">
        <w:r w:rsidR="005B7F03">
          <w:t>the</w:t>
        </w:r>
        <w:r w:rsidR="005B7F03">
          <w:t xml:space="preserve"> </w:t>
        </w:r>
      </w:ins>
      <w:r>
        <w:t xml:space="preserve">recombinant samples, we proceeded to analyse the polyclonal sample. </w:t>
      </w:r>
      <w:r w:rsidR="00A73CD1">
        <w:t>We selected the most abundant heavy chain (precursor mass 24811.17 Da</w:t>
      </w:r>
      <w:r w:rsidR="00B651C8">
        <w:t xml:space="preserve">; </w:t>
      </w:r>
      <w:r w:rsidR="00B413CC">
        <w:rPr>
          <w:highlight w:val="yellow"/>
        </w:rPr>
        <w:t>Table</w:t>
      </w:r>
      <w:r w:rsidR="00B651C8" w:rsidRPr="00C96008">
        <w:rPr>
          <w:highlight w:val="yellow"/>
        </w:rPr>
        <w:t xml:space="preserve"> S1</w:t>
      </w:r>
      <w:r w:rsidR="00A73CD1">
        <w:t xml:space="preserve">) as </w:t>
      </w:r>
      <w:del w:id="159" w:author="Graaf, S.C. de (Bastiaan)" w:date="2023-08-22T14:37:00Z">
        <w:r w:rsidR="00A73CD1" w:rsidDel="005B7F03">
          <w:delText xml:space="preserve">our </w:delText>
        </w:r>
      </w:del>
      <w:ins w:id="160" w:author="Graaf, S.C. de (Bastiaan)" w:date="2023-08-22T14:37:00Z">
        <w:r w:rsidR="005B7F03">
          <w:t>a</w:t>
        </w:r>
        <w:r w:rsidR="005B7F03">
          <w:t xml:space="preserve"> </w:t>
        </w:r>
      </w:ins>
      <w:r w:rsidR="00A73CD1">
        <w:t xml:space="preserve">sequencing target and prepared </w:t>
      </w:r>
      <w:r w:rsidR="00B66676">
        <w:t xml:space="preserve">deconvoluted </w:t>
      </w:r>
      <w:r w:rsidR="00A73CD1">
        <w:t xml:space="preserve">fragmentation spectra </w:t>
      </w:r>
      <w:r w:rsidR="00B651C8">
        <w:t xml:space="preserve">from the raw MD-MS data (see </w:t>
      </w:r>
      <w:r w:rsidR="00B651C8" w:rsidRPr="00C96008">
        <w:rPr>
          <w:b/>
          <w:bCs/>
        </w:rPr>
        <w:t>Target mass determination and sample characterization using MD-MS</w:t>
      </w:r>
      <w:r w:rsidR="00B651C8">
        <w:t xml:space="preserve">; </w:t>
      </w:r>
      <w:r w:rsidR="00B413CC">
        <w:rPr>
          <w:highlight w:val="yellow"/>
        </w:rPr>
        <w:t xml:space="preserve">Figure </w:t>
      </w:r>
      <w:r w:rsidR="00C56B3A">
        <w:t>2</w:t>
      </w:r>
      <w:r w:rsidR="00B413CC">
        <w:t>c</w:t>
      </w:r>
      <w:r w:rsidR="00B651C8">
        <w:t>).</w:t>
      </w:r>
      <w:r w:rsidR="00A73CD1">
        <w:t xml:space="preserve">  </w:t>
      </w:r>
      <w:r>
        <w:t xml:space="preserve">To generate FR candidates for </w:t>
      </w:r>
      <w:del w:id="161" w:author="Graaf, S.C. de (Bastiaan)" w:date="2023-08-22T14:37:00Z">
        <w:r w:rsidDel="005B7F03">
          <w:delText xml:space="preserve">our </w:delText>
        </w:r>
      </w:del>
      <w:ins w:id="162" w:author="Graaf, S.C. de (Bastiaan)" w:date="2023-08-22T14:37:00Z">
        <w:r w:rsidR="005B7F03">
          <w:t>the</w:t>
        </w:r>
        <w:r w:rsidR="005B7F03">
          <w:t xml:space="preserve"> </w:t>
        </w:r>
      </w:ins>
      <w:r>
        <w:t xml:space="preserve">selected target chain, we submitted </w:t>
      </w:r>
      <w:r>
        <w:rPr>
          <w:i/>
          <w:iCs/>
        </w:rPr>
        <w:t>de novo</w:t>
      </w:r>
      <w:r w:rsidRPr="00C96008">
        <w:t xml:space="preserve"> peptide</w:t>
      </w:r>
      <w:r>
        <w:rPr>
          <w:i/>
          <w:iCs/>
        </w:rPr>
        <w:t xml:space="preserve"> </w:t>
      </w:r>
      <w:r w:rsidRPr="005D5CDC">
        <w:t xml:space="preserve">reads to </w:t>
      </w:r>
      <w:r w:rsidR="008F0182">
        <w:t>Stitch</w:t>
      </w:r>
      <w:r w:rsidR="00A73CD1">
        <w:t xml:space="preserve"> (see </w:t>
      </w:r>
      <w:r w:rsidR="00A73CD1" w:rsidRPr="00C96008">
        <w:rPr>
          <w:b/>
          <w:bCs/>
        </w:rPr>
        <w:t>Using multi-enzyme shotgun proteomics data for de novo sequencing</w:t>
      </w:r>
      <w:r w:rsidR="00A73CD1">
        <w:t>)</w:t>
      </w:r>
      <w:r>
        <w:t xml:space="preserve">. </w:t>
      </w:r>
      <w:r w:rsidR="00B651C8">
        <w:t xml:space="preserve">From the </w:t>
      </w:r>
      <w:r w:rsidR="00B651C8" w:rsidRPr="00AE278B">
        <w:rPr>
          <w:i/>
          <w:iCs/>
        </w:rPr>
        <w:t>template selection</w:t>
      </w:r>
      <w:r w:rsidR="00B651C8">
        <w:t xml:space="preserve"> run w</w:t>
      </w:r>
      <w:r>
        <w:t>e selected</w:t>
      </w:r>
      <w:r w:rsidR="00B651C8">
        <w:t xml:space="preserve"> IGHV3-33</w:t>
      </w:r>
      <w:r w:rsidR="00D41ADA">
        <w:t xml:space="preserve">, </w:t>
      </w:r>
      <w:r w:rsidR="00A73CD1">
        <w:t xml:space="preserve">the </w:t>
      </w:r>
      <w:r>
        <w:t>most abundant V-region</w:t>
      </w:r>
      <w:r w:rsidR="00D41ADA">
        <w:t xml:space="preserve"> in the Stitch results, </w:t>
      </w:r>
      <w:r>
        <w:t xml:space="preserve">for recombination during the </w:t>
      </w:r>
      <w:r>
        <w:rPr>
          <w:i/>
          <w:iCs/>
        </w:rPr>
        <w:t>definitive</w:t>
      </w:r>
      <w:r w:rsidRPr="005D5CDC">
        <w:t xml:space="preserve"> run</w:t>
      </w:r>
      <w:r>
        <w:t xml:space="preserve"> </w:t>
      </w:r>
      <w:r w:rsidRPr="000636F0">
        <w:t>(</w:t>
      </w:r>
      <w:r w:rsidRPr="00C17271">
        <w:rPr>
          <w:highlight w:val="yellow"/>
        </w:rPr>
        <w:t>Figure 4a</w:t>
      </w:r>
      <w:r w:rsidRPr="00FF563B">
        <w:t xml:space="preserve">). </w:t>
      </w:r>
      <w:r>
        <w:t xml:space="preserve">The </w:t>
      </w:r>
      <w:r w:rsidR="008F0182">
        <w:t>Stitch</w:t>
      </w:r>
      <w:r>
        <w:t xml:space="preserve"> frequency </w:t>
      </w:r>
      <w:r w:rsidR="00281404">
        <w:t>t</w:t>
      </w:r>
      <w:r w:rsidR="00B413CC">
        <w:t>able</w:t>
      </w:r>
      <w:r>
        <w:t xml:space="preserve">s from both runs were </w:t>
      </w:r>
      <w:r w:rsidR="00B66676">
        <w:t xml:space="preserve">then </w:t>
      </w:r>
      <w:r>
        <w:t xml:space="preserve">converted into FR candidates as described above (see </w:t>
      </w:r>
      <w:r w:rsidRPr="005D5CDC">
        <w:rPr>
          <w:b/>
          <w:bCs/>
        </w:rPr>
        <w:t>Framework region sequencing</w:t>
      </w:r>
      <w:r w:rsidRPr="005D5CDC">
        <w:t>;</w:t>
      </w:r>
      <w:r>
        <w:t xml:space="preserve"> </w:t>
      </w:r>
      <w:r w:rsidR="002D2FF1">
        <w:rPr>
          <w:highlight w:val="yellow"/>
        </w:rPr>
        <w:t>Figure S1</w:t>
      </w:r>
      <w:r>
        <w:t>).</w:t>
      </w:r>
    </w:p>
    <w:p w14:paraId="28B8F254" w14:textId="758180DA" w:rsidR="00E566E3" w:rsidRDefault="00E566E3" w:rsidP="00BA00FF">
      <w:r>
        <w:t xml:space="preserve">FR candidate generation yielded 8, 2, 384 and 64 candidates for the FR1 to FR4 respectively. After scoring and filtering this was reduced to 2, 1, 3 and 4 candidates </w:t>
      </w:r>
      <w:r w:rsidRPr="000636F0">
        <w:t>(</w:t>
      </w:r>
      <w:r w:rsidRPr="00430141">
        <w:rPr>
          <w:highlight w:val="yellow"/>
        </w:rPr>
        <w:t>Figure 4b</w:t>
      </w:r>
      <w:r>
        <w:t xml:space="preserve">, </w:t>
      </w:r>
      <w:r w:rsidR="00B413CC">
        <w:rPr>
          <w:highlight w:val="yellow"/>
        </w:rPr>
        <w:t>Table</w:t>
      </w:r>
      <w:r w:rsidR="00366408">
        <w:rPr>
          <w:highlight w:val="yellow"/>
        </w:rPr>
        <w:t xml:space="preserve"> S2</w:t>
      </w:r>
      <w:r w:rsidRPr="00FF563B">
        <w:t>)</w:t>
      </w:r>
      <w:r>
        <w:t xml:space="preserve">. </w:t>
      </w:r>
      <w:r w:rsidR="00B66676">
        <w:t xml:space="preserve">From the FR candidates which remained </w:t>
      </w:r>
      <w:r>
        <w:t xml:space="preserve">after the first pass (see </w:t>
      </w:r>
      <w:r w:rsidRPr="005D5CDC">
        <w:rPr>
          <w:b/>
          <w:bCs/>
        </w:rPr>
        <w:t>Framework region sequencing</w:t>
      </w:r>
      <w:r>
        <w:t xml:space="preserve">; </w:t>
      </w:r>
      <w:r w:rsidR="00B413CC">
        <w:rPr>
          <w:highlight w:val="yellow"/>
        </w:rPr>
        <w:t>Table</w:t>
      </w:r>
      <w:r w:rsidR="00366408">
        <w:rPr>
          <w:highlight w:val="yellow"/>
        </w:rPr>
        <w:t xml:space="preserve"> S2</w:t>
      </w:r>
      <w:r>
        <w:t xml:space="preserve">), we rejected all but the top scoring candidates with respect to </w:t>
      </w:r>
      <w:r w:rsidR="00E53FE0">
        <w:t>MD-score</w:t>
      </w:r>
      <w:r>
        <w:t xml:space="preserve"> (10, 155, 163 and 133 for FR1 to FR4 respectively</w:t>
      </w:r>
      <w:r w:rsidR="00B66676">
        <w:t>;</w:t>
      </w:r>
      <w:r>
        <w:t xml:space="preserve"> </w:t>
      </w:r>
      <w:r w:rsidR="00B413CC">
        <w:rPr>
          <w:highlight w:val="yellow"/>
        </w:rPr>
        <w:t>Figure S3</w:t>
      </w:r>
      <w:r>
        <w:t xml:space="preserve">). We then manually selected candidates for each FR based on </w:t>
      </w:r>
      <w:r w:rsidR="00E53FE0">
        <w:t>Shotgun-score</w:t>
      </w:r>
      <w:r>
        <w:t xml:space="preserve">. For FR1, we selected the top 2 candidates (34k and 35k </w:t>
      </w:r>
      <w:r w:rsidR="00E53FE0">
        <w:t>Shotgun-score</w:t>
      </w:r>
      <w:r>
        <w:t>) as the other two candidates had an</w:t>
      </w:r>
      <w:r w:rsidR="00B66676">
        <w:t xml:space="preserve"> </w:t>
      </w:r>
      <w:r>
        <w:t xml:space="preserve">LTC motif </w:t>
      </w:r>
      <w:r w:rsidR="0017223B">
        <w:t>that</w:t>
      </w:r>
      <w:r>
        <w:t xml:space="preserve"> had </w:t>
      </w:r>
      <w:r w:rsidR="0017223B">
        <w:t xml:space="preserve">a </w:t>
      </w:r>
      <w:r w:rsidR="0017223B">
        <w:lastRenderedPageBreak/>
        <w:t xml:space="preserve">lower </w:t>
      </w:r>
      <w:r w:rsidR="00E53FE0">
        <w:t>Shotgun-score</w:t>
      </w:r>
      <w:r>
        <w:t xml:space="preserve">. This left a single ambiguous isobaric residue, an N-terminal pyro-Q/E. For FR2, only 1 candidate had the top </w:t>
      </w:r>
      <w:r w:rsidR="00E53FE0">
        <w:t>MD-score</w:t>
      </w:r>
      <w:r>
        <w:t xml:space="preserve">, which was </w:t>
      </w:r>
      <w:r w:rsidR="00B66676">
        <w:t xml:space="preserve">much higher than </w:t>
      </w:r>
      <w:r>
        <w:t xml:space="preserve">the </w:t>
      </w:r>
      <w:r w:rsidR="00B66676">
        <w:t>alternative candidate</w:t>
      </w:r>
      <w:r>
        <w:t xml:space="preserve"> (155 vs 105). For FR</w:t>
      </w:r>
      <w:r w:rsidR="000B507B">
        <w:t>3 the</w:t>
      </w:r>
      <w:r>
        <w:t xml:space="preserve"> top 3 </w:t>
      </w:r>
      <w:r w:rsidR="00E53FE0">
        <w:t>Shotgun-score</w:t>
      </w:r>
      <w:r>
        <w:t xml:space="preserve"> candidates were </w:t>
      </w:r>
      <w:r w:rsidR="000B507B">
        <w:t>selected (</w:t>
      </w:r>
      <w:r>
        <w:t xml:space="preserve">27k-30k), leaving 2 ambiguous sites (Q/E and TV/RA, </w:t>
      </w:r>
      <w:r w:rsidRPr="00E566E3">
        <w:rPr>
          <w:highlight w:val="yellow"/>
        </w:rPr>
        <w:t>Figure 4b</w:t>
      </w:r>
      <w:r>
        <w:t xml:space="preserve">). For FR4, the top 4 candidates in terms of </w:t>
      </w:r>
      <w:r w:rsidR="00E53FE0">
        <w:t>Shotgun-score</w:t>
      </w:r>
      <w:r>
        <w:t xml:space="preserve"> were selected (308k-3</w:t>
      </w:r>
      <w:r w:rsidR="00C203A4">
        <w:t>10</w:t>
      </w:r>
      <w:r>
        <w:t>k), representing a single ambiguous N-terminal residue (</w:t>
      </w:r>
      <w:r w:rsidRPr="00E566E3">
        <w:rPr>
          <w:highlight w:val="yellow"/>
        </w:rPr>
        <w:t>Figure 4b</w:t>
      </w:r>
      <w:r>
        <w:t xml:space="preserve">). </w:t>
      </w:r>
    </w:p>
    <w:p w14:paraId="1D8050A2" w14:textId="625BC951" w:rsidR="002D537C" w:rsidRDefault="00FF563B" w:rsidP="00BA00FF">
      <w:r w:rsidRPr="00FF563B">
        <w:t>Using the</w:t>
      </w:r>
      <w:r w:rsidR="002D537C">
        <w:t>se</w:t>
      </w:r>
      <w:r w:rsidRPr="00FF563B">
        <w:t xml:space="preserve"> FR</w:t>
      </w:r>
      <w:r w:rsidR="00FE1ED3">
        <w:t>-candidates</w:t>
      </w:r>
      <w:r w:rsidRPr="00FF563B">
        <w:t xml:space="preserve">, </w:t>
      </w:r>
      <w:r w:rsidR="002A67B4">
        <w:t>2</w:t>
      </w:r>
      <w:r w:rsidR="002D537C">
        <w:t xml:space="preserve">0, </w:t>
      </w:r>
      <w:r w:rsidR="00C63073">
        <w:t>3</w:t>
      </w:r>
      <w:r w:rsidR="003C3BDE">
        <w:t>0</w:t>
      </w:r>
      <w:r w:rsidR="002D537C">
        <w:t xml:space="preserve"> and </w:t>
      </w:r>
      <w:r w:rsidR="008D5D2F">
        <w:t>1</w:t>
      </w:r>
      <w:r w:rsidR="00C63073">
        <w:t>2</w:t>
      </w:r>
      <w:r w:rsidR="008D5D2F">
        <w:t>0</w:t>
      </w:r>
      <w:r w:rsidR="003C3BDE">
        <w:t xml:space="preserve"> </w:t>
      </w:r>
      <w:r w:rsidR="00FE1ED3">
        <w:t>FR-</w:t>
      </w:r>
      <w:r w:rsidRPr="00FF563B">
        <w:t>CDR</w:t>
      </w:r>
      <w:r w:rsidR="00FE1ED3">
        <w:t xml:space="preserve">-FR </w:t>
      </w:r>
      <w:r w:rsidRPr="00FF563B">
        <w:t>candidate</w:t>
      </w:r>
      <w:r w:rsidR="00FE1ED3">
        <w:t xml:space="preserve">s </w:t>
      </w:r>
      <w:r w:rsidR="00430141">
        <w:t>were generated</w:t>
      </w:r>
      <w:r w:rsidR="003C3BDE">
        <w:t xml:space="preserve"> for CDR</w:t>
      </w:r>
      <w:r w:rsidR="00FE1ED3">
        <w:t>1</w:t>
      </w:r>
      <w:r w:rsidR="000E5413">
        <w:t xml:space="preserve"> to CDR</w:t>
      </w:r>
      <w:r w:rsidR="00FE1ED3">
        <w:t>3</w:t>
      </w:r>
      <w:r w:rsidR="002D537C">
        <w:t xml:space="preserve"> respectively</w:t>
      </w:r>
      <w:r w:rsidRPr="00FF563B">
        <w:t xml:space="preserve">. </w:t>
      </w:r>
      <w:r w:rsidR="00817535">
        <w:t xml:space="preserve">The top </w:t>
      </w:r>
      <w:r w:rsidR="00E53FE0">
        <w:t>MD- and Shotgun-</w:t>
      </w:r>
      <w:r w:rsidR="002F27E4">
        <w:t>scores</w:t>
      </w:r>
      <w:r w:rsidR="002F226C">
        <w:t xml:space="preserve"> </w:t>
      </w:r>
      <w:r w:rsidRPr="00FF563B">
        <w:t>were unambiguous for CDR1</w:t>
      </w:r>
      <w:r w:rsidR="00A60BAA">
        <w:t xml:space="preserve"> and CDR2</w:t>
      </w:r>
      <w:r w:rsidR="00817535">
        <w:t xml:space="preserve"> (</w:t>
      </w:r>
      <w:r w:rsidR="00B413CC">
        <w:rPr>
          <w:highlight w:val="yellow"/>
        </w:rPr>
        <w:t>Figure S3</w:t>
      </w:r>
      <w:r w:rsidR="00817535">
        <w:t>)</w:t>
      </w:r>
      <w:r w:rsidR="002A67B4">
        <w:t xml:space="preserve">, identifying the </w:t>
      </w:r>
      <w:r w:rsidR="00A60BAA">
        <w:t>CDR1</w:t>
      </w:r>
      <w:r w:rsidR="002A67B4">
        <w:t xml:space="preserve"> as GLTFSTYD</w:t>
      </w:r>
      <w:r w:rsidR="00D019A8">
        <w:t xml:space="preserve"> (</w:t>
      </w:r>
      <w:r w:rsidR="00E53FE0">
        <w:t>MD-score</w:t>
      </w:r>
      <w:r w:rsidR="00817535">
        <w:t xml:space="preserve"> </w:t>
      </w:r>
      <w:r w:rsidR="00D019A8">
        <w:t>11</w:t>
      </w:r>
      <w:r w:rsidR="00F5061F">
        <w:t>8</w:t>
      </w:r>
      <w:r w:rsidR="00A60BAA">
        <w:t>,</w:t>
      </w:r>
      <w:r w:rsidR="00D019A8">
        <w:t xml:space="preserve"> </w:t>
      </w:r>
      <w:r w:rsidR="00E53FE0">
        <w:t>Shotgun-score</w:t>
      </w:r>
      <w:r w:rsidR="00817535">
        <w:t xml:space="preserve"> </w:t>
      </w:r>
      <w:r w:rsidR="00D019A8">
        <w:t>57k)</w:t>
      </w:r>
      <w:r w:rsidR="002A67B4">
        <w:t>,</w:t>
      </w:r>
      <w:r w:rsidRPr="00FF563B">
        <w:t xml:space="preserve"> and </w:t>
      </w:r>
      <w:r w:rsidR="00430141">
        <w:t>CDR</w:t>
      </w:r>
      <w:r w:rsidRPr="00FF563B">
        <w:t>2</w:t>
      </w:r>
      <w:r w:rsidR="008D5D2F">
        <w:t xml:space="preserve"> as LWNDGYNK</w:t>
      </w:r>
      <w:r w:rsidR="00D019A8">
        <w:t xml:space="preserve"> (</w:t>
      </w:r>
      <w:r w:rsidR="00E53FE0">
        <w:t>MD-score</w:t>
      </w:r>
      <w:r w:rsidR="00817535">
        <w:t xml:space="preserve"> </w:t>
      </w:r>
      <w:r w:rsidR="00D019A8">
        <w:t>377</w:t>
      </w:r>
      <w:r w:rsidR="00C203A4">
        <w:t>,</w:t>
      </w:r>
      <w:r w:rsidR="00D019A8">
        <w:t xml:space="preserve"> </w:t>
      </w:r>
      <w:r w:rsidR="00E53FE0">
        <w:t>Shotgun-score</w:t>
      </w:r>
      <w:r w:rsidR="00817535">
        <w:t xml:space="preserve"> </w:t>
      </w:r>
      <w:r w:rsidR="00D019A8">
        <w:t>5</w:t>
      </w:r>
      <w:r w:rsidR="00F5061F">
        <w:t>1</w:t>
      </w:r>
      <w:r w:rsidR="00D019A8">
        <w:t>k)</w:t>
      </w:r>
      <w:r w:rsidR="008D5D2F">
        <w:t xml:space="preserve">. </w:t>
      </w:r>
      <w:r w:rsidR="0017223B">
        <w:t>By selecting these</w:t>
      </w:r>
      <w:r w:rsidR="008D5D2F">
        <w:t xml:space="preserve"> FR-CDR-FR candidates</w:t>
      </w:r>
      <w:r w:rsidR="0017223B">
        <w:t>,</w:t>
      </w:r>
      <w:r w:rsidR="008D5D2F">
        <w:t xml:space="preserve"> </w:t>
      </w:r>
      <w:r w:rsidR="00BB4543">
        <w:t>2</w:t>
      </w:r>
      <w:r w:rsidR="00D019A8">
        <w:t xml:space="preserve"> out of </w:t>
      </w:r>
      <w:r w:rsidR="00BB4543">
        <w:t>3</w:t>
      </w:r>
      <w:r w:rsidR="00D019A8">
        <w:t xml:space="preserve"> remaining FR3 candidates</w:t>
      </w:r>
      <w:r w:rsidR="0017223B">
        <w:t xml:space="preserve"> could be rejected</w:t>
      </w:r>
      <w:r w:rsidR="00817535">
        <w:t xml:space="preserve"> leaving </w:t>
      </w:r>
      <w:r w:rsidR="00D019A8">
        <w:t xml:space="preserve">40 FR-CDR-FR candidates for </w:t>
      </w:r>
      <w:r w:rsidRPr="00FF563B">
        <w:t>CDR3</w:t>
      </w:r>
      <w:r w:rsidR="00BB4543">
        <w:t>.</w:t>
      </w:r>
      <w:r w:rsidR="00D019A8">
        <w:t xml:space="preserve"> </w:t>
      </w:r>
      <w:r w:rsidR="00F13CAF">
        <w:t>From these</w:t>
      </w:r>
      <w:r w:rsidR="000E5413">
        <w:t>,</w:t>
      </w:r>
      <w:r w:rsidR="00F13CAF">
        <w:t xml:space="preserve"> </w:t>
      </w:r>
      <w:r w:rsidR="000E5413">
        <w:t xml:space="preserve">we selected </w:t>
      </w:r>
      <w:r w:rsidR="00F13CAF">
        <w:t>2</w:t>
      </w:r>
      <w:r w:rsidR="00940509">
        <w:t xml:space="preserve"> </w:t>
      </w:r>
      <w:r w:rsidR="00A60BAA">
        <w:t xml:space="preserve">isobaric </w:t>
      </w:r>
      <w:r w:rsidR="00940509">
        <w:t>FR-CDR-FR candidates (</w:t>
      </w:r>
      <w:r w:rsidR="00940509" w:rsidRPr="000F7311">
        <w:rPr>
          <w:b/>
          <w:bCs/>
          <w:i/>
          <w:iCs/>
        </w:rPr>
        <w:t>LG</w:t>
      </w:r>
      <w:r w:rsidR="00940509" w:rsidRPr="00D00B32">
        <w:t>QRR</w:t>
      </w:r>
      <w:r w:rsidR="00940509" w:rsidRPr="000F7311">
        <w:rPr>
          <w:b/>
          <w:bCs/>
          <w:i/>
          <w:iCs/>
        </w:rPr>
        <w:t>PL</w:t>
      </w:r>
      <w:r w:rsidR="00940509">
        <w:t xml:space="preserve"> and </w:t>
      </w:r>
      <w:r w:rsidR="00940509" w:rsidRPr="000F7311">
        <w:rPr>
          <w:b/>
          <w:bCs/>
          <w:i/>
          <w:iCs/>
        </w:rPr>
        <w:t>GL</w:t>
      </w:r>
      <w:r w:rsidR="00940509" w:rsidRPr="00D00B32">
        <w:t>QRR</w:t>
      </w:r>
      <w:r w:rsidR="00940509" w:rsidRPr="000F7311">
        <w:rPr>
          <w:b/>
          <w:bCs/>
          <w:i/>
          <w:iCs/>
        </w:rPr>
        <w:t>LP</w:t>
      </w:r>
      <w:r w:rsidR="00940509">
        <w:t xml:space="preserve">) </w:t>
      </w:r>
      <w:r w:rsidR="002F27E4">
        <w:t>with</w:t>
      </w:r>
      <w:r w:rsidR="00940509">
        <w:t xml:space="preserve"> </w:t>
      </w:r>
      <w:r w:rsidR="0052166C">
        <w:t xml:space="preserve">the top </w:t>
      </w:r>
      <w:r w:rsidR="00E53FE0">
        <w:t>Shotgun-score</w:t>
      </w:r>
      <w:r w:rsidR="002F27E4">
        <w:t>s</w:t>
      </w:r>
      <w:r w:rsidR="00940509">
        <w:t xml:space="preserve"> (346</w:t>
      </w:r>
      <w:r w:rsidR="0052166C">
        <w:t>.2k</w:t>
      </w:r>
      <w:r w:rsidR="00874BB5">
        <w:t xml:space="preserve"> </w:t>
      </w:r>
      <w:r w:rsidR="00817535">
        <w:t xml:space="preserve">and </w:t>
      </w:r>
      <w:r w:rsidR="0052166C">
        <w:t>346.4</w:t>
      </w:r>
      <w:r w:rsidR="00940509">
        <w:t>k)</w:t>
      </w:r>
      <w:r w:rsidR="005C7A19" w:rsidRPr="005C7A19">
        <w:t xml:space="preserve"> </w:t>
      </w:r>
      <w:r w:rsidR="0052166C">
        <w:t xml:space="preserve">and </w:t>
      </w:r>
      <w:r w:rsidR="00817535">
        <w:t xml:space="preserve">the </w:t>
      </w:r>
      <w:r w:rsidR="00D45209">
        <w:t>second-best</w:t>
      </w:r>
      <w:r w:rsidR="00817535">
        <w:t xml:space="preserve"> </w:t>
      </w:r>
      <w:r w:rsidR="00E53FE0">
        <w:t>MD-score</w:t>
      </w:r>
      <w:r w:rsidR="0052166C">
        <w:t xml:space="preserve"> (</w:t>
      </w:r>
      <w:r w:rsidR="00817535">
        <w:t xml:space="preserve">both </w:t>
      </w:r>
      <w:r w:rsidR="0052166C">
        <w:t xml:space="preserve">370.7) </w:t>
      </w:r>
      <w:r w:rsidR="005C7A19" w:rsidRPr="000636F0">
        <w:t>(</w:t>
      </w:r>
      <w:r w:rsidR="005C7A19" w:rsidRPr="00430141">
        <w:rPr>
          <w:highlight w:val="yellow"/>
        </w:rPr>
        <w:t>Figure 4</w:t>
      </w:r>
      <w:r w:rsidR="005C7A19" w:rsidRPr="00E566E3">
        <w:rPr>
          <w:highlight w:val="yellow"/>
        </w:rPr>
        <w:t>c</w:t>
      </w:r>
      <w:r w:rsidR="00E566E3" w:rsidRPr="00C96008">
        <w:rPr>
          <w:highlight w:val="yellow"/>
        </w:rPr>
        <w:t xml:space="preserve">, </w:t>
      </w:r>
      <w:r w:rsidR="00B413CC">
        <w:rPr>
          <w:highlight w:val="yellow"/>
        </w:rPr>
        <w:t>Figure S3</w:t>
      </w:r>
      <w:r w:rsidR="0052166C">
        <w:t>)</w:t>
      </w:r>
      <w:r w:rsidRPr="00F13CAF">
        <w:t>.</w:t>
      </w:r>
    </w:p>
    <w:p w14:paraId="77C653C9" w14:textId="326755FB" w:rsidR="0017223B" w:rsidRDefault="000B507B" w:rsidP="00BA00FF">
      <w:r>
        <w:t xml:space="preserve">Recombining the selected FR candidates into chain candidates yielded 975 chain candidates. Two chain candidates were made up of previously selected FR-CDR-FR candidates and scored very well as they had the fourth highest </w:t>
      </w:r>
      <w:r w:rsidR="00E53FE0">
        <w:t>MD-score</w:t>
      </w:r>
      <w:r>
        <w:t xml:space="preserve"> (43</w:t>
      </w:r>
      <w:r w:rsidR="00F5061F">
        <w:t>4</w:t>
      </w:r>
      <w:r>
        <w:t xml:space="preserve">) and top </w:t>
      </w:r>
      <w:r w:rsidR="00E53FE0">
        <w:t>Shotgun-score</w:t>
      </w:r>
      <w:r>
        <w:t>s (411k</w:t>
      </w:r>
      <w:r w:rsidR="00C203A4">
        <w:t xml:space="preserve">; </w:t>
      </w:r>
      <w:r w:rsidR="00E8376C">
        <w:rPr>
          <w:highlight w:val="yellow"/>
        </w:rPr>
        <w:t>Figure S3</w:t>
      </w:r>
      <w:r>
        <w:t xml:space="preserve">). To resolve the remaining ambiguity in the CDR3 </w:t>
      </w:r>
      <w:r w:rsidRPr="002F27E4">
        <w:rPr>
          <w:highlight w:val="yellow"/>
        </w:rPr>
        <w:t>(Figure 4d)</w:t>
      </w:r>
      <w:r>
        <w:t xml:space="preserve">, we revisited the peptide coverage for this region. This revealed a break in </w:t>
      </w:r>
      <w:r w:rsidR="00B66676">
        <w:t xml:space="preserve">the </w:t>
      </w:r>
      <w:r>
        <w:t>peptide coverage of CDR3 in one of the candidates suggesting the CDR3 sequence L</w:t>
      </w:r>
      <w:r w:rsidRPr="00D00B32">
        <w:t>GQRR</w:t>
      </w:r>
      <w:r>
        <w:t xml:space="preserve">PL. </w:t>
      </w:r>
      <w:r w:rsidR="00B66676">
        <w:t>However, s</w:t>
      </w:r>
      <w:r>
        <w:t xml:space="preserve">trong support for the LP motif in the CDR3 led us to reinspect the </w:t>
      </w:r>
      <w:r w:rsidRPr="00AA5829">
        <w:rPr>
          <w:i/>
        </w:rPr>
        <w:t>de novo</w:t>
      </w:r>
      <w:r>
        <w:t xml:space="preserve"> reads manually, where we found several reads suggesting the CDR3 sequence L</w:t>
      </w:r>
      <w:r w:rsidRPr="00D00B32">
        <w:t>GQRRLP</w:t>
      </w:r>
      <w:r>
        <w:t xml:space="preserve">, a sequence </w:t>
      </w:r>
      <w:proofErr w:type="gramStart"/>
      <w:r w:rsidR="004A044C">
        <w:t>absent</w:t>
      </w:r>
      <w:proofErr w:type="gramEnd"/>
      <w:r>
        <w:t xml:space="preserve"> in any single bridging or overhanging CDR3 reads. Rescoring this sequence indeed revealed an increased </w:t>
      </w:r>
      <w:r w:rsidR="00E53FE0">
        <w:t>Shotgun-score</w:t>
      </w:r>
      <w:r>
        <w:t>, from 411.3k to 411.7k</w:t>
      </w:r>
      <w:r w:rsidR="00B66676">
        <w:t>,</w:t>
      </w:r>
      <w:r>
        <w:t xml:space="preserve"> providing the final piece of the sequence (</w:t>
      </w:r>
      <w:r w:rsidRPr="004E228E">
        <w:rPr>
          <w:highlight w:val="yellow"/>
        </w:rPr>
        <w:t>Figure 4e</w:t>
      </w:r>
      <w:r>
        <w:t>).</w:t>
      </w:r>
    </w:p>
    <w:p w14:paraId="137996EF" w14:textId="77777777" w:rsidR="000E5413" w:rsidRPr="00BB4543" w:rsidRDefault="000E5413" w:rsidP="00BA00FF">
      <w:pPr>
        <w:rPr>
          <w:lang w:val="en-US"/>
        </w:rPr>
      </w:pPr>
    </w:p>
    <w:p w14:paraId="1612D2DC" w14:textId="37D9C4BA" w:rsidR="000B0A24" w:rsidRPr="00A40B4B" w:rsidRDefault="000B0A24" w:rsidP="006F5506">
      <w:pPr>
        <w:pStyle w:val="Heading1"/>
      </w:pPr>
      <w:bookmarkStart w:id="163" w:name="_Toc144114836"/>
      <w:r w:rsidRPr="00A40B4B">
        <w:lastRenderedPageBreak/>
        <w:t>Discussion</w:t>
      </w:r>
      <w:bookmarkEnd w:id="163"/>
    </w:p>
    <w:p w14:paraId="3A17D82D" w14:textId="7B727D05" w:rsidR="00FF563B" w:rsidRDefault="00326834" w:rsidP="00BA00FF">
      <w:r>
        <w:t>With this work we show that i</w:t>
      </w:r>
      <w:r w:rsidR="00FF563B">
        <w:t xml:space="preserve">ntegration of </w:t>
      </w:r>
      <w:r w:rsidR="00750072">
        <w:t>BU</w:t>
      </w:r>
      <w:r w:rsidR="00F47813">
        <w:t xml:space="preserve"> and </w:t>
      </w:r>
      <w:r w:rsidR="00750072">
        <w:t>MD</w:t>
      </w:r>
      <w:r w:rsidR="00FF563B">
        <w:t xml:space="preserve"> data is</w:t>
      </w:r>
      <w:r>
        <w:t xml:space="preserve"> </w:t>
      </w:r>
      <w:r w:rsidR="004A044C">
        <w:t xml:space="preserve">beneficial </w:t>
      </w:r>
      <w:r>
        <w:t xml:space="preserve">to achieve a higher fidelity for </w:t>
      </w:r>
      <w:r w:rsidR="004A044C" w:rsidRPr="00557EEC">
        <w:rPr>
          <w:i/>
          <w:iCs/>
        </w:rPr>
        <w:t>de novo</w:t>
      </w:r>
      <w:r w:rsidR="004A044C">
        <w:t xml:space="preserve"> </w:t>
      </w:r>
      <w:r>
        <w:t xml:space="preserve">extraction of </w:t>
      </w:r>
      <w:r w:rsidR="00F47813">
        <w:t>the sequences of antibodies</w:t>
      </w:r>
      <w:r w:rsidR="00FA41AF">
        <w:t>.</w:t>
      </w:r>
      <w:r w:rsidR="00F47813">
        <w:t xml:space="preserve"> </w:t>
      </w:r>
      <w:r w:rsidR="00B459D2">
        <w:t xml:space="preserve">To provide a solid basis with the </w:t>
      </w:r>
      <w:r w:rsidR="00B459D2" w:rsidRPr="00347C58">
        <w:rPr>
          <w:i/>
        </w:rPr>
        <w:t xml:space="preserve">de </w:t>
      </w:r>
      <w:r w:rsidR="00B459D2" w:rsidRPr="00AA5829">
        <w:rPr>
          <w:i/>
        </w:rPr>
        <w:t>novo</w:t>
      </w:r>
      <w:r w:rsidR="00B459D2">
        <w:t xml:space="preserve"> peptide data, we utilize </w:t>
      </w:r>
      <w:r w:rsidR="008F0182">
        <w:t>Stitch</w:t>
      </w:r>
      <w:r w:rsidR="00FA41AF">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B459D2">
        <w:t xml:space="preserve"> although this step still results in errors and leads to </w:t>
      </w:r>
      <w:del w:id="164" w:author="Heck, A.J.R. (Albert)" w:date="2023-08-18T16:57:00Z">
        <w:r w:rsidR="00D225E3" w:rsidDel="004A044C">
          <w:delText>m</w:delText>
        </w:r>
        <w:r w:rsidR="00B459D2" w:rsidDel="004A044C">
          <w:delText>any hypotheses</w:delText>
        </w:r>
      </w:del>
      <w:ins w:id="165" w:author="Heck, A.J.R. (Albert)" w:date="2023-08-18T16:57:00Z">
        <w:del w:id="166" w:author="Graaf, S.C. de (Bastiaan)" w:date="2023-08-22T14:29:00Z">
          <w:r w:rsidR="004A044C" w:rsidDel="00DB3DFA">
            <w:delText>un</w:delText>
          </w:r>
        </w:del>
        <w:r w:rsidR="004A044C">
          <w:t>ambiguity</w:t>
        </w:r>
      </w:ins>
      <w:r w:rsidR="00FF563B">
        <w:t xml:space="preserve">. </w:t>
      </w:r>
      <w:r w:rsidR="00B459D2">
        <w:t xml:space="preserve">To correct the errors and </w:t>
      </w:r>
      <w:ins w:id="167" w:author="Graaf, S.C. de (Bastiaan)" w:date="2023-08-28T12:50:00Z">
        <w:r w:rsidR="00401D0B">
          <w:t>resolve this ambiguity</w:t>
        </w:r>
      </w:ins>
      <w:del w:id="168" w:author="Graaf, S.C. de (Bastiaan)" w:date="2023-08-28T12:50:00Z">
        <w:r w:rsidR="00B459D2" w:rsidDel="00401D0B">
          <w:delText>filter the options</w:delText>
        </w:r>
      </w:del>
      <w:r w:rsidR="00B459D2">
        <w:t xml:space="preserve">, </w:t>
      </w:r>
      <w:r w:rsidR="00750072">
        <w:t>MD</w:t>
      </w:r>
      <w:r w:rsidR="00BB7E94">
        <w:t xml:space="preserve"> f</w:t>
      </w:r>
      <w:r w:rsidR="00FF563B">
        <w:t>ragment</w:t>
      </w:r>
      <w:r w:rsidR="00B459D2">
        <w:t xml:space="preserve">ation data </w:t>
      </w:r>
      <w:del w:id="169" w:author="Heck, A.J.R. (Albert)" w:date="2023-08-18T16:57:00Z">
        <w:r w:rsidR="00B459D2" w:rsidDel="004A044C">
          <w:delText xml:space="preserve">is </w:delText>
        </w:r>
      </w:del>
      <w:ins w:id="170" w:author="Heck, A.J.R. (Albert)" w:date="2023-08-18T16:57:00Z">
        <w:r w:rsidR="004A044C">
          <w:t>was used</w:t>
        </w:r>
        <w:del w:id="171" w:author="Graaf, S.C. de (Bastiaan)" w:date="2023-08-28T12:51:00Z">
          <w:r w:rsidR="004A044C" w:rsidDel="00401D0B">
            <w:delText xml:space="preserve"> additionally</w:delText>
          </w:r>
        </w:del>
      </w:ins>
      <w:del w:id="172" w:author="Heck, A.J.R. (Albert)" w:date="2023-08-18T16:57:00Z">
        <w:r w:rsidR="00B459D2" w:rsidDel="004A044C">
          <w:delText>used</w:delText>
        </w:r>
      </w:del>
      <w:r w:rsidR="00B459D2">
        <w:t xml:space="preserve">. Although the </w:t>
      </w:r>
      <w:ins w:id="173" w:author="Graaf, S.C. de (Bastiaan)" w:date="2023-08-28T12:51:00Z">
        <w:r w:rsidR="00401D0B">
          <w:t xml:space="preserve">MD </w:t>
        </w:r>
      </w:ins>
      <w:r w:rsidR="00B459D2">
        <w:t xml:space="preserve">data for </w:t>
      </w:r>
      <w:r w:rsidR="00FF563B">
        <w:t>even the most abundant clone in a mixture is far from complete</w:t>
      </w:r>
      <w:r w:rsidR="00B459D2">
        <w:t>, we show that it can be used as a potent filter</w:t>
      </w:r>
      <w:r w:rsidR="00347C58">
        <w:t xml:space="preserve"> to remove erroneous candidates</w:t>
      </w:r>
      <w:r w:rsidR="00B459D2">
        <w:t xml:space="preserve"> and even to assist with filling gaps in the sequence</w:t>
      </w:r>
      <w:r w:rsidR="00FF563B">
        <w:t xml:space="preserve">. We have used the presented workflow to </w:t>
      </w:r>
      <w:r w:rsidR="00BB7E94">
        <w:t xml:space="preserve">simultaneously </w:t>
      </w:r>
      <w:r w:rsidR="00FF563B">
        <w:t xml:space="preserve">sequence light </w:t>
      </w:r>
      <w:r w:rsidR="00BB7E94">
        <w:t xml:space="preserve">and </w:t>
      </w:r>
      <w:r w:rsidR="00FF563B">
        <w:t xml:space="preserve">heavy chains, but </w:t>
      </w:r>
      <w:r w:rsidR="00BB7E94">
        <w:t xml:space="preserve">for the sake of brevity </w:t>
      </w:r>
      <w:r w:rsidR="00FF563B">
        <w:t>have omitted the</w:t>
      </w:r>
      <w:del w:id="174" w:author="Graaf, S.C. de (Bastiaan)" w:date="2023-08-28T12:52:00Z">
        <w:r w:rsidR="00FF563B" w:rsidDel="00CC3DCA">
          <w:delText>se</w:delText>
        </w:r>
      </w:del>
      <w:ins w:id="175" w:author="Graaf, S.C. de (Bastiaan)" w:date="2023-08-28T12:52:00Z">
        <w:r w:rsidR="00CC3DCA">
          <w:t xml:space="preserve"> light chain sequencing</w:t>
        </w:r>
      </w:ins>
      <w:r w:rsidR="00FF563B">
        <w:t xml:space="preserve"> efforts in this manuscript. As we </w:t>
      </w:r>
      <w:r w:rsidR="00B459D2">
        <w:t>analyse</w:t>
      </w:r>
      <w:r w:rsidR="00FF563B">
        <w:t xml:space="preserve"> one chain at a time, there is little difference between the analysis of light and heavy chains aside from differences arising from the quality of the data or the complexity of the target. Light chains are less complex owing to a lower degree of </w:t>
      </w:r>
      <w:r w:rsidR="004A2672">
        <w:t xml:space="preserve">somatic hypermutation </w:t>
      </w:r>
      <w:r w:rsidR="00FF563B">
        <w:t>and the lack of a D-segment</w:t>
      </w:r>
      <w:r w:rsidR="00BB7E94">
        <w:t xml:space="preserve">. Unsurprisingly therefore, </w:t>
      </w:r>
      <w:r w:rsidR="00FF563B">
        <w:t>these targets performed equally well or better than their heavy chain counterparts.</w:t>
      </w:r>
    </w:p>
    <w:p w14:paraId="5A31A0AC" w14:textId="2799B680" w:rsidR="00FF563B" w:rsidRDefault="00FF563B" w:rsidP="00BA00FF">
      <w:r>
        <w:t xml:space="preserve">The </w:t>
      </w:r>
      <w:ins w:id="176" w:author="Graaf, S.C. de (Bastiaan)" w:date="2023-08-28T12:27:00Z">
        <w:r w:rsidR="00DA793F">
          <w:t xml:space="preserve">polyclonal </w:t>
        </w:r>
      </w:ins>
      <w:r w:rsidR="00274ABA">
        <w:t>sample</w:t>
      </w:r>
      <w:del w:id="177" w:author="Graaf, S.C. de (Bastiaan)" w:date="2023-08-28T12:27:00Z">
        <w:r w:rsidR="00274ABA" w:rsidDel="00DA793F">
          <w:delText>s</w:delText>
        </w:r>
      </w:del>
      <w:r w:rsidR="00274ABA">
        <w:t xml:space="preserve"> </w:t>
      </w:r>
      <w:r w:rsidR="00B459D2">
        <w:t xml:space="preserve">used </w:t>
      </w:r>
      <w:r w:rsidR="00274ABA">
        <w:t xml:space="preserve">in this study </w:t>
      </w:r>
      <w:r>
        <w:t>still represent</w:t>
      </w:r>
      <w:ins w:id="178" w:author="Graaf, S.C. de (Bastiaan)" w:date="2023-08-28T12:27:00Z">
        <w:r w:rsidR="00DA793F">
          <w:t>s</w:t>
        </w:r>
      </w:ins>
      <w:r>
        <w:t xml:space="preserve"> </w:t>
      </w:r>
      <w:del w:id="179" w:author="Heck, A.J.R. (Albert)" w:date="2023-08-18T16:58:00Z">
        <w:r w:rsidDel="004A044C">
          <w:delText>an ideal</w:delText>
        </w:r>
      </w:del>
      <w:ins w:id="180" w:author="Heck, A.J.R. (Albert)" w:date="2023-08-18T16:58:00Z">
        <w:r w:rsidR="004A044C">
          <w:t>a non-realistic</w:t>
        </w:r>
      </w:ins>
      <w:r>
        <w:t xml:space="preserve"> case for sequencing</w:t>
      </w:r>
      <w:ins w:id="181" w:author="Heck, A.J.R. (Albert)" w:date="2023-08-18T16:58:00Z">
        <w:r w:rsidR="004A044C">
          <w:t xml:space="preserve"> plasma antibodies</w:t>
        </w:r>
      </w:ins>
      <w:ins w:id="182" w:author="Graaf, S.C. de (Bastiaan)" w:date="2023-08-28T12:27:00Z">
        <w:r w:rsidR="00DA793F">
          <w:t xml:space="preserve">, </w:t>
        </w:r>
      </w:ins>
      <w:ins w:id="183" w:author="Graaf, S.C. de (Bastiaan)" w:date="2023-08-28T12:28:00Z">
        <w:r w:rsidR="00DA793F">
          <w:t>as</w:t>
        </w:r>
      </w:ins>
      <w:ins w:id="184" w:author="Graaf, S.C. de (Bastiaan)" w:date="2023-08-28T12:27:00Z">
        <w:r w:rsidR="00DA793F">
          <w:t xml:space="preserve"> the sample was dominated by a single clone</w:t>
        </w:r>
      </w:ins>
      <w:r>
        <w:t xml:space="preserve">. </w:t>
      </w:r>
      <w:del w:id="185" w:author="Graaf, S.C. de (Bastiaan)" w:date="2023-08-28T12:28:00Z">
        <w:r w:rsidDel="00DA793F">
          <w:delText xml:space="preserve">Monoclonal antibodies, and mixtures thereof are </w:delText>
        </w:r>
        <w:r w:rsidR="00347C58" w:rsidDel="00DA793F">
          <w:delText>after all far</w:delText>
        </w:r>
        <w:r w:rsidDel="00DA793F">
          <w:delText xml:space="preserve"> less complex than </w:delText>
        </w:r>
        <w:r w:rsidR="00BB7E94" w:rsidDel="00DA793F">
          <w:delText xml:space="preserve">those extracted from </w:delText>
        </w:r>
      </w:del>
      <w:ins w:id="186" w:author="Heck, A.J.R. (Albert)" w:date="2023-08-18T16:58:00Z">
        <w:del w:id="187" w:author="Graaf, S.C. de (Bastiaan)" w:date="2023-08-28T12:28:00Z">
          <w:r w:rsidR="004A044C" w:rsidDel="00DA793F">
            <w:delText xml:space="preserve">real </w:delText>
          </w:r>
        </w:del>
      </w:ins>
      <w:del w:id="188" w:author="Graaf, S.C. de (Bastiaan)" w:date="2023-08-28T12:28:00Z">
        <w:r w:rsidR="00BB7E94" w:rsidDel="00DA793F">
          <w:delText xml:space="preserve">biological </w:delText>
        </w:r>
      </w:del>
      <w:ins w:id="189" w:author="Heck, A.J.R. (Albert)" w:date="2023-08-18T16:58:00Z">
        <w:del w:id="190" w:author="Graaf, S.C. de (Bastiaan)" w:date="2023-08-28T12:28:00Z">
          <w:r w:rsidR="004A044C" w:rsidDel="00DA793F">
            <w:delText>ph</w:delText>
          </w:r>
        </w:del>
        <w:del w:id="191" w:author="Graaf, S.C. de (Bastiaan)" w:date="2023-08-22T13:51:00Z">
          <w:r w:rsidR="004A044C" w:rsidDel="00557EEC">
            <w:delText>u</w:delText>
          </w:r>
        </w:del>
        <w:del w:id="192" w:author="Graaf, S.C. de (Bastiaan)" w:date="2023-08-28T12:28:00Z">
          <w:r w:rsidR="004A044C" w:rsidDel="00DA793F">
            <w:delText xml:space="preserve">siological </w:delText>
          </w:r>
        </w:del>
      </w:ins>
      <w:del w:id="193" w:author="Graaf, S.C. de (Bastiaan)" w:date="2023-08-28T12:28:00Z">
        <w:r w:rsidR="00BB7E94" w:rsidDel="00DA793F">
          <w:delText>samples</w:delText>
        </w:r>
        <w:r w:rsidDel="00DA793F">
          <w:delText xml:space="preserve">. </w:delText>
        </w:r>
      </w:del>
      <w:ins w:id="194" w:author="Graaf, S.C. de (Bastiaan)" w:date="2023-08-28T12:29:00Z">
        <w:r w:rsidR="00DA793F">
          <w:t xml:space="preserve">However, </w:t>
        </w:r>
      </w:ins>
      <w:del w:id="195" w:author="Graaf, S.C. de (Bastiaan)" w:date="2023-08-28T12:29:00Z">
        <w:r w:rsidDel="00DA793F">
          <w:delText>W</w:delText>
        </w:r>
      </w:del>
      <w:ins w:id="196" w:author="Graaf, S.C. de (Bastiaan)" w:date="2023-08-28T12:29:00Z">
        <w:r w:rsidR="00DA793F">
          <w:t>w</w:t>
        </w:r>
      </w:ins>
      <w:r>
        <w:t xml:space="preserve">hile moving to more complex samples will surely </w:t>
      </w:r>
      <w:r w:rsidR="00347C58">
        <w:t xml:space="preserve">pose </w:t>
      </w:r>
      <w:r>
        <w:t>new challenges, it has been shown that circulating antibody repertoires are, more often than previously thought, dominated by a limited number of clones</w:t>
      </w:r>
      <w:r w:rsidR="00347C58">
        <w:t xml:space="preserve"> </w:t>
      </w:r>
      <w:r w:rsidR="004A2672">
        <w:fldChar w:fldCharType="begin" w:fldLock="1"/>
      </w:r>
      <w:r w:rsidR="004A6E17">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 Bondt, Hoek, et al., 2021)","plainTextFormattedCitation":"(Bondt, Dingess, et al., 2021; Bondt, Hoek, et al., 2021)","previouslyFormattedCitation":"(Bondt, Dingess, et al., 2021; Bondt, Hoek, et al., 2021)"},"properties":{"noteIndex":0},"schema":"https://github.com/citation-style-language/schema/raw/master/csl-citation.json"}</w:instrText>
      </w:r>
      <w:r w:rsidR="004A2672">
        <w:fldChar w:fldCharType="separate"/>
      </w:r>
      <w:r w:rsidR="004A6E17" w:rsidRPr="004A6E17">
        <w:rPr>
          <w:noProof/>
          <w:lang w:val="nl-NL"/>
        </w:rPr>
        <w:t>(Bondt, Dingess, et al., 2021; Bondt, Hoek, et al., 2021)</w:t>
      </w:r>
      <w:r w:rsidR="004A2672">
        <w:fldChar w:fldCharType="end"/>
      </w:r>
      <w:r w:rsidRPr="00D34761">
        <w:rPr>
          <w:lang w:val="nl-NL"/>
        </w:rPr>
        <w:t xml:space="preserve">. </w:t>
      </w:r>
      <w:r>
        <w:t xml:space="preserve">We are therefore optimistic that the presented approach will </w:t>
      </w:r>
      <w:ins w:id="197" w:author="Heck, A.J.R. (Albert)" w:date="2023-08-18T16:59:00Z">
        <w:r w:rsidR="004A044C">
          <w:t xml:space="preserve">soon </w:t>
        </w:r>
      </w:ins>
      <w:r>
        <w:t>be applicable to a significant fraction of polyclonal samples and can be extended to the cases where it falls short</w:t>
      </w:r>
      <w:r w:rsidR="00003FB8">
        <w:t>.</w:t>
      </w:r>
      <w:r w:rsidR="00386587">
        <w:t xml:space="preserve"> </w:t>
      </w:r>
      <w:ins w:id="198" w:author="Graaf, S.C. de (Bastiaan)" w:date="2023-08-28T12:31:00Z">
        <w:r w:rsidR="00DA793F">
          <w:t xml:space="preserve">Another point to </w:t>
        </w:r>
      </w:ins>
      <w:ins w:id="199" w:author="Graaf, S.C. de (Bastiaan)" w:date="2023-08-28T12:32:00Z">
        <w:r w:rsidR="00DA793F">
          <w:t xml:space="preserve">improve is the need for </w:t>
        </w:r>
      </w:ins>
      <w:del w:id="200" w:author="Heck, A.J.R. (Albert)" w:date="2023-08-18T16:59:00Z">
        <w:r w:rsidDel="004A044C">
          <w:delText xml:space="preserve">The </w:delText>
        </w:r>
      </w:del>
      <w:ins w:id="201" w:author="Heck, A.J.R. (Albert)" w:date="2023-08-18T16:59:00Z">
        <w:del w:id="202" w:author="Graaf, S.C. de (Bastiaan)" w:date="2023-08-28T12:32:00Z">
          <w:r w:rsidR="004A044C" w:rsidDel="00DA793F">
            <w:delText>However</w:delText>
          </w:r>
        </w:del>
        <w:del w:id="203" w:author="Graaf, S.C. de (Bastiaan)" w:date="2023-08-22T14:30:00Z">
          <w:r w:rsidR="004A044C" w:rsidDel="00DB3DFA">
            <w:delText>e</w:delText>
          </w:r>
        </w:del>
        <w:del w:id="204" w:author="Graaf, S.C. de (Bastiaan)" w:date="2023-08-28T12:32:00Z">
          <w:r w:rsidR="004A044C" w:rsidDel="00DA793F">
            <w:delText xml:space="preserve">, the </w:delText>
          </w:r>
        </w:del>
        <w:r w:rsidR="004A044C">
          <w:t xml:space="preserve">expert </w:t>
        </w:r>
      </w:ins>
      <w:r>
        <w:t>manual interpretation at various points in this workflow</w:t>
      </w:r>
      <w:ins w:id="205" w:author="Graaf, S.C. de (Bastiaan)" w:date="2023-08-28T12:32:00Z">
        <w:r w:rsidR="00DA793F">
          <w:t>, which</w:t>
        </w:r>
      </w:ins>
      <w:r>
        <w:t xml:space="preserve"> significantly limits the throughput. </w:t>
      </w:r>
      <w:r w:rsidR="00347C58">
        <w:t xml:space="preserve">Although </w:t>
      </w:r>
      <w:r>
        <w:t xml:space="preserve">the main goal of the presented work </w:t>
      </w:r>
      <w:r w:rsidR="00347C58">
        <w:t xml:space="preserve">was </w:t>
      </w:r>
      <w:r>
        <w:t xml:space="preserve">to define a broadly applicable protocol for polyclonal antibody sequencing, we have not yet been to define robust score </w:t>
      </w:r>
      <w:r w:rsidR="004A2672">
        <w:t>cut-offs</w:t>
      </w:r>
      <w:r>
        <w:t xml:space="preserve"> for several decision points</w:t>
      </w:r>
      <w:r w:rsidR="00347C58">
        <w:t xml:space="preserve"> making this an intermediate step in the development of </w:t>
      </w:r>
      <w:r w:rsidR="00347C58">
        <w:lastRenderedPageBreak/>
        <w:t>a fully automated pipeline</w:t>
      </w:r>
      <w:r>
        <w:t xml:space="preserve">. The integration of multiple data sources, as well as the diversity of the </w:t>
      </w:r>
      <w:r w:rsidR="00003FB8">
        <w:t>analysed</w:t>
      </w:r>
      <w:r>
        <w:t xml:space="preserve"> samples (polyclonal, complex, </w:t>
      </w:r>
      <w:r w:rsidRPr="00C27B7A">
        <w:rPr>
          <w:iCs/>
        </w:rPr>
        <w:t>etc</w:t>
      </w:r>
      <w:r>
        <w:t>), targets (</w:t>
      </w:r>
      <w:r w:rsidR="004A2672">
        <w:t>light or heavy chain</w:t>
      </w:r>
      <w:r>
        <w:t xml:space="preserve">, dominant clones, isotypes), regions (FR1-4, CDR1-3) and </w:t>
      </w:r>
      <w:r w:rsidR="00533367">
        <w:t xml:space="preserve">segments </w:t>
      </w:r>
      <w:r>
        <w:t>(</w:t>
      </w:r>
      <w:r w:rsidR="00533367">
        <w:t>FRs, FR-CDR-FR, chain)</w:t>
      </w:r>
      <w:r>
        <w:t>, makes this an even bigger challenge. As the field matures</w:t>
      </w:r>
      <w:r w:rsidR="00347C58">
        <w:t xml:space="preserve"> however</w:t>
      </w:r>
      <w:r>
        <w:t xml:space="preserve">, a point </w:t>
      </w:r>
      <w:r w:rsidR="00386587">
        <w:t xml:space="preserve">will be reached </w:t>
      </w:r>
      <w:r>
        <w:t xml:space="preserve">where scoring functions and corresponding </w:t>
      </w:r>
      <w:r w:rsidR="004A2672">
        <w:t>cut-offs</w:t>
      </w:r>
      <w:r>
        <w:t xml:space="preserve"> </w:t>
      </w:r>
      <w:r w:rsidR="00003FB8">
        <w:t xml:space="preserve">can be defined. This </w:t>
      </w:r>
      <w:r>
        <w:t>will automate an ever-increasing portion of this work, eventually leading to a high throughput, fully automated method.</w:t>
      </w:r>
    </w:p>
    <w:p w14:paraId="735C231A" w14:textId="2F74892B" w:rsidR="00834677" w:rsidRPr="00E65D78" w:rsidRDefault="00834677" w:rsidP="00BA00FF">
      <w:r w:rsidRPr="00E65D78">
        <w:br w:type="page"/>
      </w:r>
    </w:p>
    <w:p w14:paraId="2E223FEE" w14:textId="606A57B8" w:rsidR="00834677" w:rsidRPr="00E65D78" w:rsidRDefault="00834677" w:rsidP="00BA00FF">
      <w:bookmarkStart w:id="206" w:name="_Toc144114837"/>
      <w:r w:rsidRPr="000D16E6">
        <w:rPr>
          <w:rStyle w:val="Heading2Char"/>
          <w:rFonts w:eastAsiaTheme="minorHAnsi"/>
        </w:rPr>
        <w:lastRenderedPageBreak/>
        <w:t>Acknowledgements</w:t>
      </w:r>
      <w:r w:rsidR="00350D07" w:rsidRPr="000D16E6">
        <w:rPr>
          <w:rStyle w:val="Heading2Char"/>
          <w:rFonts w:eastAsiaTheme="minorHAnsi"/>
        </w:rPr>
        <w:t xml:space="preserve"> </w:t>
      </w:r>
      <w:r w:rsidR="00BA00FF" w:rsidRPr="00BA00FF">
        <w:rPr>
          <w:rStyle w:val="Heading2Char"/>
          <w:rFonts w:eastAsiaTheme="minorHAnsi"/>
        </w:rPr>
        <w:t>–</w:t>
      </w:r>
      <w:bookmarkEnd w:id="206"/>
      <w:del w:id="207" w:author="Heck, A.J.R. (Albert)" w:date="2023-08-18T17:00:00Z">
        <w:r w:rsidR="00BA00FF" w:rsidDel="004A044C">
          <w:delText xml:space="preserve"> </w:delText>
        </w:r>
      </w:del>
      <w:ins w:id="208" w:author="Heck, A.J.R. (Albert)" w:date="2023-08-18T17:00:00Z">
        <w:r w:rsidR="004A044C">
          <w:t xml:space="preserve"> </w:t>
        </w:r>
      </w:ins>
      <w:del w:id="209" w:author="Heck, A.J.R. (Albert)" w:date="2023-08-18T17:00:00Z">
        <w:r w:rsidR="00730926" w:rsidRPr="00E65D78" w:rsidDel="004A044C">
          <w:delText>RAS</w:delText>
        </w:r>
        <w:r w:rsidR="00350D07" w:rsidDel="004A044C">
          <w:delText xml:space="preserve"> </w:delText>
        </w:r>
        <w:r w:rsidRPr="00E65D78" w:rsidDel="004A044C">
          <w:delText xml:space="preserve">and </w:delText>
        </w:r>
        <w:r w:rsidR="00730926" w:rsidRPr="00E65D78" w:rsidDel="004A044C">
          <w:delText>AJRH</w:delText>
        </w:r>
        <w:r w:rsidRPr="00E65D78" w:rsidDel="004A044C">
          <w:delText xml:space="preserve"> acknowledge funding through the European Union Horizon 2020 program INFRAIA project Epic-XS (Project 823839). Additionally, </w:delText>
        </w:r>
      </w:del>
      <w:r w:rsidR="00DA45DA">
        <w:t>B</w:t>
      </w:r>
      <w:r w:rsidR="00E53FE0">
        <w:t>D</w:t>
      </w:r>
      <w:r w:rsidR="00DA45DA">
        <w:t>G</w:t>
      </w:r>
      <w:r w:rsidRPr="00E65D78">
        <w:t xml:space="preserve"> and A</w:t>
      </w:r>
      <w:r w:rsidR="00730926" w:rsidRPr="00E65D78">
        <w:t>JR</w:t>
      </w:r>
      <w:r w:rsidRPr="00E65D78">
        <w:t xml:space="preserve">H acknowledge </w:t>
      </w:r>
      <w:r w:rsidR="00DA45DA" w:rsidRPr="00E65D78">
        <w:t>the Dutch Research Council (NWO)</w:t>
      </w:r>
      <w:r w:rsidR="00DA45DA">
        <w:t xml:space="preserve"> supporting </w:t>
      </w:r>
      <w:r w:rsidRPr="00E65D78">
        <w:t xml:space="preserve">this work </w:t>
      </w:r>
      <w:r w:rsidR="00DA45DA">
        <w:t>via</w:t>
      </w:r>
      <w:r w:rsidRPr="00E65D78">
        <w:t xml:space="preserve"> project number </w:t>
      </w:r>
      <w:r w:rsidR="00DA45DA">
        <w:t>15575.</w:t>
      </w:r>
    </w:p>
    <w:p w14:paraId="24BF0BF7" w14:textId="0226574D" w:rsidR="00241EB4" w:rsidRPr="00E65D78" w:rsidRDefault="00241EB4" w:rsidP="00BA00FF"/>
    <w:p w14:paraId="25F5164F" w14:textId="1C45C099" w:rsidR="00834677" w:rsidRPr="00BA00FF" w:rsidRDefault="00834677" w:rsidP="00BA00FF">
      <w:bookmarkStart w:id="210" w:name="_Toc144114838"/>
      <w:r w:rsidRPr="00BA00FF">
        <w:rPr>
          <w:rStyle w:val="Heading2Char"/>
          <w:rFonts w:eastAsiaTheme="minorHAnsi"/>
        </w:rPr>
        <w:t>Contributions</w:t>
      </w:r>
      <w:r w:rsidR="00350D07" w:rsidRPr="00BA00FF">
        <w:rPr>
          <w:rStyle w:val="Heading2Char"/>
          <w:rFonts w:eastAsiaTheme="minorHAnsi"/>
        </w:rPr>
        <w:t xml:space="preserve"> –</w:t>
      </w:r>
      <w:bookmarkEnd w:id="210"/>
      <w:r w:rsidR="00350D07">
        <w:t xml:space="preserve"> </w:t>
      </w:r>
      <w:r w:rsidR="000D16E6" w:rsidRPr="00BA00FF">
        <w:t xml:space="preserve">AJRH conceived the study, BDG performed the data analysis, wrote the required </w:t>
      </w:r>
      <w:proofErr w:type="gramStart"/>
      <w:r w:rsidR="000D16E6" w:rsidRPr="00BA00FF">
        <w:t>code</w:t>
      </w:r>
      <w:proofErr w:type="gramEnd"/>
      <w:r w:rsidR="000D16E6" w:rsidRPr="00BA00FF">
        <w:t xml:space="preserve"> and prepared the manuscript, RAS </w:t>
      </w:r>
      <w:ins w:id="211" w:author="Heck, A.J.R. (Albert)" w:date="2023-08-18T17:00:00Z">
        <w:r w:rsidR="004A044C">
          <w:t xml:space="preserve">supervised the coding and </w:t>
        </w:r>
      </w:ins>
      <w:r w:rsidR="000D16E6" w:rsidRPr="00BA00FF">
        <w:t xml:space="preserve">prepared the manuscript, DS prepared the manuscript, ST recorded </w:t>
      </w:r>
      <w:r w:rsidR="00DA45DA" w:rsidRPr="00BA00FF">
        <w:t xml:space="preserve">and </w:t>
      </w:r>
      <w:r w:rsidR="006E0EDE" w:rsidRPr="00BA00FF">
        <w:t>analysed</w:t>
      </w:r>
      <w:r w:rsidR="00DA45DA" w:rsidRPr="00BA00FF">
        <w:t xml:space="preserve"> </w:t>
      </w:r>
      <w:r w:rsidR="00B413CC">
        <w:t>the</w:t>
      </w:r>
      <w:r w:rsidR="00B413CC" w:rsidRPr="00BA00FF">
        <w:t xml:space="preserve"> </w:t>
      </w:r>
      <w:r w:rsidR="000D16E6" w:rsidRPr="00BA00FF">
        <w:t>middle</w:t>
      </w:r>
      <w:r w:rsidR="00461874">
        <w:t>-</w:t>
      </w:r>
      <w:r w:rsidR="000D16E6" w:rsidRPr="00BA00FF">
        <w:t xml:space="preserve">down </w:t>
      </w:r>
      <w:r w:rsidR="00DA45DA" w:rsidRPr="00BA00FF">
        <w:t xml:space="preserve">proteomics </w:t>
      </w:r>
      <w:r w:rsidR="000D16E6" w:rsidRPr="00BA00FF">
        <w:t xml:space="preserve">data, MH and WP </w:t>
      </w:r>
      <w:r w:rsidR="00DA45DA" w:rsidRPr="00BA00FF">
        <w:t xml:space="preserve">recorded and </w:t>
      </w:r>
      <w:r w:rsidR="00720FA5" w:rsidRPr="00BA00FF">
        <w:t>analysed all</w:t>
      </w:r>
      <w:r w:rsidR="00DA45DA" w:rsidRPr="00BA00FF">
        <w:t xml:space="preserve"> shot-gun proteomics</w:t>
      </w:r>
      <w:r w:rsidR="000D16E6" w:rsidRPr="00BA00FF">
        <w:t xml:space="preserve"> </w:t>
      </w:r>
      <w:r w:rsidR="00DA45DA" w:rsidRPr="00BA00FF">
        <w:t>data</w:t>
      </w:r>
      <w:r w:rsidR="00235888" w:rsidRPr="00BA00FF">
        <w:t>.</w:t>
      </w:r>
    </w:p>
    <w:p w14:paraId="21C86B9D" w14:textId="20D53623" w:rsidR="00FD1C4B" w:rsidRPr="00E65D78" w:rsidRDefault="00FD1C4B" w:rsidP="00BA00FF"/>
    <w:p w14:paraId="3ADE7EF0" w14:textId="1CA3C8B8" w:rsidR="00BA00FF" w:rsidRPr="00BA00FF" w:rsidRDefault="00FD1C4B" w:rsidP="00BA00FF">
      <w:bookmarkStart w:id="212" w:name="_Toc144114839"/>
      <w:r w:rsidRPr="000D16E6">
        <w:rPr>
          <w:rStyle w:val="Heading2Char"/>
          <w:rFonts w:eastAsiaTheme="minorHAnsi"/>
        </w:rPr>
        <w:t>Data availability</w:t>
      </w:r>
      <w:r w:rsidR="00350D07" w:rsidRPr="000D16E6">
        <w:rPr>
          <w:rStyle w:val="Heading2Char"/>
          <w:rFonts w:eastAsiaTheme="minorHAnsi"/>
        </w:rPr>
        <w:t xml:space="preserve"> –</w:t>
      </w:r>
      <w:bookmarkEnd w:id="212"/>
      <w:r w:rsidR="00BA00FF">
        <w:rPr>
          <w:rStyle w:val="Heading2Char"/>
          <w:rFonts w:eastAsiaTheme="minorHAnsi"/>
        </w:rPr>
        <w:t xml:space="preserve"> </w:t>
      </w:r>
      <w:r w:rsidR="00F145C9" w:rsidRPr="00F145C9">
        <w:t xml:space="preserve">The </w:t>
      </w:r>
      <w:r w:rsidR="00750072">
        <w:t>MS</w:t>
      </w:r>
      <w:r w:rsidR="00F145C9" w:rsidRPr="00F145C9">
        <w:t xml:space="preserve"> proteomics data have been deposited to the ProteomeXchange Consortium via the PRIDE</w:t>
      </w:r>
      <w:r w:rsidR="00F145C9">
        <w:t xml:space="preserve"> </w:t>
      </w:r>
      <w:r w:rsidR="00F145C9">
        <w:fldChar w:fldCharType="begin" w:fldLock="1"/>
      </w:r>
      <w:r w:rsidR="00947B41">
        <w:instrText>ADDIN CSL_CITATION {"citationItems":[{"id":"ITEM-1","itemData":{"DOI":"10.1093/NAR/GKAB1038","ISSN":"1362-4962","PMID":"34723319","abstract":"The PRoteomics IDEntifications (PRIDE) database (https://www.ebi.ac.uk/pride/) is the world's largest data repository of mass spectrometry-based proteomics data. PRIDE is one of the founding members of the global ProteomeXchange (PX) consortium and an ELIXIR core data resource. In this manuscript, we summarize the developments in PRIDE resources and related tools since the previous update manuscript was published in Nucleic Acids Research in 2019. The number of submitted datasets to PRIDE Archive (the archival component of PRIDE) has reached on average around 500 datasets per month during 2021. In addition to continuous improvements in PRIDE Archive data pipelines and infrastructure, the PRIDE Spectra Archive has been developed to provide direct access to the submitted mass spectra using Universal Spectrum Identifiers. As a key point, the file format MAGE-TAB for proteomics has been developed to enable the improvement of sample metadata annotation. Additionally, the resource PRIDE Peptidome provides access to aggregated peptide/protein evidences across PRIDE Archive. Furthermore, we will describe how PRIDE has increased its efforts to reuse and disseminate high-quality proteomics data into other added-value resources such as UniProt, Ensembl and Expression Atlas.","author":[{"dropping-particle":"","family":"Perez-Riverol","given":"Yasset","non-dropping-particle":"","parse-names":false,"suffix":""},{"dropping-particle":"","family":"Bai","given":"Jingwen","non-dropping-particle":"","parse-names":false,"suffix":""},{"dropping-particle":"","family":"Bandla","given":"Chakradhar","non-dropping-particle":"","parse-names":false,"suffix":""},{"dropping-particle":"","family":"García-Seisdedos","given":"David","non-dropping-particle":"","parse-names":false,"suffix":""},{"dropping-particle":"","family":"Hewapathirana","given":"Suresh","non-dropping-particle":"","parse-names":false,"suffix":""},{"dropping-particle":"","family":"Kamatchinathan","given":"Selvakumar","non-dropping-particle":"","parse-names":false,"suffix":""},{"dropping-particle":"","family":"Kundu","given":"Deepti J.","non-dropping-particle":"","parse-names":false,"suffix":""},{"dropping-particle":"","family":"Prakash","given":"Ananth","non-dropping-particle":"","parse-names":false,"suffix":""},{"dropping-particle":"","family":"Frericks-Zipper","given":"Anika","non-dropping-particle":"","parse-names":false,"suffix":""},{"dropping-particle":"","family":"Eisenacher","given":"Martin","non-dropping-particle":"","parse-names":false,"suffix":""},{"dropping-particle":"","family":"Walzer","given":"Mathias","non-dropping-particle":"","parse-names":false,"suffix":""},{"dropping-particle":"","family":"Wang","given":"Shengbo","non-dropping-particle":"","parse-names":false,"suffix":""},{"dropping-particle":"","family":"Brazma","given":"Alvis","non-dropping-particle":"","parse-names":false,"suffix":""},{"dropping-particle":"","family":"Vizcaíno","given":"Juan Antonio","non-dropping-particle":"","parse-names":false,"suffix":""}],"container-title":"Nucleic acids research","id":"ITEM-1","issue":"D1","issued":{"date-parts":[["2022","1","7"]]},"page":"D543-D552","publisher":"Nucleic Acids Res","title":"The PRIDE database resources in 2022: a hub for mass spectrometry-based proteomics evidences","type":"article-journal","volume":"50"},"uris":["http://www.mendeley.com/documents/?uuid=e5ac7cee-f6ae-3a8c-8efb-d4e2502f2f3a"]}],"mendeley":{"formattedCitation":"(Perez-Riverol et al., 2022)","plainTextFormattedCitation":"(Perez-Riverol et al., 2022)","previouslyFormattedCitation":"(Perez-Riverol et al., 2022)"},"properties":{"noteIndex":0},"schema":"https://github.com/citation-style-language/schema/raw/master/csl-citation.json"}</w:instrText>
      </w:r>
      <w:r w:rsidR="00F145C9">
        <w:fldChar w:fldCharType="separate"/>
      </w:r>
      <w:r w:rsidR="00F145C9" w:rsidRPr="00F145C9">
        <w:rPr>
          <w:noProof/>
        </w:rPr>
        <w:t>(Perez-Riverol et al., 2022)</w:t>
      </w:r>
      <w:r w:rsidR="00F145C9">
        <w:fldChar w:fldCharType="end"/>
      </w:r>
      <w:r w:rsidR="00F145C9" w:rsidRPr="00F145C9">
        <w:t xml:space="preserve"> partner repository with the dataset identifier PXD042757</w:t>
      </w:r>
      <w:r w:rsidR="00BA00FF">
        <w:t xml:space="preserve">. The software and source code are freely accessible at </w:t>
      </w:r>
      <w:r w:rsidR="00BA00FF" w:rsidRPr="00BA00FF">
        <w:t>https://github.com/Bdegraaf1234/</w:t>
      </w:r>
      <w:r w:rsidR="00E53FE0" w:rsidRPr="00BA00FF">
        <w:t>FabLabP</w:t>
      </w:r>
      <w:r w:rsidR="00E53FE0">
        <w:t>ublic</w:t>
      </w:r>
      <w:r w:rsidR="00BA00FF">
        <w:t>.</w:t>
      </w:r>
    </w:p>
    <w:p w14:paraId="77A68791" w14:textId="7C125CB3" w:rsidR="00B47F57" w:rsidRPr="00E65D78" w:rsidRDefault="00B47F57" w:rsidP="00BA00FF">
      <w:r w:rsidRPr="00E65D78">
        <w:br w:type="page"/>
      </w:r>
    </w:p>
    <w:p w14:paraId="416901D6" w14:textId="77777777" w:rsidR="00E36C44" w:rsidRPr="00E65D78" w:rsidRDefault="00E36C44" w:rsidP="006F5506">
      <w:pPr>
        <w:pStyle w:val="Heading1"/>
      </w:pPr>
      <w:bookmarkStart w:id="213" w:name="_Toc144114840"/>
      <w:r w:rsidRPr="00E65D78">
        <w:lastRenderedPageBreak/>
        <w:t xml:space="preserve">Materials and </w:t>
      </w:r>
      <w:commentRangeStart w:id="214"/>
      <w:commentRangeStart w:id="215"/>
      <w:r w:rsidRPr="00E65D78">
        <w:t>Methods</w:t>
      </w:r>
      <w:commentRangeEnd w:id="214"/>
      <w:r w:rsidR="004A044C">
        <w:rPr>
          <w:rStyle w:val="CommentReference"/>
          <w:rFonts w:ascii="Calibri" w:eastAsiaTheme="minorHAnsi" w:hAnsi="Calibri" w:cs="Calibri"/>
          <w:b w:val="0"/>
          <w:color w:val="auto"/>
        </w:rPr>
        <w:commentReference w:id="214"/>
      </w:r>
      <w:commentRangeEnd w:id="215"/>
      <w:r w:rsidR="00DB3DFA">
        <w:rPr>
          <w:rStyle w:val="CommentReference"/>
          <w:rFonts w:ascii="Calibri" w:eastAsiaTheme="minorHAnsi" w:hAnsi="Calibri" w:cs="Calibri"/>
          <w:b w:val="0"/>
          <w:color w:val="auto"/>
        </w:rPr>
        <w:commentReference w:id="215"/>
      </w:r>
      <w:bookmarkEnd w:id="213"/>
    </w:p>
    <w:p w14:paraId="567C0524" w14:textId="27C66427" w:rsidR="003940CE" w:rsidRDefault="008E63F3" w:rsidP="006F5506">
      <w:pPr>
        <w:pStyle w:val="Heading2"/>
      </w:pPr>
      <w:bookmarkStart w:id="216" w:name="_Toc144114841"/>
      <w:r>
        <w:t xml:space="preserve">Immunoglobulin capture and </w:t>
      </w:r>
      <w:r w:rsidR="003940CE">
        <w:t>Fab generation</w:t>
      </w:r>
      <w:bookmarkEnd w:id="216"/>
    </w:p>
    <w:p w14:paraId="0CBC239B" w14:textId="4FE2C328" w:rsidR="00BE1F3C" w:rsidRPr="00444F4C" w:rsidRDefault="001246AC" w:rsidP="006F5506">
      <w:pPr>
        <w:pStyle w:val="Heading3"/>
      </w:pPr>
      <w:bookmarkStart w:id="217" w:name="_Toc144114842"/>
      <w:r w:rsidRPr="00444F4C">
        <w:t>R</w:t>
      </w:r>
      <w:r w:rsidR="00EC2FC7" w:rsidRPr="00444F4C">
        <w:t xml:space="preserve">ecombinant IgG1 </w:t>
      </w:r>
      <w:r w:rsidR="008E63F3" w:rsidRPr="00444F4C">
        <w:t>sample preparation</w:t>
      </w:r>
      <w:bookmarkEnd w:id="217"/>
    </w:p>
    <w:p w14:paraId="0787F13E" w14:textId="610900DC" w:rsidR="001246AC" w:rsidRPr="00444F4C" w:rsidRDefault="00E36C44" w:rsidP="00444F4C">
      <w:r w:rsidRPr="00444F4C">
        <w:rPr>
          <w:rStyle w:val="normaltextrun"/>
        </w:rPr>
        <w:t xml:space="preserve">The IgG purification and generation of </w:t>
      </w:r>
      <w:r w:rsidR="008E63F3" w:rsidRPr="00444F4C">
        <w:rPr>
          <w:rStyle w:val="normaltextrun"/>
        </w:rPr>
        <w:t xml:space="preserve">IgG1 </w:t>
      </w:r>
      <w:r w:rsidRPr="00444F4C">
        <w:rPr>
          <w:rStyle w:val="normaltextrun"/>
        </w:rPr>
        <w:t xml:space="preserve">Fabs </w:t>
      </w:r>
      <w:r w:rsidR="005836DE" w:rsidRPr="00444F4C">
        <w:rPr>
          <w:rStyle w:val="normaltextrun"/>
        </w:rPr>
        <w:t xml:space="preserve">for the recombinant monoclonal and mix samples </w:t>
      </w:r>
      <w:r w:rsidRPr="00444F4C">
        <w:rPr>
          <w:rStyle w:val="normaltextrun"/>
        </w:rPr>
        <w:t>was performed as previously published</w:t>
      </w:r>
      <w:r w:rsidR="00F13CAF" w:rsidRPr="00444F4C">
        <w:rPr>
          <w:rStyle w:val="normaltextrun"/>
        </w:rPr>
        <w:t xml:space="preserve"> </w:t>
      </w:r>
      <w:r w:rsidRPr="00444F4C">
        <w:rPr>
          <w:rStyle w:val="normaltextrun"/>
        </w:rPr>
        <w:fldChar w:fldCharType="begin" w:fldLock="1"/>
      </w:r>
      <w:r w:rsidR="00AB387F" w:rsidRPr="00444F4C">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rsidRPr="00444F4C">
        <w:rPr>
          <w:rStyle w:val="normaltextrun"/>
        </w:rPr>
        <w:fldChar w:fldCharType="separate"/>
      </w:r>
      <w:r w:rsidR="00AB387F" w:rsidRPr="00DB3DFA">
        <w:rPr>
          <w:rStyle w:val="normaltextrun"/>
          <w:noProof/>
          <w:lang w:val="en-US"/>
        </w:rPr>
        <w:t>(Bondt, Hoek, et al., 2021)</w:t>
      </w:r>
      <w:r w:rsidRPr="00444F4C">
        <w:rPr>
          <w:rStyle w:val="normaltextrun"/>
        </w:rPr>
        <w:fldChar w:fldCharType="end"/>
      </w:r>
      <w:r w:rsidRPr="00DB3DFA">
        <w:rPr>
          <w:rStyle w:val="normaltextrun"/>
          <w:lang w:val="en-US"/>
        </w:rPr>
        <w:t xml:space="preserve">. </w:t>
      </w:r>
      <w:r w:rsidR="008E2FD7" w:rsidRPr="00D34761">
        <w:rPr>
          <w:rStyle w:val="normaltextrun"/>
          <w:lang w:val="en-US"/>
        </w:rPr>
        <w:t xml:space="preserve">IgGs were captured using </w:t>
      </w:r>
      <w:r w:rsidR="005836DE" w:rsidRPr="00D34761">
        <w:rPr>
          <w:rStyle w:val="normaltextrun"/>
          <w:lang w:val="en-US"/>
        </w:rPr>
        <w:t>CaptureSelect FcXL affinity matrix</w:t>
      </w:r>
      <w:r w:rsidR="00122AF1" w:rsidRPr="00444F4C">
        <w:t xml:space="preserve"> (Thermo Scientific)</w:t>
      </w:r>
      <w:r w:rsidR="005836DE" w:rsidRPr="00D34761">
        <w:rPr>
          <w:rStyle w:val="normaltextrun"/>
          <w:lang w:val="en-US"/>
        </w:rPr>
        <w:t xml:space="preserve">. </w:t>
      </w:r>
      <w:r w:rsidRPr="00444F4C">
        <w:rPr>
          <w:rStyle w:val="normaltextrun"/>
        </w:rPr>
        <w:t xml:space="preserve">Mobicol spin filters were assembled according to manufacturer instructions and placed in 2 mL Eppendorf tubes. Then 20 µL FcXL affinity matrix slurry was added to the spin filter, followed by three washing steps with 150 µL PBS, in which the liquid was removed by centrifugation for 1 min at 1000 × </w:t>
      </w:r>
      <w:r w:rsidRPr="00444F4C">
        <w:rPr>
          <w:rStyle w:val="normaltextrun"/>
          <w:i/>
          <w:iCs/>
        </w:rPr>
        <w:t>g</w:t>
      </w:r>
      <w:r w:rsidRPr="00444F4C">
        <w:rPr>
          <w:rStyle w:val="normaltextrun"/>
        </w:rPr>
        <w:t xml:space="preserve">. Two additional washing steps with 150 µL were </w:t>
      </w:r>
      <w:r w:rsidRPr="00444F4C">
        <w:t xml:space="preserve">performed. </w:t>
      </w:r>
      <w:r w:rsidR="00F145C9" w:rsidRPr="00444F4C">
        <w:t xml:space="preserve">The affinity matrix was resuspended in 150 mL PBS, and 100 µg of sample was added. </w:t>
      </w:r>
      <w:r w:rsidRPr="00444F4C">
        <w:t>The</w:t>
      </w:r>
      <w:r w:rsidRPr="00444F4C">
        <w:rPr>
          <w:rStyle w:val="normaltextrun"/>
        </w:rPr>
        <w:t xml:space="preserve"> samples were then incubated</w:t>
      </w:r>
      <w:r w:rsidR="004473E2" w:rsidRPr="00444F4C">
        <w:rPr>
          <w:rStyle w:val="normaltextrun"/>
        </w:rPr>
        <w:t xml:space="preserve"> while</w:t>
      </w:r>
      <w:r w:rsidRPr="00444F4C">
        <w:rPr>
          <w:rStyle w:val="normaltextrun"/>
        </w:rPr>
        <w:t xml:space="preserve"> shaking for one hour. Next, the flow</w:t>
      </w:r>
      <w:r w:rsidR="004473E2" w:rsidRPr="00444F4C">
        <w:rPr>
          <w:rStyle w:val="normaltextrun"/>
        </w:rPr>
        <w:t>-</w:t>
      </w:r>
      <w:r w:rsidRPr="00444F4C">
        <w:rPr>
          <w:rStyle w:val="normaltextrun"/>
        </w:rPr>
        <w:t>through was collected and the affinity matrix with bound Ig</w:t>
      </w:r>
      <w:r w:rsidR="004473E2" w:rsidRPr="00444F4C">
        <w:rPr>
          <w:rStyle w:val="normaltextrun"/>
        </w:rPr>
        <w:t>G</w:t>
      </w:r>
      <w:r w:rsidRPr="00444F4C">
        <w:rPr>
          <w:rStyle w:val="normaltextrun"/>
        </w:rPr>
        <w:t xml:space="preserve">s was washed four times with 150 µL PBS. </w:t>
      </w:r>
      <w:r w:rsidR="008E63F3" w:rsidRPr="00444F4C">
        <w:t xml:space="preserve">bound </w:t>
      </w:r>
      <w:r w:rsidR="001246AC" w:rsidRPr="00444F4C">
        <w:rPr>
          <w:rStyle w:val="normaltextrun"/>
        </w:rPr>
        <w:t>IgG</w:t>
      </w:r>
      <w:r w:rsidR="008E63F3" w:rsidRPr="00444F4C">
        <w:rPr>
          <w:rStyle w:val="normaltextrun"/>
        </w:rPr>
        <w:t>s</w:t>
      </w:r>
      <w:r w:rsidR="001246AC" w:rsidRPr="00444F4C">
        <w:rPr>
          <w:rStyle w:val="normaltextrun"/>
        </w:rPr>
        <w:t xml:space="preserve"> were digested overnight using 50 µL PBS containing 100 U of the IgdE protease (FabALACTICA</w:t>
      </w:r>
      <w:r w:rsidR="001246AC" w:rsidRPr="00444F4C">
        <w:rPr>
          <w:rStyle w:val="eop"/>
        </w:rPr>
        <w:t>®</w:t>
      </w:r>
      <w:r w:rsidR="001246AC" w:rsidRPr="00444F4C">
        <w:rPr>
          <w:rStyle w:val="normaltextrun"/>
        </w:rPr>
        <w:t xml:space="preserve">, Genovis, </w:t>
      </w:r>
      <w:r w:rsidR="001246AC" w:rsidRPr="00444F4C">
        <w:rPr>
          <w:rStyle w:val="eop"/>
        </w:rPr>
        <w:t>Llund, Sweden</w:t>
      </w:r>
      <w:r w:rsidR="001246AC" w:rsidRPr="00444F4C">
        <w:rPr>
          <w:rStyle w:val="normaltextrun"/>
        </w:rPr>
        <w:t xml:space="preserve">) on a thermal </w:t>
      </w:r>
      <w:r w:rsidR="001246AC" w:rsidRPr="00164E96">
        <w:rPr>
          <w:rStyle w:val="normaltextrun"/>
        </w:rPr>
        <w:t>shaker</w:t>
      </w:r>
      <w:r w:rsidR="00E87DA9" w:rsidRPr="00164E96">
        <w:rPr>
          <w:rStyle w:val="normaltextrun"/>
        </w:rPr>
        <w:t xml:space="preserve"> </w:t>
      </w:r>
      <w:r w:rsidR="00E87DA9" w:rsidRPr="00D45209">
        <w:t>(Eppendorf, The Netherlands)</w:t>
      </w:r>
      <w:r w:rsidR="001246AC" w:rsidRPr="00164E96">
        <w:rPr>
          <w:rStyle w:val="normaltextrun"/>
        </w:rPr>
        <w:t xml:space="preserve"> at</w:t>
      </w:r>
      <w:r w:rsidR="001246AC" w:rsidRPr="00444F4C">
        <w:rPr>
          <w:rStyle w:val="normaltextrun"/>
        </w:rPr>
        <w:t xml:space="preserve"> 37 °C.</w:t>
      </w:r>
      <w:r w:rsidR="001246AC" w:rsidRPr="00444F4C">
        <w:rPr>
          <w:rStyle w:val="eop"/>
        </w:rPr>
        <w:t> </w:t>
      </w:r>
      <w:r w:rsidR="001246AC" w:rsidRPr="00444F4C">
        <w:rPr>
          <w:rStyle w:val="normaltextrun"/>
        </w:rPr>
        <w:t xml:space="preserve">Next, 10 µL of Ni-NTA beads were added to bind and remove the His-tagged protease and left incubating for an additional 30 minutes. </w:t>
      </w:r>
      <w:r w:rsidR="001246AC" w:rsidRPr="00444F4C">
        <w:t>The flow through after centrifugation contained the</w:t>
      </w:r>
      <w:r w:rsidR="008E63F3" w:rsidRPr="00444F4C">
        <w:t xml:space="preserve"> IgG1</w:t>
      </w:r>
      <w:r w:rsidR="001246AC" w:rsidRPr="00444F4C">
        <w:t xml:space="preserve"> Fab fragments generated</w:t>
      </w:r>
      <w:r w:rsidR="001246AC" w:rsidRPr="00444F4C">
        <w:rPr>
          <w:rFonts w:ascii="AdvPSA183" w:hAnsi="AdvPSA183" w:cs="AdvPSA183"/>
          <w:sz w:val="17"/>
          <w:szCs w:val="17"/>
          <w:lang w:val="en-US"/>
        </w:rPr>
        <w:t>.</w:t>
      </w:r>
    </w:p>
    <w:p w14:paraId="463CCD1D" w14:textId="048F1E12" w:rsidR="00BE1F3C" w:rsidRPr="00444F4C" w:rsidRDefault="008E63F3" w:rsidP="006F5506">
      <w:pPr>
        <w:pStyle w:val="Heading3"/>
      </w:pPr>
      <w:bookmarkStart w:id="218" w:name="_Toc144114843"/>
      <w:r w:rsidRPr="00444F4C">
        <w:rPr>
          <w:rStyle w:val="normaltextrun"/>
        </w:rPr>
        <w:t>Serum IgA1 sample preparation</w:t>
      </w:r>
      <w:bookmarkEnd w:id="218"/>
    </w:p>
    <w:p w14:paraId="4742D9C1" w14:textId="6FF9FC8F" w:rsidR="00E36C44" w:rsidRDefault="00AB387F" w:rsidP="00444F4C">
      <w:r w:rsidRPr="00444F4C">
        <w:rPr>
          <w:rStyle w:val="normaltextrun"/>
        </w:rPr>
        <w:t xml:space="preserve">The IgA purification and generation of </w:t>
      </w:r>
      <w:r w:rsidR="001246AC" w:rsidRPr="00444F4C">
        <w:rPr>
          <w:rStyle w:val="normaltextrun"/>
        </w:rPr>
        <w:t xml:space="preserve">IgA1 </w:t>
      </w:r>
      <w:r w:rsidRPr="00444F4C">
        <w:rPr>
          <w:rStyle w:val="normaltextrun"/>
        </w:rPr>
        <w:t xml:space="preserve">Fabs for the </w:t>
      </w:r>
      <w:r w:rsidR="008E63F3" w:rsidRPr="00444F4C">
        <w:rPr>
          <w:rStyle w:val="normaltextrun"/>
        </w:rPr>
        <w:t>polyclonal</w:t>
      </w:r>
      <w:r w:rsidRPr="00444F4C">
        <w:rPr>
          <w:rStyle w:val="normaltextrun"/>
        </w:rPr>
        <w:t xml:space="preserve"> sample was performed as previously published</w:t>
      </w:r>
      <w:r w:rsidRPr="00444F4C">
        <w:t xml:space="preserve"> </w:t>
      </w:r>
      <w:r w:rsidRPr="00444F4C">
        <w:fldChar w:fldCharType="begin" w:fldLock="1"/>
      </w:r>
      <w:r w:rsidR="00F145C9" w:rsidRPr="00444F4C">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plainTextFormattedCitation":"(Bondt, Dingess, et al., 2021)","previouslyFormattedCitation":"(Bondt, Dingess, et al., 2021)"},"properties":{"noteIndex":0},"schema":"https://github.com/citation-style-language/schema/raw/master/csl-citation.json"}</w:instrText>
      </w:r>
      <w:r w:rsidRPr="00444F4C">
        <w:fldChar w:fldCharType="separate"/>
      </w:r>
      <w:r w:rsidRPr="00444F4C">
        <w:rPr>
          <w:noProof/>
        </w:rPr>
        <w:t>(Bondt, Dingess, et al., 2021)</w:t>
      </w:r>
      <w:r w:rsidRPr="00444F4C">
        <w:fldChar w:fldCharType="end"/>
      </w:r>
      <w:r w:rsidRPr="00444F4C">
        <w:t xml:space="preserve">. </w:t>
      </w:r>
      <w:r w:rsidR="005836DE" w:rsidRPr="00444F4C">
        <w:t xml:space="preserve">IgAs were captured from </w:t>
      </w:r>
      <w:r w:rsidR="008E63F3" w:rsidRPr="00444F4C">
        <w:t>a patient</w:t>
      </w:r>
      <w:r w:rsidR="005836DE" w:rsidRPr="00444F4C">
        <w:t xml:space="preserve"> serum sample using CaptureSelect IgA affinity matrix (Thermo Scientific). </w:t>
      </w:r>
      <w:r w:rsidR="00122AF1" w:rsidRPr="00444F4C">
        <w:t xml:space="preserve">40 µL bead slurry was added directly to Pierce spin columns with screw cap (ThermoFisher Scientific). The beads were then repeatedly washed with 150 µL PBS by centrifugation at 500 × g, room temperature (RT). After the third wash, a plug was inserted to the </w:t>
      </w:r>
      <w:r w:rsidR="00122AF1" w:rsidRPr="00444F4C">
        <w:lastRenderedPageBreak/>
        <w:t xml:space="preserve">bottom of the individual spin columns and 100 µL PBS was added to the beads. </w:t>
      </w:r>
      <w:r w:rsidR="005836DE" w:rsidRPr="00444F4C">
        <w:t>Twenty microliter of serum was diluted in 150 µL PBS</w:t>
      </w:r>
      <w:r w:rsidRPr="00444F4C">
        <w:t xml:space="preserve"> and added</w:t>
      </w:r>
      <w:r w:rsidR="00EC2FC7" w:rsidRPr="00444F4C">
        <w:t>,</w:t>
      </w:r>
      <w:r w:rsidR="001246AC" w:rsidRPr="00444F4C">
        <w:t xml:space="preserve"> </w:t>
      </w:r>
      <w:r w:rsidR="00EC2FC7" w:rsidRPr="00444F4C">
        <w:t xml:space="preserve">then </w:t>
      </w:r>
      <w:r w:rsidR="001246AC" w:rsidRPr="00444F4C">
        <w:t>incubated for 1 hour while shaking</w:t>
      </w:r>
      <w:r w:rsidR="005836DE" w:rsidRPr="00370DC3">
        <w:t xml:space="preserve">. </w:t>
      </w:r>
      <w:r w:rsidR="00122AF1" w:rsidRPr="00370DC3">
        <w:t>Following the incubation, the plugs were removed from the spin columns</w:t>
      </w:r>
      <w:r w:rsidR="00EC2FC7" w:rsidRPr="00370DC3">
        <w:t xml:space="preserve"> and </w:t>
      </w:r>
      <w:r w:rsidR="00122AF1" w:rsidRPr="00370DC3">
        <w:t xml:space="preserve">the </w:t>
      </w:r>
      <w:r w:rsidR="00EC2FC7" w:rsidRPr="00370DC3">
        <w:t xml:space="preserve">diluted sample </w:t>
      </w:r>
      <w:r w:rsidR="00122AF1" w:rsidRPr="00370DC3">
        <w:t>was</w:t>
      </w:r>
      <w:r w:rsidR="00122AF1" w:rsidRPr="00444F4C">
        <w:t xml:space="preserve"> collected by centrifugation for 1 min at 500 × g, RT. Then the beads were washed four times by addition of 200 µL PBS and subsequent centrifugation for 1 min at 500 × g, RT. After the fourth wash the plugs were reinserted into the bottom of the spin columns.</w:t>
      </w:r>
      <w:r w:rsidR="008E63F3" w:rsidRPr="00444F4C">
        <w:t xml:space="preserve"> </w:t>
      </w:r>
      <w:r w:rsidR="00E87DA9" w:rsidRPr="00444F4C">
        <w:t>We added to each spin column 50 µL PBS containing 40U SialEXO (SialEXO, Genovis, Llund, Sweden), a sialidase cocktail to remove sialic acids from the O-</w:t>
      </w:r>
      <w:proofErr w:type="gramStart"/>
      <w:r w:rsidR="00E87DA9" w:rsidRPr="00444F4C">
        <w:t>glycans, and</w:t>
      </w:r>
      <w:proofErr w:type="gramEnd"/>
      <w:r w:rsidR="00E87DA9" w:rsidRPr="00444F4C">
        <w:t xml:space="preserve"> incubated for 1 h at 37°C with continuous shaking at 750 rpm.</w:t>
      </w:r>
      <w:r w:rsidRPr="00444F4C">
        <w:t xml:space="preserve"> </w:t>
      </w:r>
      <w:r w:rsidR="00E87DA9" w:rsidRPr="00444F4C">
        <w:t>1 µL (40 U) of OgpA enzyme (OpeRATOR, Genovis, Llund, Sweden) was then added</w:t>
      </w:r>
      <w:r w:rsidR="00C92143" w:rsidRPr="00444F4C">
        <w:t xml:space="preserve">, and incubation was continued overnight, in and Eppendorf thermal shaker. </w:t>
      </w:r>
      <w:r w:rsidR="00E51425" w:rsidRPr="00444F4C">
        <w:t xml:space="preserve">Next, 10 µL of Ni-NTA beads were added to bind and remove the His-tagged </w:t>
      </w:r>
      <w:r w:rsidR="00E87DA9" w:rsidRPr="00444F4C">
        <w:t>proteases and left incubating for an additional 30 minutes. The flow through after centrifugation contained the IgA1 Fab fragments generated.</w:t>
      </w:r>
    </w:p>
    <w:p w14:paraId="219D1F9B" w14:textId="77777777" w:rsidR="00947B41" w:rsidRDefault="00947B41" w:rsidP="006F5506">
      <w:pPr>
        <w:pStyle w:val="Heading2"/>
      </w:pPr>
      <w:bookmarkStart w:id="219" w:name="_Toc144114844"/>
      <w:r>
        <w:t>Bottom-up</w:t>
      </w:r>
      <w:r w:rsidRPr="007E0309">
        <w:t xml:space="preserve"> </w:t>
      </w:r>
      <w:r>
        <w:rPr>
          <w:i/>
          <w:iCs/>
        </w:rPr>
        <w:t>de novo</w:t>
      </w:r>
      <w:r>
        <w:t xml:space="preserve"> sequencing</w:t>
      </w:r>
      <w:bookmarkEnd w:id="219"/>
    </w:p>
    <w:p w14:paraId="23D24DDC" w14:textId="77777777" w:rsidR="00947B41" w:rsidRDefault="00947B41" w:rsidP="006F5506">
      <w:pPr>
        <w:pStyle w:val="Heading3"/>
      </w:pPr>
      <w:bookmarkStart w:id="220" w:name="_Toc144114845"/>
      <w:r>
        <w:t>Sample preparation</w:t>
      </w:r>
      <w:bookmarkEnd w:id="220"/>
    </w:p>
    <w:p w14:paraId="5601AE83" w14:textId="0F563879" w:rsidR="00947B41" w:rsidRDefault="0002200F" w:rsidP="00947B41">
      <w:pPr>
        <w:rPr>
          <w:rFonts w:ascii="Segoe UI" w:hAnsi="Segoe UI" w:cs="Segoe UI"/>
          <w:sz w:val="18"/>
          <w:szCs w:val="18"/>
        </w:rPr>
      </w:pPr>
      <w:r>
        <w:rPr>
          <w:rStyle w:val="normaltextrun"/>
        </w:rPr>
        <w:t>Fab fragments</w:t>
      </w:r>
      <w:r w:rsidR="00947B41">
        <w:rPr>
          <w:rStyle w:val="normaltextrun"/>
        </w:rPr>
        <w:t xml:space="preserve"> were digested for </w:t>
      </w:r>
      <w:r w:rsidR="00164E96">
        <w:rPr>
          <w:rStyle w:val="normaltextrun"/>
        </w:rPr>
        <w:t>BU</w:t>
      </w:r>
      <w:r w:rsidR="00947B41">
        <w:rPr>
          <w:rStyle w:val="normaltextrun"/>
        </w:rPr>
        <w:t xml:space="preserve"> analysis as described previously </w:t>
      </w:r>
      <w:r w:rsidR="00947B41">
        <w:rPr>
          <w:rStyle w:val="normaltextrun"/>
        </w:rPr>
        <w:fldChar w:fldCharType="begin" w:fldLock="1"/>
      </w:r>
      <w:r w:rsidR="00947B41">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rsidR="00947B41">
        <w:rPr>
          <w:rStyle w:val="normaltextrun"/>
        </w:rPr>
        <w:fldChar w:fldCharType="separate"/>
      </w:r>
      <w:r w:rsidR="00947B41" w:rsidRPr="00F145C9">
        <w:rPr>
          <w:rStyle w:val="normaltextrun"/>
          <w:noProof/>
        </w:rPr>
        <w:t>(Bondt, Hoek, et al., 2021)</w:t>
      </w:r>
      <w:r w:rsidR="00947B41">
        <w:rPr>
          <w:rStyle w:val="normaltextrun"/>
        </w:rPr>
        <w:fldChar w:fldCharType="end"/>
      </w:r>
      <w:r w:rsidR="00947B41">
        <w:rPr>
          <w:rStyle w:val="normaltextrun"/>
        </w:rPr>
        <w:t xml:space="preserve">. All purified Fab antibody fragments were dried under vacuum and resuspended in a 50 mM aqueous ammonium bicarbonate buffer. For each </w:t>
      </w:r>
      <w:r>
        <w:rPr>
          <w:rStyle w:val="normaltextrun"/>
        </w:rPr>
        <w:t>bottom-up analysis</w:t>
      </w:r>
      <w:r w:rsidR="00947B41">
        <w:rPr>
          <w:rStyle w:val="normaltextrun"/>
        </w:rPr>
        <w:t xml:space="preserve">, 12 µg of sample was used, </w:t>
      </w:r>
      <w:r>
        <w:rPr>
          <w:rStyle w:val="normaltextrun"/>
        </w:rPr>
        <w:t xml:space="preserve">3 </w:t>
      </w:r>
      <w:r w:rsidR="00947B41">
        <w:rPr>
          <w:rStyle w:val="normaltextrun"/>
        </w:rPr>
        <w:t xml:space="preserve">µg per protease. 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mM </w:t>
      </w:r>
      <w:r w:rsidR="00947B41">
        <w:rPr>
          <w:rStyle w:val="normaltextrun"/>
        </w:rPr>
        <w:lastRenderedPageBreak/>
        <w:t xml:space="preserve">ammonium bicarbonate buffer was added to a total volume of 100 µL. For pepsin 1 M HCl was added to a final concentration of 0.04 M. A total of 0.1 µg of each protease was added and the mixture incubated for 4 hours at 37 °C. After digestion 2 µL formic acid was added to precipitate the SDC. SDC was removed by centrifugation for 20 min at maximum speed (20817 × </w:t>
      </w:r>
      <w:r w:rsidR="00947B41">
        <w:rPr>
          <w:rStyle w:val="normaltextrun"/>
          <w:i/>
          <w:iCs/>
        </w:rPr>
        <w:t>g</w:t>
      </w:r>
      <w:r w:rsidR="00947B41">
        <w:rPr>
          <w:rStyle w:val="normaltextrun"/>
        </w:rPr>
        <w:t>) after which the supernatant was moved to a new tube.</w:t>
      </w:r>
      <w:r w:rsidR="00947B41">
        <w:rPr>
          <w:rStyle w:val="eop"/>
        </w:rPr>
        <w:t> </w:t>
      </w:r>
      <w:r w:rsidR="00947B41">
        <w:rPr>
          <w:rStyle w:val="normaltextrun"/>
          <w:shd w:val="clear" w:color="auto" w:fill="FFFFFF"/>
        </w:rPr>
        <w:t>The final samples were desalted by Oasis HLB (Oasis).  Sorbent was wetted using 2x 200 µL ACN, followed by equilibration with 2x 200 µL water/10% formic acid. </w:t>
      </w:r>
      <w:r w:rsidR="00947B41" w:rsidDel="00FA5366">
        <w:rPr>
          <w:rStyle w:val="normaltextrun"/>
          <w:shd w:val="clear" w:color="auto" w:fill="FFFFFF"/>
        </w:rPr>
        <w:t xml:space="preserve"> </w:t>
      </w:r>
      <w:r w:rsidR="00947B41">
        <w:rPr>
          <w:rStyle w:val="normaltextrun"/>
          <w:shd w:val="clear" w:color="auto" w:fill="FFFFFF"/>
        </w:rPr>
        <w:t xml:space="preserve">The sample was loaded and washed with 2x 200 µL </w:t>
      </w:r>
      <w:r w:rsidR="00947B41" w:rsidRPr="000D16E6">
        <w:rPr>
          <w:rStyle w:val="normaltextrun"/>
          <w:shd w:val="clear" w:color="auto" w:fill="FFFFFF"/>
        </w:rPr>
        <w:t>Mili Q</w:t>
      </w:r>
      <w:r w:rsidR="00947B41">
        <w:rPr>
          <w:rStyle w:val="normaltextrun"/>
          <w:shd w:val="clear" w:color="auto" w:fill="FFFFFF"/>
        </w:rPr>
        <w:t xml:space="preserve"> water/10% formic acid.</w:t>
      </w:r>
      <w:r w:rsidR="00947B41" w:rsidDel="00FA5366">
        <w:rPr>
          <w:rStyle w:val="normaltextrun"/>
          <w:shd w:val="clear" w:color="auto" w:fill="FFFFFF"/>
        </w:rPr>
        <w:t xml:space="preserve"> </w:t>
      </w:r>
      <w:r w:rsidR="00947B41">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1990BD45" w14:textId="77777777" w:rsidR="00947B41" w:rsidRDefault="00947B41" w:rsidP="006F5506">
      <w:pPr>
        <w:pStyle w:val="Heading3"/>
      </w:pPr>
      <w:bookmarkStart w:id="221" w:name="_Toc144114846"/>
      <w:r w:rsidRPr="00F145C9">
        <w:t>LC-MS/MS</w:t>
      </w:r>
      <w:bookmarkEnd w:id="221"/>
    </w:p>
    <w:p w14:paraId="60B9C633" w14:textId="021E4D6E" w:rsidR="00947B41" w:rsidRPr="008A3882" w:rsidRDefault="00947B41" w:rsidP="00947B41">
      <w:r w:rsidRPr="00F145C9">
        <w:t>Data acquisition was performed on the Orbitrap Fusion Tribrid Mass Spectrometer (Thermo Scientific, San Jose, CA, USA) coupled to UHPLC 1290 system (Agilent Technologies, Santa Clara, CA, USA)</w:t>
      </w:r>
      <w:r>
        <w:t xml:space="preserve"> as previously published </w:t>
      </w:r>
      <w:r>
        <w:fldChar w:fldCharType="begin" w:fldLock="1"/>
      </w:r>
      <w:r w:rsidR="003E3348">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fldChar w:fldCharType="separate"/>
      </w:r>
      <w:r w:rsidRPr="00947B41">
        <w:rPr>
          <w:noProof/>
        </w:rPr>
        <w:t>(Bondt, Hoek, et al., 2021)</w:t>
      </w:r>
      <w:r>
        <w:fldChar w:fldCharType="end"/>
      </w:r>
      <w:r w:rsidRPr="00F145C9">
        <w:t xml:space="preserve">. Peptides were trapped (Dr. Maisch Reprosil C18, 3 mm, 2 cm3 100 mm) prior to separation (Agilent Poroshell EC-C18, 2.7 mm, 500 mm 3 75 mm). Trapping was performed for 10 min in solvent A (0.1% HCOOH in Milli-Q), and the gradient was as follows: 0 – 13% solvent B (0.1% HCOOH in 80% CH3CN) over 5 min, 13 – 44% solvent B over 65 min, 44 – 100% solvent B over 4 min, and 100% B for 4 min (flow was split to achieve the final flowrate of approximately 200 nL/min). </w:t>
      </w:r>
      <w:r w:rsidR="00750072">
        <w:t>MS</w:t>
      </w:r>
      <w:r w:rsidRPr="00F145C9">
        <w:t xml:space="preserve"> data was collected in a data-dependent fashion with survey scans ranging from 350-2,000 Th (resolution of 60,000 @ m/z 200), and up to 3 sec for precursor selection and fragmentation with either stepped higher-energy collisional dissociation (HCD) set to [25%, 35%, 50%] or electron transfer dissociation (ETD), used with charge-normalized settings and supplemental activation of 27%. The MS2 spectra were recorded at a resolution of 30,000 (@ m/z 200). The AGC targets for both MS and MS2 scans were set to standard within a maximum injection time of 50 and 250 ms, respectively.</w:t>
      </w:r>
    </w:p>
    <w:p w14:paraId="51F56CF7" w14:textId="77777777" w:rsidR="00947B41" w:rsidRDefault="00947B41" w:rsidP="006F5506">
      <w:pPr>
        <w:pStyle w:val="Heading3"/>
      </w:pPr>
      <w:bookmarkStart w:id="222" w:name="_Toc144114847"/>
      <w:r>
        <w:lastRenderedPageBreak/>
        <w:t>D</w:t>
      </w:r>
      <w:r w:rsidRPr="008E63F3">
        <w:t>ata analysis</w:t>
      </w:r>
      <w:bookmarkEnd w:id="222"/>
    </w:p>
    <w:p w14:paraId="4F6222C9" w14:textId="0136AE4D" w:rsidR="00947B41" w:rsidRDefault="00947B41" w:rsidP="00947B41">
      <w:pPr>
        <w:rPr>
          <w:rFonts w:eastAsiaTheme="majorEastAsia" w:cstheme="majorBidi"/>
          <w:b/>
          <w:color w:val="000000" w:themeColor="text1"/>
          <w:sz w:val="32"/>
          <w:szCs w:val="32"/>
        </w:rPr>
      </w:pPr>
      <w:r w:rsidRPr="008A3882">
        <w:t xml:space="preserve">Bottom-up MS/MS spectra were processed with </w:t>
      </w:r>
      <w:commentRangeStart w:id="223"/>
      <w:commentRangeStart w:id="224"/>
      <w:r>
        <w:t xml:space="preserve">the </w:t>
      </w:r>
      <w:r w:rsidRPr="008A3882">
        <w:t>PEAKS-</w:t>
      </w:r>
      <w:r>
        <w:t>X</w:t>
      </w:r>
      <w:r w:rsidRPr="008A3882">
        <w:t xml:space="preserve"> </w:t>
      </w:r>
      <w:r w:rsidRPr="007E0309">
        <w:rPr>
          <w:i/>
        </w:rPr>
        <w:t>de novo</w:t>
      </w:r>
      <w:r w:rsidRPr="008A3882">
        <w:t xml:space="preserve"> sequencing suite</w:t>
      </w:r>
      <w:ins w:id="225" w:author="Scheltema, R.A. (Richard)" w:date="2023-06-16T17:21:00Z">
        <w:r w:rsidR="00DC0F90">
          <w:t xml:space="preserve"> (</w:t>
        </w:r>
        <w:del w:id="226" w:author="Graaf, S.C. de (Bastiaan)" w:date="2023-06-19T12:56:00Z">
          <w:r w:rsidR="00DC0F90" w:rsidDel="000F7311">
            <w:delText xml:space="preserve">version </w:delText>
          </w:r>
          <w:r w:rsidR="00DC0F90" w:rsidRPr="002E75FA" w:rsidDel="000F7311">
            <w:rPr>
              <w:highlight w:val="yellow"/>
            </w:rPr>
            <w:delText>X</w:delText>
          </w:r>
        </w:del>
        <w:del w:id="227" w:author="Graaf, S.C. de (Bastiaan)" w:date="2023-06-19T12:55:00Z">
          <w:r w:rsidR="00DC0F90" w:rsidRPr="002E75FA" w:rsidDel="000F7311">
            <w:rPr>
              <w:highlight w:val="yellow"/>
            </w:rPr>
            <w:delText>XX</w:delText>
          </w:r>
        </w:del>
        <w:del w:id="228" w:author="Graaf, S.C. de (Bastiaan)" w:date="2023-06-19T12:56:00Z">
          <w:r w:rsidR="00DC0F90" w:rsidDel="000F7311">
            <w:delText xml:space="preserve">; </w:delText>
          </w:r>
        </w:del>
        <w:r w:rsidR="00DC0F90" w:rsidRPr="00DC0F90">
          <w:t>Bioinformatics Solutions Inc., Waterloo, ON, Canada)</w:t>
        </w:r>
      </w:ins>
      <w:r w:rsidRPr="008A3882">
        <w:t xml:space="preserve">. </w:t>
      </w:r>
      <w:commentRangeEnd w:id="223"/>
      <w:r w:rsidR="00DC0F90">
        <w:rPr>
          <w:rStyle w:val="CommentReference"/>
        </w:rPr>
        <w:commentReference w:id="223"/>
      </w:r>
      <w:commentRangeEnd w:id="224"/>
      <w:r w:rsidR="00E55F9B">
        <w:rPr>
          <w:rStyle w:val="CommentReference"/>
        </w:rPr>
        <w:commentReference w:id="224"/>
      </w:r>
      <w:r w:rsidRPr="008A3882">
        <w:t xml:space="preserve">Default settings were </w:t>
      </w:r>
      <w:r>
        <w:t>used</w:t>
      </w:r>
      <w:r w:rsidRPr="008A3882">
        <w:t xml:space="preserve"> unless explicitly mentioned. Variable modifications were set to pyro-Glu from E, pyro-Glu from Q, oxidation (H/W), oxidation (M). Max 4 variable </w:t>
      </w:r>
      <w:r w:rsidR="006F5506">
        <w:t>modification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Pr="00596172">
        <w:rPr>
          <w:i/>
          <w:iCs/>
        </w:rPr>
        <w:t>reads</w:t>
      </w:r>
      <w:r w:rsidRPr="008A3882">
        <w:t xml:space="preserve"> </w:t>
      </w:r>
      <w:r>
        <w:t>throughout the</w:t>
      </w:r>
      <w:r w:rsidRPr="008A3882">
        <w:t xml:space="preserve"> manuscript</w:t>
      </w:r>
      <w:r>
        <w:t>),</w:t>
      </w:r>
      <w:r w:rsidRPr="008A3882">
        <w:t xml:space="preserve"> were inserted into the proteomic short read assembly tool </w:t>
      </w:r>
      <w:r w:rsidR="008F0182">
        <w:t>Stitch</w:t>
      </w:r>
      <w:r w:rsidRPr="008A3882">
        <w:t xml:space="preserve"> </w:t>
      </w:r>
      <w:r>
        <w:t xml:space="preserve">for two subsequent runs </w:t>
      </w:r>
      <w:r w:rsidRPr="008A3882">
        <w:t xml:space="preserve">to yield a </w:t>
      </w:r>
      <w:r>
        <w:t>frequency table and select a germline sequence template</w:t>
      </w:r>
      <w:r w:rsidRPr="008A3882">
        <w:t xml:space="preserve"> for each target chain.</w:t>
      </w:r>
      <w:r>
        <w:t xml:space="preserve"> The residues of this sequence template were numbered according to the IMGT numbering convention </w:t>
      </w:r>
      <w:r>
        <w:fldChar w:fldCharType="begin" w:fldLock="1"/>
      </w:r>
      <w:r>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M. P. Lefranc, 1997)","plainTextFormattedCitation":"(M. P. Lefranc, 1997)","previouslyFormattedCitation":"(M. P. Lefranc, 1997)"},"properties":{"noteIndex":0},"schema":"https://github.com/citation-style-language/schema/raw/master/csl-citation.json"}</w:instrText>
      </w:r>
      <w:r>
        <w:fldChar w:fldCharType="separate"/>
      </w:r>
      <w:r w:rsidRPr="0046651A">
        <w:rPr>
          <w:noProof/>
        </w:rPr>
        <w:t>(M. P. Lefranc, 1997)</w:t>
      </w:r>
      <w:r>
        <w:fldChar w:fldCharType="end"/>
      </w:r>
      <w:r>
        <w:t xml:space="preserve">. The </w:t>
      </w:r>
      <w:r w:rsidRPr="00693868">
        <w:rPr>
          <w:i/>
        </w:rPr>
        <w:t>de novo</w:t>
      </w:r>
      <w:r>
        <w:t xml:space="preserve"> reads </w:t>
      </w:r>
      <w:r w:rsidR="0002200F">
        <w:t>were</w:t>
      </w:r>
      <w:r>
        <w:t xml:space="preserve"> numbered by aligning them to the sequence template using the Smith Waterman algorithm with a custom scoring matrix (</w:t>
      </w:r>
      <w:r>
        <w:rPr>
          <w:highlight w:val="yellow"/>
        </w:rPr>
        <w:t>S</w:t>
      </w:r>
      <w:r w:rsidRPr="00720FA5">
        <w:rPr>
          <w:highlight w:val="yellow"/>
        </w:rPr>
        <w:t xml:space="preserve">upplementary </w:t>
      </w:r>
      <w:r w:rsidR="006E0EDE">
        <w:t xml:space="preserve">data </w:t>
      </w:r>
      <w:r w:rsidR="000F7311">
        <w:t>1</w:t>
      </w:r>
      <w:r>
        <w:t>) and copying the numbering. Throughout the manuscript, AA residues are referred to by their IMGT numbering.</w:t>
      </w:r>
    </w:p>
    <w:p w14:paraId="02DD57CF" w14:textId="77777777" w:rsidR="00947B41" w:rsidRPr="00661A7D" w:rsidRDefault="00947B41" w:rsidP="006F5506">
      <w:pPr>
        <w:pStyle w:val="Heading3"/>
        <w:rPr>
          <w:rStyle w:val="Heading2Char"/>
          <w:rFonts w:eastAsiaTheme="minorHAnsi"/>
          <w:b/>
          <w:bCs/>
        </w:rPr>
      </w:pPr>
      <w:bookmarkStart w:id="229" w:name="_Toc144114848"/>
      <w:r>
        <w:rPr>
          <w:rStyle w:val="Heading2Char"/>
          <w:rFonts w:eastAsiaTheme="minorHAnsi"/>
          <w:b/>
          <w:bCs/>
        </w:rPr>
        <w:t>Germline database preparation</w:t>
      </w:r>
      <w:bookmarkEnd w:id="229"/>
    </w:p>
    <w:p w14:paraId="007E4B10" w14:textId="6450E167" w:rsidR="00947B41" w:rsidRPr="008A3882" w:rsidRDefault="00947B41" w:rsidP="00947B41">
      <w:r w:rsidRPr="008A3882">
        <w:t xml:space="preserve">The full IMGT database was </w:t>
      </w:r>
      <w:r>
        <w:t xml:space="preserve">used </w:t>
      </w:r>
      <w:r w:rsidRPr="008A3882">
        <w:t>as a source of homologous germline sequences</w:t>
      </w:r>
      <w:r>
        <w:t xml:space="preserve"> (</w:t>
      </w:r>
      <w:r w:rsidRPr="000B386F">
        <w:rPr>
          <w:highlight w:val="yellow"/>
        </w:rPr>
        <w:t xml:space="preserve">Supplementary </w:t>
      </w:r>
      <w:r>
        <w:rPr>
          <w:highlight w:val="yellow"/>
        </w:rPr>
        <w:t>data</w:t>
      </w:r>
      <w:r w:rsidRPr="000B386F">
        <w:rPr>
          <w:highlight w:val="yellow"/>
        </w:rPr>
        <w:t xml:space="preserve"> </w:t>
      </w:r>
      <w:r w:rsidR="000F7311">
        <w:t>2</w:t>
      </w:r>
      <w:r>
        <w:t>)</w:t>
      </w:r>
      <w:r w:rsidRPr="008A3882">
        <w:t>. This database was filtered by excluding non-human entries, entries with identical sequences, partial or non-functional entrie</w:t>
      </w:r>
      <w:r w:rsidRPr="000636F0">
        <w:t>s</w:t>
      </w:r>
      <w:r>
        <w:t xml:space="preserve"> and</w:t>
      </w:r>
      <w:r w:rsidRPr="008A3882">
        <w:t xml:space="preserve"> sequences including wildcards </w:t>
      </w:r>
      <w:r>
        <w:t>or</w:t>
      </w:r>
      <w:r w:rsidRPr="008A3882">
        <w:t xml:space="preserve"> non-canonical AAs. </w:t>
      </w:r>
      <w:r>
        <w:rPr>
          <w:rStyle w:val="eop"/>
        </w:rPr>
        <w:t xml:space="preserve">The resulting sequences were filtered by selecting one isotype for each entry to </w:t>
      </w:r>
      <w:r w:rsidRPr="00F145C9">
        <w:rPr>
          <w:rStyle w:val="eop"/>
        </w:rPr>
        <w:t>create a reduced and nonredundant set</w:t>
      </w:r>
      <w:r>
        <w:rPr>
          <w:rStyle w:val="eop"/>
        </w:rPr>
        <w:t xml:space="preserve"> of germline template sequences, as described previously </w:t>
      </w:r>
      <w:r>
        <w:rPr>
          <w:rStyle w:val="eop"/>
        </w:rPr>
        <w:fldChar w:fldCharType="begin" w:fldLock="1"/>
      </w:r>
      <w:r>
        <w:rPr>
          <w:rStyle w:val="eop"/>
        </w:rP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Pr>
          <w:rStyle w:val="eop"/>
        </w:rPr>
        <w:fldChar w:fldCharType="separate"/>
      </w:r>
      <w:r w:rsidRPr="00F145C9">
        <w:rPr>
          <w:rStyle w:val="eop"/>
          <w:noProof/>
        </w:rPr>
        <w:t>(Schulte et al., 2022)</w:t>
      </w:r>
      <w:r>
        <w:rPr>
          <w:rStyle w:val="eop"/>
        </w:rPr>
        <w:fldChar w:fldCharType="end"/>
      </w:r>
      <w:r>
        <w:rPr>
          <w:rStyle w:val="eop"/>
        </w:rPr>
        <w:t xml:space="preserve">. </w:t>
      </w:r>
      <w:r>
        <w:t xml:space="preserve">Only the constant regions relevant to the </w:t>
      </w:r>
      <w:r w:rsidR="006E0EDE">
        <w:t>analysed</w:t>
      </w:r>
      <w:r>
        <w:t xml:space="preserve"> sample were included (</w:t>
      </w:r>
      <w:r w:rsidRPr="003B0C3C">
        <w:rPr>
          <w:i/>
          <w:iCs/>
        </w:rPr>
        <w:t>i.e.,</w:t>
      </w:r>
      <w:r>
        <w:t xml:space="preserve"> IgA1 for the polyclonal sample and IgG1 for the monoclonal and mix samples). These c</w:t>
      </w:r>
      <w:r w:rsidRPr="008A3882">
        <w:t xml:space="preserve">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 The resulting template sequences were used by </w:t>
      </w:r>
      <w:r w:rsidR="008F0182">
        <w:rPr>
          <w:rStyle w:val="eop"/>
        </w:rPr>
        <w:t>Stitch</w:t>
      </w:r>
      <w:r>
        <w:rPr>
          <w:rStyle w:val="eop"/>
        </w:rPr>
        <w:t xml:space="preserve"> for template </w:t>
      </w:r>
      <w:r>
        <w:rPr>
          <w:rStyle w:val="eop"/>
        </w:rPr>
        <w:lastRenderedPageBreak/>
        <w:t>selection and read assembly, and to generate the IMGT residue frequency table used for FR generation (</w:t>
      </w:r>
      <w:r w:rsidR="002D2FF1">
        <w:rPr>
          <w:rStyle w:val="eop"/>
          <w:highlight w:val="yellow"/>
        </w:rPr>
        <w:t>Figure S1</w:t>
      </w:r>
      <w:r>
        <w:rPr>
          <w:rStyle w:val="eop"/>
        </w:rPr>
        <w:t>).</w:t>
      </w:r>
    </w:p>
    <w:p w14:paraId="2A347EE4" w14:textId="77777777" w:rsidR="00E51425" w:rsidRPr="006F5506" w:rsidRDefault="00F145C9" w:rsidP="006F5506">
      <w:pPr>
        <w:pStyle w:val="Heading2"/>
      </w:pPr>
      <w:bookmarkStart w:id="230" w:name="_Toc144114849"/>
      <w:r w:rsidRPr="006F5506">
        <w:t>M</w:t>
      </w:r>
      <w:r w:rsidR="00E36C44" w:rsidRPr="006F5506">
        <w:t xml:space="preserve">iddle-down </w:t>
      </w:r>
      <w:r w:rsidR="00E51425" w:rsidRPr="006F5506">
        <w:t>de novo sequencing</w:t>
      </w:r>
      <w:bookmarkEnd w:id="230"/>
    </w:p>
    <w:p w14:paraId="291EE861" w14:textId="5C28F464" w:rsidR="00661A7D" w:rsidRDefault="00E36C44" w:rsidP="006F5506">
      <w:pPr>
        <w:pStyle w:val="Heading3"/>
      </w:pPr>
      <w:bookmarkStart w:id="231" w:name="_Toc144114850"/>
      <w:r w:rsidRPr="007E0309">
        <w:t>LC-MS/MS</w:t>
      </w:r>
      <w:bookmarkEnd w:id="231"/>
    </w:p>
    <w:p w14:paraId="6AA8A7FD" w14:textId="3EDFC1E9" w:rsidR="00E36C44" w:rsidRDefault="00E36C44" w:rsidP="00444F4C">
      <w:pPr>
        <w:rPr>
          <w:rFonts w:ascii="Segoe UI" w:hAnsi="Segoe UI" w:cs="Segoe UI"/>
          <w:sz w:val="18"/>
          <w:szCs w:val="18"/>
        </w:rPr>
      </w:pPr>
      <w:r>
        <w:rPr>
          <w:rStyle w:val="normaltextrun"/>
        </w:rPr>
        <w:t>All Fab samples were denatured and reduced in 10 mM tris(2-</w:t>
      </w:r>
      <w:proofErr w:type="gramStart"/>
      <w:r>
        <w:rPr>
          <w:rStyle w:val="normaltextrun"/>
        </w:rPr>
        <w:t>carboxyethyl)phosphine</w:t>
      </w:r>
      <w:proofErr w:type="gramEnd"/>
      <w:r>
        <w:rPr>
          <w:rStyle w:val="normaltextrun"/>
        </w:rPr>
        <w:t xml:space="preserve"> (TCEP) at 60 °C for 30 min prior to LC-MS/MS analysis. For each LC-MS/MS experiment 2-5 µg of sample was injected.</w:t>
      </w:r>
      <w:r>
        <w:rPr>
          <w:rStyle w:val="eop"/>
        </w:rPr>
        <w:t> </w:t>
      </w:r>
      <w:r>
        <w:rPr>
          <w:rStyle w:val="normaltextrun"/>
        </w:rPr>
        <w:t>Reversed-phase liquid chromatography was performed by using a Thermo Scientific Vanquish Flex UHPLC instrument, equipped with a 1 mm x 150 mm MAbPac analytical column and directly coupled to an Orbitrap Fusion Lumos Tribrid (Thermo Fisher Scientific, Bremen, Germany). The column preheater, as well as the analytical column chamber, were heated to 80 °C during chromatographic separation. </w:t>
      </w:r>
      <w:r>
        <w:rPr>
          <w:rStyle w:val="eop"/>
        </w:rPr>
        <w:t> </w:t>
      </w:r>
    </w:p>
    <w:p w14:paraId="63417DCF" w14:textId="00C2C976" w:rsidR="00E36C44" w:rsidRDefault="00E36C44" w:rsidP="00444F4C">
      <w:pPr>
        <w:rPr>
          <w:rFonts w:ascii="Segoe UI" w:hAnsi="Segoe UI" w:cs="Segoe UI"/>
          <w:sz w:val="18"/>
          <w:szCs w:val="18"/>
        </w:rPr>
      </w:pPr>
      <w:r>
        <w:rPr>
          <w:rStyle w:val="normaltextrun"/>
        </w:rPr>
        <w:t xml:space="preserve">The </w:t>
      </w:r>
      <w:r w:rsidR="00787E9B">
        <w:rPr>
          <w:rStyle w:val="normaltextrun"/>
        </w:rPr>
        <w:t xml:space="preserve">recombinant </w:t>
      </w:r>
      <w:r>
        <w:rPr>
          <w:rStyle w:val="normaltextrun"/>
        </w:rPr>
        <w:t>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six and one minute respectively, from 25 to 40% over 14 min, and from 40 to 95% over one minute.</w:t>
      </w:r>
      <w:r>
        <w:rPr>
          <w:rStyle w:val="normaltextrun"/>
          <w:b/>
          <w:bCs/>
        </w:rPr>
        <w:t xml:space="preserve"> </w:t>
      </w:r>
      <w:r>
        <w:rPr>
          <w:rStyle w:val="normaltextrun"/>
        </w:rPr>
        <w:t xml:space="preserve">MS data were collected with the instrument operating in Intact Protein and </w:t>
      </w:r>
      <w:proofErr w:type="gramStart"/>
      <w:r>
        <w:rPr>
          <w:rStyle w:val="normaltextrun"/>
        </w:rPr>
        <w:t>Low Pressure</w:t>
      </w:r>
      <w:proofErr w:type="gramEnd"/>
      <w:r>
        <w:rPr>
          <w:rStyle w:val="normaltextrun"/>
        </w:rPr>
        <w:t xml:space="preserve"> mode. The spray voltage was set at 3.3 kV, capillary temperature 350 °C, probe heater temperature 100 °C, sheath gas flow 15, auxiliary gas flow 5, and source-induced dissociation was set at 15 V.</w:t>
      </w:r>
    </w:p>
    <w:p w14:paraId="5D5CAB26" w14:textId="4303FF1B" w:rsidR="00787E9B" w:rsidRDefault="00E36C44" w:rsidP="00444F4C">
      <w:pPr>
        <w:rPr>
          <w:rStyle w:val="normaltextrun"/>
        </w:rPr>
      </w:pPr>
      <w:r>
        <w:rPr>
          <w:rStyle w:val="normaltextrun"/>
        </w:rPr>
        <w:t xml:space="preserve">The </w:t>
      </w:r>
      <w:r w:rsidR="00787E9B">
        <w:rPr>
          <w:rStyle w:val="normaltextrun"/>
        </w:rPr>
        <w:t>reduced</w:t>
      </w:r>
      <w:r>
        <w:rPr>
          <w:rStyle w:val="normaltextrun"/>
        </w:rPr>
        <w:t xml:space="preserve"> Fab chains were analysed with a resolution setting of 120</w:t>
      </w:r>
      <w:r w:rsidR="00525A7B">
        <w:rPr>
          <w:rStyle w:val="normaltextrun"/>
        </w:rPr>
        <w:t xml:space="preserve">k </w:t>
      </w:r>
      <w:r>
        <w:rPr>
          <w:rStyle w:val="normaltextrun"/>
        </w:rPr>
        <w:t xml:space="preserve">(@ 200 </w:t>
      </w:r>
      <w:r>
        <w:rPr>
          <w:rStyle w:val="normaltextrun"/>
          <w:i/>
          <w:iCs/>
        </w:rPr>
        <w:t>m/z</w:t>
      </w:r>
      <w:r>
        <w:rPr>
          <w:rStyle w:val="normaltextrun"/>
        </w:rPr>
        <w:t>) in MS1, which allows for more accurate mass detection of smaller proteins (&lt; 30 kDa)</w:t>
      </w:r>
      <w:r w:rsidR="00484C38">
        <w:rPr>
          <w:rStyle w:val="normaltextrun"/>
        </w:rPr>
        <w:t xml:space="preserve"> with 250% AGC target and a maximum injection time of 500 ms</w:t>
      </w:r>
      <w:r>
        <w:rPr>
          <w:rStyle w:val="normaltextrun"/>
        </w:rPr>
        <w:t xml:space="preserve">. </w:t>
      </w:r>
      <w:r w:rsidR="00484C38">
        <w:rPr>
          <w:rStyle w:val="normaltextrun"/>
        </w:rPr>
        <w:t>For the recombinant samples, 2</w:t>
      </w:r>
      <w:r>
        <w:rPr>
          <w:rStyle w:val="normaltextrun"/>
        </w:rPr>
        <w:t xml:space="preserve"> </w:t>
      </w:r>
      <w:r w:rsidR="00484C38">
        <w:rPr>
          <w:rStyle w:val="normaltextrun"/>
        </w:rPr>
        <w:t>µ</w:t>
      </w:r>
      <w:r>
        <w:rPr>
          <w:rStyle w:val="normaltextrun"/>
        </w:rPr>
        <w:t xml:space="preserve">scans were acquired </w:t>
      </w:r>
      <w:r w:rsidR="00484C38">
        <w:rPr>
          <w:rStyle w:val="normaltextrun"/>
        </w:rPr>
        <w:t xml:space="preserve">and averaged per MS1 scan, </w:t>
      </w:r>
      <w:r>
        <w:rPr>
          <w:rStyle w:val="normaltextrun"/>
        </w:rPr>
        <w:t>in a range of 500-3000 Th</w:t>
      </w:r>
      <w:r w:rsidR="00484C38">
        <w:rPr>
          <w:rStyle w:val="normaltextrun"/>
        </w:rPr>
        <w:t>. F</w:t>
      </w:r>
      <w:r w:rsidR="00787E9B">
        <w:rPr>
          <w:rStyle w:val="normaltextrun"/>
        </w:rPr>
        <w:t xml:space="preserve">or the </w:t>
      </w:r>
      <w:r w:rsidR="00484C38">
        <w:rPr>
          <w:rStyle w:val="normaltextrun"/>
        </w:rPr>
        <w:t xml:space="preserve">polyclonal </w:t>
      </w:r>
      <w:r w:rsidR="00787E9B">
        <w:rPr>
          <w:rStyle w:val="normaltextrun"/>
        </w:rPr>
        <w:t xml:space="preserve">sample </w:t>
      </w:r>
      <w:r w:rsidR="00484C38">
        <w:rPr>
          <w:rStyle w:val="normaltextrun"/>
        </w:rPr>
        <w:t xml:space="preserve">5 µscans were averaged in a range of </w:t>
      </w:r>
      <w:r>
        <w:rPr>
          <w:rStyle w:val="normaltextrun"/>
        </w:rPr>
        <w:t>600-2000 Th</w:t>
      </w:r>
      <w:r w:rsidR="00484C38">
        <w:rPr>
          <w:rStyle w:val="normaltextrun"/>
        </w:rPr>
        <w:t>.</w:t>
      </w:r>
      <w:r>
        <w:rPr>
          <w:rStyle w:val="normaltextrun"/>
        </w:rPr>
        <w:t xml:space="preserve"> Data-dependent mode was defined as two scans. </w:t>
      </w:r>
    </w:p>
    <w:p w14:paraId="6284536D" w14:textId="4E68BA14" w:rsidR="00E36C44" w:rsidRDefault="00E36C44" w:rsidP="00444F4C">
      <w:pPr>
        <w:rPr>
          <w:rStyle w:val="eop"/>
        </w:rPr>
      </w:pPr>
      <w:r>
        <w:rPr>
          <w:rStyle w:val="normaltextrun"/>
        </w:rPr>
        <w:lastRenderedPageBreak/>
        <w:t xml:space="preserve">MS/MS scans were acquired with a resolution of 120k, a maximum injection time of 500 ms. The ions of interest were mass-selected by quadrupole in a 10, 2 and 4 Th isolation window, for the experiments on the monoclonal, antibody mixture and polyclonal mixture, respectively, and accumulated to the AGC target prior to fragmentation. Electron-transfer dissociation (ETD) was performed using the following settings: 16 ms reaction time, a maximum injection time of 200 ms, and an AGC target of 1e6 for the ETD reagent. For data-dependent MS/MS acquisition, the intensity threshold was set to 5e4. MS/MS scans were recorded in the range of </w:t>
      </w:r>
      <w:r>
        <w:rPr>
          <w:rStyle w:val="normaltextrun"/>
          <w:i/>
          <w:iCs/>
        </w:rPr>
        <w:t>m/</w:t>
      </w:r>
      <w:r>
        <w:rPr>
          <w:rStyle w:val="normaltextrun"/>
        </w:rPr>
        <w:t>z = 350-5000 Th using high mass range quadrupole isolation.</w:t>
      </w:r>
      <w:r>
        <w:rPr>
          <w:rStyle w:val="eop"/>
        </w:rPr>
        <w:t> </w:t>
      </w:r>
    </w:p>
    <w:p w14:paraId="576764E3" w14:textId="3C090760" w:rsidR="00646F21" w:rsidRDefault="00E51425" w:rsidP="006F5506">
      <w:pPr>
        <w:pStyle w:val="Heading3"/>
      </w:pPr>
      <w:bookmarkStart w:id="232" w:name="_Toc144114851"/>
      <w:r>
        <w:t>Data</w:t>
      </w:r>
      <w:r w:rsidR="00646F21">
        <w:t xml:space="preserve"> analysis</w:t>
      </w:r>
      <w:bookmarkEnd w:id="232"/>
    </w:p>
    <w:p w14:paraId="34963EAB" w14:textId="1FDF2C60" w:rsidR="00646F21" w:rsidRDefault="00646F21" w:rsidP="00444F4C">
      <w:pPr>
        <w:rPr>
          <w:rStyle w:val="normaltextrun"/>
          <w:rFonts w:ascii="Times New Roman" w:hAnsi="Times New Roman" w:cs="Times New Roman"/>
          <w:b/>
          <w:bCs/>
          <w:sz w:val="24"/>
          <w:szCs w:val="24"/>
        </w:rPr>
      </w:pPr>
      <w:r w:rsidRPr="004F4368">
        <w:rPr>
          <w:bCs/>
        </w:rPr>
        <w:t xml:space="preserve">Following the </w:t>
      </w:r>
      <w:r w:rsidR="00D45209">
        <w:rPr>
          <w:bCs/>
        </w:rPr>
        <w:t>MD</w:t>
      </w:r>
      <w:r w:rsidRPr="004F4368">
        <w:rPr>
          <w:bCs/>
        </w:rPr>
        <w:t xml:space="preserve"> LC-MS/MS</w:t>
      </w:r>
      <w:r>
        <w:rPr>
          <w:bCs/>
        </w:rPr>
        <w:t xml:space="preserve"> </w:t>
      </w:r>
      <w:r w:rsidR="00E51425">
        <w:rPr>
          <w:bCs/>
        </w:rPr>
        <w:t>data acquisition</w:t>
      </w:r>
      <w:r>
        <w:rPr>
          <w:bCs/>
        </w:rPr>
        <w:t xml:space="preserve"> on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00B413CC">
        <w:rPr>
          <w:rStyle w:val="normaltextrun"/>
          <w:highlight w:val="yellow"/>
        </w:rPr>
        <w:t>Table</w:t>
      </w:r>
      <w:r w:rsidRPr="00D51C1D">
        <w:rPr>
          <w:rStyle w:val="normaltextrun"/>
          <w:highlight w:val="yellow"/>
        </w:rPr>
        <w:t xml:space="preserve"> </w:t>
      </w:r>
      <w:r>
        <w:rPr>
          <w:rStyle w:val="normaltextrun"/>
          <w:highlight w:val="yellow"/>
        </w:rPr>
        <w:t>S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5541A08E" w14:textId="0CE58C68" w:rsidR="008E63F3" w:rsidRDefault="00E51425" w:rsidP="006F5506">
      <w:pPr>
        <w:pStyle w:val="Heading3"/>
      </w:pPr>
      <w:bookmarkStart w:id="233" w:name="_Toc144114852"/>
      <w:r>
        <w:t xml:space="preserve">Contig </w:t>
      </w:r>
      <w:r w:rsidR="00431F7F">
        <w:t>scoring and refinement</w:t>
      </w:r>
      <w:r>
        <w:t xml:space="preserve"> using middle-down data</w:t>
      </w:r>
      <w:bookmarkEnd w:id="233"/>
    </w:p>
    <w:p w14:paraId="4A468D52" w14:textId="7986D9E9" w:rsidR="008E63F3" w:rsidRPr="008A3882" w:rsidRDefault="008E63F3" w:rsidP="00444F4C">
      <w:r w:rsidRPr="008A3882">
        <w:t>Throughout the manuscript, we ma</w:t>
      </w:r>
      <w:r w:rsidR="00431F7F">
        <w:t>k</w:t>
      </w:r>
      <w:r w:rsidRPr="008A3882">
        <w:t xml:space="preserve">e use of </w:t>
      </w:r>
      <w:r w:rsidR="006B6325">
        <w:t>a scoring</w:t>
      </w:r>
      <w:r w:rsidRPr="008A3882">
        <w:t xml:space="preserve"> </w:t>
      </w:r>
      <w:r>
        <w:t>algorithm</w:t>
      </w:r>
      <w:r w:rsidRPr="000636F0">
        <w:t xml:space="preserve"> </w:t>
      </w:r>
      <w:r>
        <w:t xml:space="preserve">to optimize </w:t>
      </w:r>
      <w:r w:rsidR="003B0C3C">
        <w:t>contig</w:t>
      </w:r>
      <w:r>
        <w:t xml:space="preserve"> placement </w:t>
      </w:r>
      <w:r w:rsidR="00BF1F1D">
        <w:t>for</w:t>
      </w:r>
      <w:r>
        <w:t xml:space="preserve"> a given MD-MS fragmentation spectrum, </w:t>
      </w:r>
      <w:r w:rsidR="00BF1F1D">
        <w:t xml:space="preserve">which we </w:t>
      </w:r>
      <w:r>
        <w:t xml:space="preserve">termed the </w:t>
      </w:r>
      <w:r w:rsidRPr="002F27E4">
        <w:rPr>
          <w:i/>
          <w:iCs/>
        </w:rPr>
        <w:t>sliding window</w:t>
      </w:r>
      <w:r>
        <w:t xml:space="preserve"> scoring algorithm</w:t>
      </w:r>
      <w:r w:rsidR="00BF1F1D">
        <w:t xml:space="preserve"> </w:t>
      </w:r>
      <w:r w:rsidRPr="000636F0">
        <w:t>(</w:t>
      </w:r>
      <w:r w:rsidR="002D2FF1">
        <w:rPr>
          <w:highlight w:val="yellow"/>
        </w:rPr>
        <w:t>Figure S2</w:t>
      </w:r>
      <w:r>
        <w:t>)</w:t>
      </w:r>
      <w:r w:rsidRPr="008A3882">
        <w:t xml:space="preserve">. This </w:t>
      </w:r>
      <w:r>
        <w:lastRenderedPageBreak/>
        <w:t xml:space="preserve">algorithm slides </w:t>
      </w:r>
      <w:r w:rsidRPr="008A3882">
        <w:t xml:space="preserve">a set of theoretical </w:t>
      </w:r>
      <w:r w:rsidR="00BF1F1D" w:rsidRPr="008A3882">
        <w:t>fragments</w:t>
      </w:r>
      <w:r>
        <w:t xml:space="preserve"> generated from the </w:t>
      </w:r>
      <w:r w:rsidR="00BF1F1D">
        <w:t>provided</w:t>
      </w:r>
      <w:r>
        <w:t xml:space="preserve"> sequence</w:t>
      </w:r>
      <w:r w:rsidRPr="008A3882">
        <w:t xml:space="preserve"> along a provided </w:t>
      </w:r>
      <w:r w:rsidRPr="00693868">
        <w:rPr>
          <w:i/>
        </w:rPr>
        <w:t>m/z</w:t>
      </w:r>
      <w:r w:rsidRPr="008A3882">
        <w:t xml:space="preserve"> range, incrementing the fragment masses </w:t>
      </w:r>
      <w:r w:rsidR="006B6325">
        <w:t>by</w:t>
      </w:r>
      <w:r w:rsidRPr="008A3882">
        <w:t xml:space="preserve"> a set increment (default 0.01 Th). To limit processing time, peaks in the spectra are binned and the number of non-empty bins are counted for each </w:t>
      </w:r>
      <w:r w:rsidR="00BF1F1D">
        <w:t>position</w:t>
      </w:r>
      <w:r w:rsidRPr="008A3882">
        <w:t xml:space="preserve">. The top scoring </w:t>
      </w:r>
      <w:r w:rsidR="00BF1F1D">
        <w:t>positions</w:t>
      </w:r>
      <w:r w:rsidRPr="008A3882">
        <w:t xml:space="preserve"> (default: </w:t>
      </w:r>
      <w:r w:rsidR="00BF1F1D">
        <w:t xml:space="preserve">top </w:t>
      </w:r>
      <w:r w:rsidRPr="008A3882">
        <w:t xml:space="preserve">100) are then </w:t>
      </w:r>
      <w:r w:rsidR="00BF1F1D">
        <w:t xml:space="preserve">refined by </w:t>
      </w:r>
      <w:r w:rsidR="006B6325">
        <w:t>incrementing by smaller step size</w:t>
      </w:r>
      <w:r w:rsidR="00BF1F1D">
        <w:t xml:space="preserve"> </w:t>
      </w:r>
      <w:r w:rsidR="006B6325">
        <w:t xml:space="preserve">while </w:t>
      </w:r>
      <w:r w:rsidRPr="008A3882">
        <w:t>scor</w:t>
      </w:r>
      <w:r w:rsidR="006B6325">
        <w:t>ing with</w:t>
      </w:r>
      <w:r w:rsidRPr="008A3882">
        <w:t xml:space="preserve"> a more refined scoring function</w:t>
      </w:r>
      <w:r>
        <w:t xml:space="preserve">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rsidR="006B6325">
        <w:t>,</w:t>
      </w:r>
      <w:r w:rsidRPr="008A3882">
        <w:t xml:space="preserve"> </w:t>
      </w:r>
      <w:r w:rsidR="006B6325">
        <w:t xml:space="preserve">and finally </w:t>
      </w:r>
      <w:r w:rsidRPr="008A3882">
        <w:t xml:space="preserve">the best scoring </w:t>
      </w:r>
      <w:r w:rsidR="006B6325">
        <w:t>position</w:t>
      </w:r>
      <w:r w:rsidRPr="008A3882">
        <w:t xml:space="preserve"> is returned. </w:t>
      </w:r>
      <w:r>
        <w:t>This enables error-tolerant scoring of (sub)sequences</w:t>
      </w:r>
      <w:r w:rsidR="006B6325">
        <w:t xml:space="preserve">, even if the exact prefix- and suffix- mass (distance from the N- and C- termini respectively) is not known, for example for </w:t>
      </w:r>
      <w:r w:rsidR="00012350">
        <w:t>sequence</w:t>
      </w:r>
      <w:r w:rsidR="006B6325">
        <w:t xml:space="preserve"> candidates which are not connected to the N- or C- terminus. </w:t>
      </w:r>
      <w:r w:rsidR="00C11810">
        <w:t>In addition to a score, it also returns the optimal prefix- and suffix- mass for the sequence, which is used to calculate the theoretical molecular weight of CDRs during CDR sequencing, by calculating the mass gap between adjacent FR candidates.</w:t>
      </w:r>
    </w:p>
    <w:p w14:paraId="30B6A732" w14:textId="3B9AB046" w:rsidR="00A259F8" w:rsidRPr="00DB3DFA" w:rsidRDefault="00A259F8" w:rsidP="006F5506">
      <w:pPr>
        <w:pStyle w:val="Heading1"/>
        <w:rPr>
          <w:lang w:val="de-DE"/>
        </w:rPr>
      </w:pPr>
      <w:bookmarkStart w:id="234" w:name="_Toc144114853"/>
      <w:commentRangeStart w:id="235"/>
      <w:r w:rsidRPr="00DB3DFA">
        <w:rPr>
          <w:lang w:val="de-DE"/>
        </w:rPr>
        <w:t>References</w:t>
      </w:r>
      <w:commentRangeEnd w:id="235"/>
      <w:r w:rsidR="008F2B02">
        <w:rPr>
          <w:rStyle w:val="CommentReference"/>
          <w:rFonts w:ascii="Calibri" w:eastAsiaTheme="minorHAnsi" w:hAnsi="Calibri" w:cs="Calibri"/>
          <w:b w:val="0"/>
          <w:color w:val="auto"/>
        </w:rPr>
        <w:commentReference w:id="235"/>
      </w:r>
      <w:bookmarkEnd w:id="234"/>
    </w:p>
    <w:p w14:paraId="7A1A13A8" w14:textId="608DB4B9" w:rsidR="00E216B8" w:rsidRPr="00E216B8" w:rsidRDefault="00F00F80" w:rsidP="00E216B8">
      <w:pPr>
        <w:widowControl w:val="0"/>
        <w:autoSpaceDE w:val="0"/>
        <w:autoSpaceDN w:val="0"/>
        <w:adjustRightInd w:val="0"/>
        <w:ind w:left="480" w:hanging="480"/>
        <w:rPr>
          <w:noProof/>
          <w:szCs w:val="24"/>
        </w:rPr>
      </w:pPr>
      <w:r>
        <w:rPr>
          <w:b/>
          <w:sz w:val="28"/>
        </w:rPr>
        <w:fldChar w:fldCharType="begin" w:fldLock="1"/>
      </w:r>
      <w:r w:rsidRPr="00DB3DFA">
        <w:rPr>
          <w:b/>
          <w:sz w:val="28"/>
          <w:lang w:val="de-DE"/>
        </w:rPr>
        <w:instrText xml:space="preserve">ADDIN Mendeley Bibliography CSL_BIBLIOGRAPHY </w:instrText>
      </w:r>
      <w:r>
        <w:rPr>
          <w:b/>
          <w:sz w:val="28"/>
        </w:rPr>
        <w:fldChar w:fldCharType="separate"/>
      </w:r>
      <w:r w:rsidR="00E216B8" w:rsidRPr="00E216B8">
        <w:rPr>
          <w:noProof/>
          <w:szCs w:val="24"/>
        </w:rPr>
        <w:t xml:space="preserve">Aebersold, R., &amp; Mann, M. (2003). Mass spectrometry-based proteomics. </w:t>
      </w:r>
      <w:r w:rsidR="00E216B8" w:rsidRPr="00E216B8">
        <w:rPr>
          <w:i/>
          <w:iCs/>
          <w:noProof/>
          <w:szCs w:val="24"/>
        </w:rPr>
        <w:t>Nature</w:t>
      </w:r>
      <w:r w:rsidR="00E216B8" w:rsidRPr="00E216B8">
        <w:rPr>
          <w:noProof/>
          <w:szCs w:val="24"/>
        </w:rPr>
        <w:t xml:space="preserve">, </w:t>
      </w:r>
      <w:r w:rsidR="00E216B8" w:rsidRPr="00E216B8">
        <w:rPr>
          <w:i/>
          <w:iCs/>
          <w:noProof/>
          <w:szCs w:val="24"/>
        </w:rPr>
        <w:t>422</w:t>
      </w:r>
      <w:r w:rsidR="00E216B8" w:rsidRPr="00E216B8">
        <w:rPr>
          <w:noProof/>
          <w:szCs w:val="24"/>
        </w:rPr>
        <w:t>(6928), 198–207. https://doi.org/10.1038/nature01511</w:t>
      </w:r>
    </w:p>
    <w:p w14:paraId="557102B3"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Aebersold, R., &amp; Mann, M. (2016). Mass-spectrometric exploration of proteome structure and function. </w:t>
      </w:r>
      <w:r w:rsidRPr="00E216B8">
        <w:rPr>
          <w:i/>
          <w:iCs/>
          <w:noProof/>
          <w:szCs w:val="24"/>
        </w:rPr>
        <w:t>Nature</w:t>
      </w:r>
      <w:r w:rsidRPr="00E216B8">
        <w:rPr>
          <w:noProof/>
          <w:szCs w:val="24"/>
        </w:rPr>
        <w:t xml:space="preserve">, </w:t>
      </w:r>
      <w:r w:rsidRPr="00E216B8">
        <w:rPr>
          <w:i/>
          <w:iCs/>
          <w:noProof/>
          <w:szCs w:val="24"/>
        </w:rPr>
        <w:t>537</w:t>
      </w:r>
      <w:r w:rsidRPr="00E216B8">
        <w:rPr>
          <w:noProof/>
          <w:szCs w:val="24"/>
        </w:rPr>
        <w:t>(7620), 347–355. https://doi.org/10.1038/nature19949</w:t>
      </w:r>
    </w:p>
    <w:p w14:paraId="6B8171CE"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Alberts, B., Johnson, A., Lewis, J., Raff, M., Roberts, K., &amp; Walter, P. (2002). The Generation of Antibody Diversity. In </w:t>
      </w:r>
      <w:r w:rsidRPr="00E216B8">
        <w:rPr>
          <w:i/>
          <w:iCs/>
          <w:noProof/>
          <w:szCs w:val="24"/>
        </w:rPr>
        <w:t>Molecular Biology of the Cell</w:t>
      </w:r>
      <w:r w:rsidRPr="00E216B8">
        <w:rPr>
          <w:noProof/>
          <w:szCs w:val="24"/>
        </w:rPr>
        <w:t xml:space="preserve"> (4th ed.). New York (NY): Garland Science.</w:t>
      </w:r>
    </w:p>
    <w:p w14:paraId="5FF7D170"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Altelaar, A. F. M., Munoz, J., &amp; Heck, A. J. R. (2013). Next-generation proteomics: towards an integrative view of proteome dynamics. </w:t>
      </w:r>
      <w:r w:rsidRPr="00E216B8">
        <w:rPr>
          <w:i/>
          <w:iCs/>
          <w:noProof/>
          <w:szCs w:val="24"/>
        </w:rPr>
        <w:t>Nature Reviews Genetics</w:t>
      </w:r>
      <w:r w:rsidRPr="00E216B8">
        <w:rPr>
          <w:noProof/>
          <w:szCs w:val="24"/>
        </w:rPr>
        <w:t xml:space="preserve">, </w:t>
      </w:r>
      <w:r w:rsidRPr="00E216B8">
        <w:rPr>
          <w:i/>
          <w:iCs/>
          <w:noProof/>
          <w:szCs w:val="24"/>
        </w:rPr>
        <w:t>14</w:t>
      </w:r>
      <w:r w:rsidRPr="00E216B8">
        <w:rPr>
          <w:noProof/>
          <w:szCs w:val="24"/>
        </w:rPr>
        <w:t>(1), 35–48. https://doi.org/10.1038/nrg3356</w:t>
      </w:r>
    </w:p>
    <w:p w14:paraId="412A9B37"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Bondt, A., Dingess, K. A., Hoek, M., van Rijswijck, D. M. H., &amp; Heck, A. J. R. (2021). A Direct MS-Based Approach to Profile Human Milk Secretory Immunoglobulin A (IgA1) Reveals Donor-Specific Clonal </w:t>
      </w:r>
      <w:r w:rsidRPr="00E216B8">
        <w:rPr>
          <w:noProof/>
          <w:szCs w:val="24"/>
        </w:rPr>
        <w:lastRenderedPageBreak/>
        <w:t xml:space="preserve">Repertoires With High Longitudinal Stability. </w:t>
      </w:r>
      <w:r w:rsidRPr="00E216B8">
        <w:rPr>
          <w:i/>
          <w:iCs/>
          <w:noProof/>
          <w:szCs w:val="24"/>
        </w:rPr>
        <w:t>Frontiers in Immunology</w:t>
      </w:r>
      <w:r w:rsidRPr="00E216B8">
        <w:rPr>
          <w:noProof/>
          <w:szCs w:val="24"/>
        </w:rPr>
        <w:t xml:space="preserve">, </w:t>
      </w:r>
      <w:r w:rsidRPr="00E216B8">
        <w:rPr>
          <w:i/>
          <w:iCs/>
          <w:noProof/>
          <w:szCs w:val="24"/>
        </w:rPr>
        <w:t>12</w:t>
      </w:r>
      <w:r w:rsidRPr="00E216B8">
        <w:rPr>
          <w:noProof/>
          <w:szCs w:val="24"/>
        </w:rPr>
        <w:t>. https://doi.org/10.3389/FIMMU.2021.789748</w:t>
      </w:r>
    </w:p>
    <w:p w14:paraId="1A916B8B"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Bondt, A., Hoek, M., Tamara, S., de Graaf, B., Peng, W., Schulte, D., … Heck, A. J. R. (2021). Human plasma IgG1 repertoires are simple, unique, and dynamic. </w:t>
      </w:r>
      <w:r w:rsidRPr="00E216B8">
        <w:rPr>
          <w:i/>
          <w:iCs/>
          <w:noProof/>
          <w:szCs w:val="24"/>
        </w:rPr>
        <w:t>Cell Systems</w:t>
      </w:r>
      <w:r w:rsidRPr="00E216B8">
        <w:rPr>
          <w:noProof/>
          <w:szCs w:val="24"/>
        </w:rPr>
        <w:t xml:space="preserve">, </w:t>
      </w:r>
      <w:r w:rsidRPr="00E216B8">
        <w:rPr>
          <w:i/>
          <w:iCs/>
          <w:noProof/>
          <w:szCs w:val="24"/>
        </w:rPr>
        <w:t>12</w:t>
      </w:r>
      <w:r w:rsidRPr="00E216B8">
        <w:rPr>
          <w:noProof/>
          <w:szCs w:val="24"/>
        </w:rPr>
        <w:t>(12), 1131-1143.e5. https://doi.org/10.1016/j.cels.2021.08.008</w:t>
      </w:r>
    </w:p>
    <w:p w14:paraId="57D76FD0"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Bornholdt, Z. A., Turner, H. L., Murin, C. D., Li, W., Sok, D., Souders, C. A., … Walker, L. M. (2016). Isolation of potent neutralizing antibodies from a survivor of the 2014 Ebola virus outbreak. </w:t>
      </w:r>
      <w:r w:rsidRPr="00E216B8">
        <w:rPr>
          <w:i/>
          <w:iCs/>
          <w:noProof/>
          <w:szCs w:val="24"/>
        </w:rPr>
        <w:t>Science</w:t>
      </w:r>
      <w:r w:rsidRPr="00E216B8">
        <w:rPr>
          <w:noProof/>
          <w:szCs w:val="24"/>
        </w:rPr>
        <w:t xml:space="preserve">, </w:t>
      </w:r>
      <w:r w:rsidRPr="00E216B8">
        <w:rPr>
          <w:i/>
          <w:iCs/>
          <w:noProof/>
          <w:szCs w:val="24"/>
        </w:rPr>
        <w:t>351</w:t>
      </w:r>
      <w:r w:rsidRPr="00E216B8">
        <w:rPr>
          <w:noProof/>
          <w:szCs w:val="24"/>
        </w:rPr>
        <w:t>(6277), 1078–1083. https://doi.org/10.1126/science.aad5788</w:t>
      </w:r>
    </w:p>
    <w:p w14:paraId="7EE960DD"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Briney, B., Inderbitzin, A., Joyce, C., &amp; Burton, D. R. (2019). Commonality despite exceptional diversity in the baseline human antibody repertoire. </w:t>
      </w:r>
      <w:r w:rsidRPr="00E216B8">
        <w:rPr>
          <w:i/>
          <w:iCs/>
          <w:noProof/>
          <w:szCs w:val="24"/>
        </w:rPr>
        <w:t>Nature</w:t>
      </w:r>
      <w:r w:rsidRPr="00E216B8">
        <w:rPr>
          <w:noProof/>
          <w:szCs w:val="24"/>
        </w:rPr>
        <w:t xml:space="preserve">, </w:t>
      </w:r>
      <w:r w:rsidRPr="00E216B8">
        <w:rPr>
          <w:i/>
          <w:iCs/>
          <w:noProof/>
          <w:szCs w:val="24"/>
        </w:rPr>
        <w:t>566</w:t>
      </w:r>
      <w:r w:rsidRPr="00E216B8">
        <w:rPr>
          <w:noProof/>
          <w:szCs w:val="24"/>
        </w:rPr>
        <w:t>(7744), 393–397. https://doi.org/10.1038/s41586-019-0879-y</w:t>
      </w:r>
    </w:p>
    <w:p w14:paraId="5A360A7A"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Castellana, N. E., Pham, V., Arnott, D., Lill, J. R., &amp; Bafna, V. (2010). Template Proteogenomics: Sequencing Whole Proteins Using an Imperfect Database. </w:t>
      </w:r>
      <w:r w:rsidRPr="00E216B8">
        <w:rPr>
          <w:i/>
          <w:iCs/>
          <w:noProof/>
          <w:szCs w:val="24"/>
        </w:rPr>
        <w:t>Molecular &amp; Cellular Proteomics</w:t>
      </w:r>
      <w:r w:rsidRPr="00E216B8">
        <w:rPr>
          <w:noProof/>
          <w:szCs w:val="24"/>
        </w:rPr>
        <w:t xml:space="preserve">, </w:t>
      </w:r>
      <w:r w:rsidRPr="00E216B8">
        <w:rPr>
          <w:i/>
          <w:iCs/>
          <w:noProof/>
          <w:szCs w:val="24"/>
        </w:rPr>
        <w:t>9</w:t>
      </w:r>
      <w:r w:rsidRPr="00E216B8">
        <w:rPr>
          <w:noProof/>
          <w:szCs w:val="24"/>
        </w:rPr>
        <w:t>(6), 1260–1270. https://doi.org/10.1074/mcp.M900504-MCP200</w:t>
      </w:r>
    </w:p>
    <w:p w14:paraId="663CBE7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Charles A Janeway, J., Travers, P., Walport, M., &amp; Shlomchik, M. J. (2001). The generation of diversity in immunoglobulins. In </w:t>
      </w:r>
      <w:r w:rsidRPr="00E216B8">
        <w:rPr>
          <w:i/>
          <w:iCs/>
          <w:noProof/>
          <w:szCs w:val="24"/>
        </w:rPr>
        <w:t>Immunobiology: The Immune System in Health and Disease</w:t>
      </w:r>
      <w:r w:rsidRPr="00E216B8">
        <w:rPr>
          <w:noProof/>
          <w:szCs w:val="24"/>
        </w:rPr>
        <w:t xml:space="preserve"> (5th ed.). New York (NY): Garland Science.</w:t>
      </w:r>
    </w:p>
    <w:p w14:paraId="4363B465"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Corti, D., Misasi, J., Mulangu, S., Stanley, D. A., Kanekiyo, M., Wollen, S., … Sullivan, N. J. (2016). Protective monotherapy against lethal Ebola virus infection by a potently neutralizing antibody. </w:t>
      </w:r>
      <w:r w:rsidRPr="00E216B8">
        <w:rPr>
          <w:i/>
          <w:iCs/>
          <w:noProof/>
          <w:szCs w:val="24"/>
        </w:rPr>
        <w:t>Science (New York, N.Y.)</w:t>
      </w:r>
      <w:r w:rsidRPr="00E216B8">
        <w:rPr>
          <w:noProof/>
          <w:szCs w:val="24"/>
        </w:rPr>
        <w:t xml:space="preserve">, </w:t>
      </w:r>
      <w:r w:rsidRPr="00E216B8">
        <w:rPr>
          <w:i/>
          <w:iCs/>
          <w:noProof/>
          <w:szCs w:val="24"/>
        </w:rPr>
        <w:t>351</w:t>
      </w:r>
      <w:r w:rsidRPr="00E216B8">
        <w:rPr>
          <w:noProof/>
          <w:szCs w:val="24"/>
        </w:rPr>
        <w:t>(6279), 1339–1342. https://doi.org/10.1126/science.aad5224</w:t>
      </w:r>
    </w:p>
    <w:p w14:paraId="630C665F"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de Graaf, S. C., Hoek, M., Tamara, S., &amp; Heck, A. J. R. (2022). A perspective toward mass spectrometry-based de novo sequencing of endogenous antibodies. </w:t>
      </w:r>
      <w:r w:rsidRPr="00E216B8">
        <w:rPr>
          <w:i/>
          <w:iCs/>
          <w:noProof/>
          <w:szCs w:val="24"/>
        </w:rPr>
        <w:t>MAbs</w:t>
      </w:r>
      <w:r w:rsidRPr="00E216B8">
        <w:rPr>
          <w:noProof/>
          <w:szCs w:val="24"/>
        </w:rPr>
        <w:t xml:space="preserve">, </w:t>
      </w:r>
      <w:r w:rsidRPr="00E216B8">
        <w:rPr>
          <w:i/>
          <w:iCs/>
          <w:noProof/>
          <w:szCs w:val="24"/>
        </w:rPr>
        <w:t>14</w:t>
      </w:r>
      <w:r w:rsidRPr="00E216B8">
        <w:rPr>
          <w:noProof/>
          <w:szCs w:val="24"/>
        </w:rPr>
        <w:t xml:space="preserve">(1). </w:t>
      </w:r>
      <w:r w:rsidRPr="00E216B8">
        <w:rPr>
          <w:noProof/>
          <w:szCs w:val="24"/>
        </w:rPr>
        <w:lastRenderedPageBreak/>
        <w:t>https://doi.org/10.1080/19420862.2022.2079449</w:t>
      </w:r>
    </w:p>
    <w:p w14:paraId="6DC048FD"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Dupré, M., Duchateau, M., Sternke-Hoffmann, R., Boquoi, A., Malosse, C., Fenk, R., … Chamot-Rooke, J. (2021). De Novo Sequencing of Antibody Light Chain Proteoforms from Patients with Multiple Myeloma. </w:t>
      </w:r>
      <w:r w:rsidRPr="00E216B8">
        <w:rPr>
          <w:i/>
          <w:iCs/>
          <w:noProof/>
          <w:szCs w:val="24"/>
        </w:rPr>
        <w:t>Analytical Chemistry</w:t>
      </w:r>
      <w:r w:rsidRPr="00E216B8">
        <w:rPr>
          <w:noProof/>
          <w:szCs w:val="24"/>
        </w:rPr>
        <w:t xml:space="preserve">, </w:t>
      </w:r>
      <w:r w:rsidRPr="00E216B8">
        <w:rPr>
          <w:i/>
          <w:iCs/>
          <w:noProof/>
          <w:szCs w:val="24"/>
        </w:rPr>
        <w:t>93</w:t>
      </w:r>
      <w:r w:rsidRPr="00E216B8">
        <w:rPr>
          <w:noProof/>
          <w:szCs w:val="24"/>
        </w:rPr>
        <w:t>(30), 10627–10634. https://doi.org/10.1021/acs.analchem.1c01955</w:t>
      </w:r>
    </w:p>
    <w:p w14:paraId="04BD032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Guthals, A., Clauser, K. R., &amp; Bandeira, N. (2012). Shotgun Protein Sequencing with Meta-contig Assembly. </w:t>
      </w:r>
      <w:r w:rsidRPr="00E216B8">
        <w:rPr>
          <w:i/>
          <w:iCs/>
          <w:noProof/>
          <w:szCs w:val="24"/>
        </w:rPr>
        <w:t>Molecular &amp; Cellular Proteomics</w:t>
      </w:r>
      <w:r w:rsidRPr="00E216B8">
        <w:rPr>
          <w:noProof/>
          <w:szCs w:val="24"/>
        </w:rPr>
        <w:t xml:space="preserve">, </w:t>
      </w:r>
      <w:r w:rsidRPr="00E216B8">
        <w:rPr>
          <w:i/>
          <w:iCs/>
          <w:noProof/>
          <w:szCs w:val="24"/>
        </w:rPr>
        <w:t>11</w:t>
      </w:r>
      <w:r w:rsidRPr="00E216B8">
        <w:rPr>
          <w:noProof/>
          <w:szCs w:val="24"/>
        </w:rPr>
        <w:t>(10), 1084–1096. https://doi.org/10.1074/mcp.M111.015768</w:t>
      </w:r>
    </w:p>
    <w:p w14:paraId="622DCE25"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Hom, J. R., Tomar, D., &amp; Tipton, C. M. (2022). Exploring the Diversity of the B-Cell Receptor Repertoire Through High-Throughput Sequencing. In J. Rast &amp; K. Buckley (Eds.), </w:t>
      </w:r>
      <w:r w:rsidRPr="00E216B8">
        <w:rPr>
          <w:i/>
          <w:iCs/>
          <w:noProof/>
          <w:szCs w:val="24"/>
        </w:rPr>
        <w:t>Methods in Molecular Biology: Immune Receptors</w:t>
      </w:r>
      <w:r w:rsidRPr="00E216B8">
        <w:rPr>
          <w:noProof/>
          <w:szCs w:val="24"/>
        </w:rPr>
        <w:t xml:space="preserve"> (Vol. 2421, pp. 231–241). https://doi.org/10.1007/978-1-0716-1944-5_16</w:t>
      </w:r>
    </w:p>
    <w:p w14:paraId="124A5462"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Johansson, B. P., Shannon, O., &amp; Björck, L. (2008). IdeS: A Bacterial Proteolytic Enzyme with Therapeutic Potential. </w:t>
      </w:r>
      <w:r w:rsidRPr="00E216B8">
        <w:rPr>
          <w:i/>
          <w:iCs/>
          <w:noProof/>
          <w:szCs w:val="24"/>
        </w:rPr>
        <w:t>PLoS ONE</w:t>
      </w:r>
      <w:r w:rsidRPr="00E216B8">
        <w:rPr>
          <w:noProof/>
          <w:szCs w:val="24"/>
        </w:rPr>
        <w:t xml:space="preserve">, </w:t>
      </w:r>
      <w:r w:rsidRPr="00E216B8">
        <w:rPr>
          <w:i/>
          <w:iCs/>
          <w:noProof/>
          <w:szCs w:val="24"/>
        </w:rPr>
        <w:t>3</w:t>
      </w:r>
      <w:r w:rsidRPr="00E216B8">
        <w:rPr>
          <w:noProof/>
          <w:szCs w:val="24"/>
        </w:rPr>
        <w:t>(2), e1692. https://doi.org/10.1371/journal.pone.0001692</w:t>
      </w:r>
    </w:p>
    <w:p w14:paraId="4893FF8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Kaplon, H., &amp; Reichert, J. M. (2021). Antibodies to watch in 2021. </w:t>
      </w:r>
      <w:r w:rsidRPr="00E216B8">
        <w:rPr>
          <w:i/>
          <w:iCs/>
          <w:noProof/>
          <w:szCs w:val="24"/>
        </w:rPr>
        <w:t>MAbs</w:t>
      </w:r>
      <w:r w:rsidRPr="00E216B8">
        <w:rPr>
          <w:noProof/>
          <w:szCs w:val="24"/>
        </w:rPr>
        <w:t xml:space="preserve">, </w:t>
      </w:r>
      <w:r w:rsidRPr="00E216B8">
        <w:rPr>
          <w:i/>
          <w:iCs/>
          <w:noProof/>
          <w:szCs w:val="24"/>
        </w:rPr>
        <w:t>13</w:t>
      </w:r>
      <w:r w:rsidRPr="00E216B8">
        <w:rPr>
          <w:noProof/>
          <w:szCs w:val="24"/>
        </w:rPr>
        <w:t>(1). https://doi.org/10.1080/19420862.2020.1860476</w:t>
      </w:r>
    </w:p>
    <w:p w14:paraId="70BDD1C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Lefranc, M.-P., &amp; Lefranc, G. (2020). Immunoglobulins or Antibodies: IMGT® Bridging Genes, Structures and Functions. </w:t>
      </w:r>
      <w:r w:rsidRPr="00E216B8">
        <w:rPr>
          <w:i/>
          <w:iCs/>
          <w:noProof/>
          <w:szCs w:val="24"/>
        </w:rPr>
        <w:t>Biomedicines</w:t>
      </w:r>
      <w:r w:rsidRPr="00E216B8">
        <w:rPr>
          <w:noProof/>
          <w:szCs w:val="24"/>
        </w:rPr>
        <w:t xml:space="preserve">, </w:t>
      </w:r>
      <w:r w:rsidRPr="00E216B8">
        <w:rPr>
          <w:i/>
          <w:iCs/>
          <w:noProof/>
          <w:szCs w:val="24"/>
        </w:rPr>
        <w:t>8</w:t>
      </w:r>
      <w:r w:rsidRPr="00E216B8">
        <w:rPr>
          <w:noProof/>
          <w:szCs w:val="24"/>
        </w:rPr>
        <w:t>(9), 319. https://doi.org/10.3390/biomedicines8090319</w:t>
      </w:r>
    </w:p>
    <w:p w14:paraId="3D2597EF"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Lefranc, M. P. (1997). Unique database numbering system for immunogenetic analysis. </w:t>
      </w:r>
      <w:r w:rsidRPr="00E216B8">
        <w:rPr>
          <w:i/>
          <w:iCs/>
          <w:noProof/>
          <w:szCs w:val="24"/>
        </w:rPr>
        <w:t>Immunology Today</w:t>
      </w:r>
      <w:r w:rsidRPr="00E216B8">
        <w:rPr>
          <w:noProof/>
          <w:szCs w:val="24"/>
        </w:rPr>
        <w:t xml:space="preserve">, </w:t>
      </w:r>
      <w:r w:rsidRPr="00E216B8">
        <w:rPr>
          <w:i/>
          <w:iCs/>
          <w:noProof/>
          <w:szCs w:val="24"/>
        </w:rPr>
        <w:t>18</w:t>
      </w:r>
      <w:r w:rsidRPr="00E216B8">
        <w:rPr>
          <w:noProof/>
          <w:szCs w:val="24"/>
        </w:rPr>
        <w:t>(11), 509. https://doi.org/10.1016/s0167-5699(97)01163-8</w:t>
      </w:r>
    </w:p>
    <w:p w14:paraId="6642812A"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Lefranc, M. P. (2003, January 1). IMGT, the international ImMunoGeneTics database®. </w:t>
      </w:r>
      <w:r w:rsidRPr="00E216B8">
        <w:rPr>
          <w:i/>
          <w:iCs/>
          <w:noProof/>
          <w:szCs w:val="24"/>
        </w:rPr>
        <w:t>Nucleic Acids Research</w:t>
      </w:r>
      <w:r w:rsidRPr="00E216B8">
        <w:rPr>
          <w:noProof/>
          <w:szCs w:val="24"/>
        </w:rPr>
        <w:t>, Vol. 31, pp. 307–310. https://doi.org/10.1093/nar/gkg085</w:t>
      </w:r>
    </w:p>
    <w:p w14:paraId="2062243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Ma, B., Zhang, K., Hendrie, C., Liang, C., Li, M., Doherty-Kirby, A., &amp; Lajoie, G. (2003). PEAKS: powerful </w:t>
      </w:r>
      <w:r w:rsidRPr="00E216B8">
        <w:rPr>
          <w:noProof/>
          <w:szCs w:val="24"/>
        </w:rPr>
        <w:lastRenderedPageBreak/>
        <w:t xml:space="preserve">software for peptide de novo sequencing by tandem mass spectrometry. </w:t>
      </w:r>
      <w:r w:rsidRPr="00E216B8">
        <w:rPr>
          <w:i/>
          <w:iCs/>
          <w:noProof/>
          <w:szCs w:val="24"/>
        </w:rPr>
        <w:t>Rapid Communications in Mass Spectrometry</w:t>
      </w:r>
      <w:r w:rsidRPr="00E216B8">
        <w:rPr>
          <w:noProof/>
          <w:szCs w:val="24"/>
        </w:rPr>
        <w:t xml:space="preserve">, </w:t>
      </w:r>
      <w:r w:rsidRPr="00E216B8">
        <w:rPr>
          <w:i/>
          <w:iCs/>
          <w:noProof/>
          <w:szCs w:val="24"/>
        </w:rPr>
        <w:t>17</w:t>
      </w:r>
      <w:r w:rsidRPr="00E216B8">
        <w:rPr>
          <w:noProof/>
          <w:szCs w:val="24"/>
        </w:rPr>
        <w:t>(20), 2337–2342. https://doi.org/10.1002/rcm.1196</w:t>
      </w:r>
    </w:p>
    <w:p w14:paraId="70132FE8"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Marks, C., &amp; Deane, C. M. (2020). How repertoire data are changing antibody science. </w:t>
      </w:r>
      <w:r w:rsidRPr="00E216B8">
        <w:rPr>
          <w:i/>
          <w:iCs/>
          <w:noProof/>
          <w:szCs w:val="24"/>
        </w:rPr>
        <w:t>The Journal of Biological Chemistry</w:t>
      </w:r>
      <w:r w:rsidRPr="00E216B8">
        <w:rPr>
          <w:noProof/>
          <w:szCs w:val="24"/>
        </w:rPr>
        <w:t xml:space="preserve">, </w:t>
      </w:r>
      <w:r w:rsidRPr="00E216B8">
        <w:rPr>
          <w:i/>
          <w:iCs/>
          <w:noProof/>
          <w:szCs w:val="24"/>
        </w:rPr>
        <w:t>295</w:t>
      </w:r>
      <w:r w:rsidRPr="00E216B8">
        <w:rPr>
          <w:noProof/>
          <w:szCs w:val="24"/>
        </w:rPr>
        <w:t>(29), 9823–9837. https://doi.org/10.1074/jbc.rev120.010181</w:t>
      </w:r>
    </w:p>
    <w:p w14:paraId="2B21DBC2"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Melani, R. D., Srzentić, K., Gerbasi, V. R., McGee, J. P., Huguet, R., Fornelli, L., &amp; Kelleher, N. L. (2019). Direct measurement of light and heavy antibody chains using ion mobility and middle-down mass spectrometry. </w:t>
      </w:r>
      <w:r w:rsidRPr="00E216B8">
        <w:rPr>
          <w:i/>
          <w:iCs/>
          <w:noProof/>
          <w:szCs w:val="24"/>
        </w:rPr>
        <w:t>MAbs</w:t>
      </w:r>
      <w:r w:rsidRPr="00E216B8">
        <w:rPr>
          <w:noProof/>
          <w:szCs w:val="24"/>
        </w:rPr>
        <w:t xml:space="preserve">, </w:t>
      </w:r>
      <w:r w:rsidRPr="00E216B8">
        <w:rPr>
          <w:i/>
          <w:iCs/>
          <w:noProof/>
          <w:szCs w:val="24"/>
        </w:rPr>
        <w:t>11</w:t>
      </w:r>
      <w:r w:rsidRPr="00E216B8">
        <w:rPr>
          <w:noProof/>
          <w:szCs w:val="24"/>
        </w:rPr>
        <w:t>(8), 1351. https://doi.org/10.1080/19420862.2019.1668226</w:t>
      </w:r>
    </w:p>
    <w:p w14:paraId="4CF85A59"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Olsen, J. V, &amp; Mann, M. (2004). </w:t>
      </w:r>
      <w:r w:rsidRPr="00E216B8">
        <w:rPr>
          <w:i/>
          <w:iCs/>
          <w:noProof/>
          <w:szCs w:val="24"/>
        </w:rPr>
        <w:t>Improved peptide identification in proteomics by two consecutive stages of mass spectrometric fragmentation</w:t>
      </w:r>
      <w:r w:rsidRPr="00E216B8">
        <w:rPr>
          <w:noProof/>
          <w:szCs w:val="24"/>
        </w:rPr>
        <w:t xml:space="preserve">. </w:t>
      </w:r>
      <w:r w:rsidRPr="00E216B8">
        <w:rPr>
          <w:i/>
          <w:iCs/>
          <w:noProof/>
          <w:szCs w:val="24"/>
        </w:rPr>
        <w:t>101</w:t>
      </w:r>
      <w:r w:rsidRPr="00E216B8">
        <w:rPr>
          <w:noProof/>
          <w:szCs w:val="24"/>
        </w:rPr>
        <w:t>.</w:t>
      </w:r>
    </w:p>
    <w:p w14:paraId="6EAEDD00"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Peng, W., Pronker, M. F., &amp; Snijder, J. (2021). Mass Spectrometry-Based De Novo Sequencing of Monoclonal Antibodies Using Multiple Proteases and a Dual Fragmentation Scheme. </w:t>
      </w:r>
      <w:r w:rsidRPr="00E216B8">
        <w:rPr>
          <w:i/>
          <w:iCs/>
          <w:noProof/>
          <w:szCs w:val="24"/>
        </w:rPr>
        <w:t>Journal of Proteome Research</w:t>
      </w:r>
      <w:r w:rsidRPr="00E216B8">
        <w:rPr>
          <w:noProof/>
          <w:szCs w:val="24"/>
        </w:rPr>
        <w:t xml:space="preserve">, </w:t>
      </w:r>
      <w:r w:rsidRPr="00E216B8">
        <w:rPr>
          <w:i/>
          <w:iCs/>
          <w:noProof/>
          <w:szCs w:val="24"/>
        </w:rPr>
        <w:t>20</w:t>
      </w:r>
      <w:r w:rsidRPr="00E216B8">
        <w:rPr>
          <w:noProof/>
          <w:szCs w:val="24"/>
        </w:rPr>
        <w:t>(7), 3559–3566. https://doi.org/10.1021/acs.jproteome.1c00169</w:t>
      </w:r>
    </w:p>
    <w:p w14:paraId="45612C94"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Perez-Riverol, Y., Bai, J., Bandla, C., García-Seisdedos, D., Hewapathirana, S., Kamatchinathan, S., … Vizcaíno, J. A. (2022). The PRIDE database resources in 2022: a hub for mass spectrometry-based proteomics evidences. </w:t>
      </w:r>
      <w:r w:rsidRPr="00E216B8">
        <w:rPr>
          <w:i/>
          <w:iCs/>
          <w:noProof/>
          <w:szCs w:val="24"/>
        </w:rPr>
        <w:t>Nucleic Acids Research</w:t>
      </w:r>
      <w:r w:rsidRPr="00E216B8">
        <w:rPr>
          <w:noProof/>
          <w:szCs w:val="24"/>
        </w:rPr>
        <w:t xml:space="preserve">, </w:t>
      </w:r>
      <w:r w:rsidRPr="00E216B8">
        <w:rPr>
          <w:i/>
          <w:iCs/>
          <w:noProof/>
          <w:szCs w:val="24"/>
        </w:rPr>
        <w:t>50</w:t>
      </w:r>
      <w:r w:rsidRPr="00E216B8">
        <w:rPr>
          <w:noProof/>
          <w:szCs w:val="24"/>
        </w:rPr>
        <w:t>(D1), D543–D552. https://doi.org/10.1093/NAR/GKAB1038</w:t>
      </w:r>
    </w:p>
    <w:p w14:paraId="3BF8130A"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Raybould, M. I. J., Marks, C., Lewis, A. P., Shi, J., Bujotzek, A., Taddese, B., &amp; Deane, C. M. (2020). Thera-SAbDab: the Therapeutic Structural Antibody Database. </w:t>
      </w:r>
      <w:r w:rsidRPr="00E216B8">
        <w:rPr>
          <w:i/>
          <w:iCs/>
          <w:noProof/>
          <w:szCs w:val="24"/>
        </w:rPr>
        <w:t>Nucleic Acids Research</w:t>
      </w:r>
      <w:r w:rsidRPr="00E216B8">
        <w:rPr>
          <w:noProof/>
          <w:szCs w:val="24"/>
        </w:rPr>
        <w:t xml:space="preserve">, </w:t>
      </w:r>
      <w:r w:rsidRPr="00E216B8">
        <w:rPr>
          <w:i/>
          <w:iCs/>
          <w:noProof/>
          <w:szCs w:val="24"/>
        </w:rPr>
        <w:t>48</w:t>
      </w:r>
      <w:r w:rsidRPr="00E216B8">
        <w:rPr>
          <w:noProof/>
          <w:szCs w:val="24"/>
        </w:rPr>
        <w:t>(D1), D383–D388. https://doi.org/10.1093/nar/gkz827</w:t>
      </w:r>
    </w:p>
    <w:p w14:paraId="36FF4857"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chroeder, H. W., &amp; Cavacini, L. (2010). Structure and function of immunoglobulins. </w:t>
      </w:r>
      <w:r w:rsidRPr="00E216B8">
        <w:rPr>
          <w:i/>
          <w:iCs/>
          <w:noProof/>
          <w:szCs w:val="24"/>
        </w:rPr>
        <w:t>Journal of Allergy and Clinical Immunology</w:t>
      </w:r>
      <w:r w:rsidRPr="00E216B8">
        <w:rPr>
          <w:noProof/>
          <w:szCs w:val="24"/>
        </w:rPr>
        <w:t xml:space="preserve">, </w:t>
      </w:r>
      <w:r w:rsidRPr="00E216B8">
        <w:rPr>
          <w:i/>
          <w:iCs/>
          <w:noProof/>
          <w:szCs w:val="24"/>
        </w:rPr>
        <w:t>125</w:t>
      </w:r>
      <w:r w:rsidRPr="00E216B8">
        <w:rPr>
          <w:noProof/>
          <w:szCs w:val="24"/>
        </w:rPr>
        <w:t>(2), S41–S52. https://doi.org/10.1016/j.jaci.2009.09.046</w:t>
      </w:r>
    </w:p>
    <w:p w14:paraId="7A87060C"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chroeder Jr., H. W. (2006). Similarity and divergence in the development and expression of the mouse </w:t>
      </w:r>
      <w:r w:rsidRPr="00E216B8">
        <w:rPr>
          <w:noProof/>
          <w:szCs w:val="24"/>
        </w:rPr>
        <w:lastRenderedPageBreak/>
        <w:t xml:space="preserve">and human antibody repertoires. </w:t>
      </w:r>
      <w:r w:rsidRPr="00E216B8">
        <w:rPr>
          <w:i/>
          <w:iCs/>
          <w:noProof/>
          <w:szCs w:val="24"/>
        </w:rPr>
        <w:t>Dev Comp Immunol</w:t>
      </w:r>
      <w:r w:rsidRPr="00E216B8">
        <w:rPr>
          <w:noProof/>
          <w:szCs w:val="24"/>
        </w:rPr>
        <w:t xml:space="preserve">, </w:t>
      </w:r>
      <w:r w:rsidRPr="00E216B8">
        <w:rPr>
          <w:i/>
          <w:iCs/>
          <w:noProof/>
          <w:szCs w:val="24"/>
        </w:rPr>
        <w:t>30</w:t>
      </w:r>
      <w:r w:rsidRPr="00E216B8">
        <w:rPr>
          <w:noProof/>
          <w:szCs w:val="24"/>
        </w:rPr>
        <w:t>(1–2), 119–135. https://doi.org/10.1016/j.dci.2005.06.006</w:t>
      </w:r>
    </w:p>
    <w:p w14:paraId="28FFEF6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chulte, D., Peng, W., &amp; Snijder, J. (2022). Template-Based Assembly of Proteomic Short Reads For De Novo Antibody Sequencing and Repertoire Profiling. </w:t>
      </w:r>
      <w:r w:rsidRPr="00E216B8">
        <w:rPr>
          <w:i/>
          <w:iCs/>
          <w:noProof/>
          <w:szCs w:val="24"/>
        </w:rPr>
        <w:t>Analytical Chemistry</w:t>
      </w:r>
      <w:r w:rsidRPr="00E216B8">
        <w:rPr>
          <w:noProof/>
          <w:szCs w:val="24"/>
        </w:rPr>
        <w:t xml:space="preserve">, </w:t>
      </w:r>
      <w:r w:rsidRPr="00E216B8">
        <w:rPr>
          <w:i/>
          <w:iCs/>
          <w:noProof/>
          <w:szCs w:val="24"/>
        </w:rPr>
        <w:t>94</w:t>
      </w:r>
      <w:r w:rsidRPr="00E216B8">
        <w:rPr>
          <w:noProof/>
          <w:szCs w:val="24"/>
        </w:rPr>
        <w:t>(29), 10391–10399. https://doi.org/10.1021/ACS.ANALCHEM.2C01300</w:t>
      </w:r>
    </w:p>
    <w:p w14:paraId="7D8FEB66"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en, K. I., Tang, W. H., Nayak, S., Kil, Y. J., Bern, M., Ozoglu, B., … Becker, C. (2017). Automated Antibody De Novo Sequencing and Its Utility in Biopharmaceutical Discovery. </w:t>
      </w:r>
      <w:r w:rsidRPr="00E216B8">
        <w:rPr>
          <w:i/>
          <w:iCs/>
          <w:noProof/>
          <w:szCs w:val="24"/>
        </w:rPr>
        <w:t>Journal of the American Society for Mass Spectrometry</w:t>
      </w:r>
      <w:r w:rsidRPr="00E216B8">
        <w:rPr>
          <w:noProof/>
          <w:szCs w:val="24"/>
        </w:rPr>
        <w:t xml:space="preserve">, </w:t>
      </w:r>
      <w:r w:rsidRPr="00E216B8">
        <w:rPr>
          <w:i/>
          <w:iCs/>
          <w:noProof/>
          <w:szCs w:val="24"/>
        </w:rPr>
        <w:t>28</w:t>
      </w:r>
      <w:r w:rsidRPr="00E216B8">
        <w:rPr>
          <w:noProof/>
          <w:szCs w:val="24"/>
        </w:rPr>
        <w:t>(5), 803–810. https://doi.org/10.1007/s13361-016-1580-0</w:t>
      </w:r>
    </w:p>
    <w:p w14:paraId="1546B5F9"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Srzentić, K., Fornelli, L., Tsybin, Y. O., Loo, J. A., Seckler, H., Agar, J. N., … Zhou, M. (2020). Interlaboratory Study for Characterizing Monoclonal Antibodies by Top-Down and Middle-Down Mass Spectrometry. </w:t>
      </w:r>
      <w:r w:rsidRPr="00E216B8">
        <w:rPr>
          <w:i/>
          <w:iCs/>
          <w:noProof/>
          <w:szCs w:val="24"/>
        </w:rPr>
        <w:t>Journal of the American Society for Mass Spectrometry</w:t>
      </w:r>
      <w:r w:rsidRPr="00E216B8">
        <w:rPr>
          <w:noProof/>
          <w:szCs w:val="24"/>
        </w:rPr>
        <w:t xml:space="preserve">, </w:t>
      </w:r>
      <w:r w:rsidRPr="00E216B8">
        <w:rPr>
          <w:i/>
          <w:iCs/>
          <w:noProof/>
          <w:szCs w:val="24"/>
        </w:rPr>
        <w:t>31</w:t>
      </w:r>
      <w:r w:rsidRPr="00E216B8">
        <w:rPr>
          <w:noProof/>
          <w:szCs w:val="24"/>
        </w:rPr>
        <w:t>(9), 1783–1802. https://doi.org/10.1021/jasms.0c00036</w:t>
      </w:r>
    </w:p>
    <w:p w14:paraId="54BFC621"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Toby, T. K., Fornelli, L., &amp; Kelleher, N. L. (2016). Progress in Top-Down Proteomics and the Analysis of Proteoforms. </w:t>
      </w:r>
      <w:r w:rsidRPr="00E216B8">
        <w:rPr>
          <w:i/>
          <w:iCs/>
          <w:noProof/>
          <w:szCs w:val="24"/>
        </w:rPr>
        <w:t>Annual Review of Analytical Chemistry</w:t>
      </w:r>
      <w:r w:rsidRPr="00E216B8">
        <w:rPr>
          <w:noProof/>
          <w:szCs w:val="24"/>
        </w:rPr>
        <w:t xml:space="preserve">, </w:t>
      </w:r>
      <w:r w:rsidRPr="00E216B8">
        <w:rPr>
          <w:i/>
          <w:iCs/>
          <w:noProof/>
          <w:szCs w:val="24"/>
        </w:rPr>
        <w:t>9</w:t>
      </w:r>
      <w:r w:rsidRPr="00E216B8">
        <w:rPr>
          <w:noProof/>
          <w:szCs w:val="24"/>
        </w:rPr>
        <w:t>(1), 499–519. https://doi.org/10.1146/annurev-anchem-071015-041550</w:t>
      </w:r>
    </w:p>
    <w:p w14:paraId="5C20D46D" w14:textId="77777777" w:rsidR="00E216B8" w:rsidRPr="00E216B8" w:rsidRDefault="00E216B8" w:rsidP="00E216B8">
      <w:pPr>
        <w:widowControl w:val="0"/>
        <w:autoSpaceDE w:val="0"/>
        <w:autoSpaceDN w:val="0"/>
        <w:adjustRightInd w:val="0"/>
        <w:ind w:left="480" w:hanging="480"/>
        <w:rPr>
          <w:noProof/>
          <w:szCs w:val="24"/>
        </w:rPr>
      </w:pPr>
      <w:r w:rsidRPr="00E216B8">
        <w:rPr>
          <w:noProof/>
          <w:szCs w:val="24"/>
        </w:rPr>
        <w:t xml:space="preserve">Tran, N. H., Rahman, M. Z., He, L., Xin, L., Shan, B., &amp; Li, M. (2016). Complete de Novo Assembly of Monoclonal Antibody Sequences. </w:t>
      </w:r>
      <w:r w:rsidRPr="00E216B8">
        <w:rPr>
          <w:i/>
          <w:iCs/>
          <w:noProof/>
          <w:szCs w:val="24"/>
        </w:rPr>
        <w:t>Scientific Reports</w:t>
      </w:r>
      <w:r w:rsidRPr="00E216B8">
        <w:rPr>
          <w:noProof/>
          <w:szCs w:val="24"/>
        </w:rPr>
        <w:t xml:space="preserve">, </w:t>
      </w:r>
      <w:r w:rsidRPr="00E216B8">
        <w:rPr>
          <w:i/>
          <w:iCs/>
          <w:noProof/>
          <w:szCs w:val="24"/>
        </w:rPr>
        <w:t>6</w:t>
      </w:r>
      <w:r w:rsidRPr="00E216B8">
        <w:rPr>
          <w:noProof/>
          <w:szCs w:val="24"/>
        </w:rPr>
        <w:t>(31730), 1–10. https://doi.org/10.1038/srep31730</w:t>
      </w:r>
    </w:p>
    <w:p w14:paraId="72823DC6" w14:textId="77777777" w:rsidR="00E216B8" w:rsidRPr="00E216B8" w:rsidRDefault="00E216B8" w:rsidP="00E216B8">
      <w:pPr>
        <w:widowControl w:val="0"/>
        <w:autoSpaceDE w:val="0"/>
        <w:autoSpaceDN w:val="0"/>
        <w:adjustRightInd w:val="0"/>
        <w:ind w:left="480" w:hanging="480"/>
        <w:rPr>
          <w:noProof/>
        </w:rPr>
      </w:pPr>
      <w:r w:rsidRPr="00E216B8">
        <w:rPr>
          <w:noProof/>
          <w:szCs w:val="24"/>
        </w:rPr>
        <w:t xml:space="preserve">Valgardsdottir, R., Cattaneo, I., Napolitano, G., Raglio, A., Spinelli, O., Salmoiraghi, S., … Golay, J. (2021). Identification of Human SARS-CoV-2 Monoclonal Antibodies from Convalescent Patients Using EBV Immortalization. </w:t>
      </w:r>
      <w:r w:rsidRPr="00E216B8">
        <w:rPr>
          <w:i/>
          <w:iCs/>
          <w:noProof/>
          <w:szCs w:val="24"/>
        </w:rPr>
        <w:t>Antibodies</w:t>
      </w:r>
      <w:r w:rsidRPr="00E216B8">
        <w:rPr>
          <w:noProof/>
          <w:szCs w:val="24"/>
        </w:rPr>
        <w:t xml:space="preserve">, </w:t>
      </w:r>
      <w:r w:rsidRPr="00E216B8">
        <w:rPr>
          <w:i/>
          <w:iCs/>
          <w:noProof/>
          <w:szCs w:val="24"/>
        </w:rPr>
        <w:t>10</w:t>
      </w:r>
      <w:r w:rsidRPr="00E216B8">
        <w:rPr>
          <w:noProof/>
          <w:szCs w:val="24"/>
        </w:rPr>
        <w:t>(3), 26. https://doi.org/10.3390/antib10030026</w:t>
      </w:r>
    </w:p>
    <w:p w14:paraId="039E3543" w14:textId="25B22412" w:rsidR="0099480D" w:rsidRPr="00E65D78" w:rsidRDefault="00F00F80" w:rsidP="00BA00FF">
      <w:r>
        <w:rPr>
          <w:b/>
          <w:sz w:val="28"/>
        </w:rPr>
        <w:fldChar w:fldCharType="end"/>
      </w:r>
      <w:r w:rsidR="0099480D" w:rsidRPr="00E65D78">
        <w:br w:type="page"/>
      </w:r>
    </w:p>
    <w:bookmarkEnd w:id="1"/>
    <w:p w14:paraId="603E7615" w14:textId="7E187975" w:rsidR="00053E3D" w:rsidRPr="00E736E8" w:rsidRDefault="00053E3D" w:rsidP="00BA00FF"/>
    <w:sectPr w:rsidR="00053E3D" w:rsidRPr="00E736E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Graaf, S.C. de (Bastiaan)" w:date="2023-08-22T14:10:00Z" w:initials="GSd(">
    <w:p w14:paraId="0752DC4D" w14:textId="60F1C7F7" w:rsidR="00E07597" w:rsidRDefault="00951ADC" w:rsidP="006A5F90">
      <w:pPr>
        <w:pStyle w:val="CommentText"/>
        <w:jc w:val="left"/>
      </w:pPr>
      <w:r>
        <w:rPr>
          <w:rStyle w:val="CommentReference"/>
        </w:rPr>
        <w:annotationRef/>
      </w:r>
      <w:r w:rsidR="00E07597">
        <w:t>Tautology/</w:t>
      </w:r>
      <w:hyperlink r:id="rId1" w:history="1">
        <w:r w:rsidR="00E07597" w:rsidRPr="006A5F90">
          <w:rPr>
            <w:rStyle w:val="Hyperlink"/>
          </w:rPr>
          <w:t>RAS syndrome</w:t>
        </w:r>
      </w:hyperlink>
    </w:p>
  </w:comment>
  <w:comment w:id="35" w:author="Heck, A.J.R. (Albert)" w:date="2023-08-12T21:03:00Z" w:initials="AH">
    <w:p w14:paraId="00308E63" w14:textId="65105A14" w:rsidR="00011F68" w:rsidRDefault="00011F68" w:rsidP="00FF09C8">
      <w:pPr>
        <w:jc w:val="left"/>
      </w:pPr>
      <w:r>
        <w:rPr>
          <w:rStyle w:val="CommentReference"/>
        </w:rPr>
        <w:annotationRef/>
      </w:r>
      <w:r>
        <w:rPr>
          <w:color w:val="000000"/>
          <w:sz w:val="20"/>
          <w:szCs w:val="20"/>
        </w:rPr>
        <w:t>see and cite papers of Kelleher and Chamoot Rooke for instance</w:t>
      </w:r>
    </w:p>
  </w:comment>
  <w:comment w:id="36" w:author="Graaf, S.C. de (Bastiaan)" w:date="2023-08-22T14:16:00Z" w:initials="GSd(">
    <w:p w14:paraId="392E7CAD" w14:textId="77777777" w:rsidR="00E216B8" w:rsidRDefault="0046159E" w:rsidP="00B403A4">
      <w:pPr>
        <w:pStyle w:val="CommentText"/>
        <w:jc w:val="left"/>
      </w:pPr>
      <w:r>
        <w:rPr>
          <w:rStyle w:val="CommentReference"/>
        </w:rPr>
        <w:annotationRef/>
      </w:r>
      <w:r w:rsidR="00E216B8">
        <w:t xml:space="preserve">is this the kelleher paper you refer to? </w:t>
      </w:r>
      <w:hyperlink r:id="rId2" w:history="1">
        <w:r w:rsidR="00E216B8" w:rsidRPr="00B403A4">
          <w:rPr>
            <w:rStyle w:val="Hyperlink"/>
          </w:rPr>
          <w:t>https://www.ncbi.nlm.nih.gov/pmc/articles/PMC6816405/</w:t>
        </w:r>
      </w:hyperlink>
      <w:r w:rsidR="00E216B8">
        <w:t xml:space="preserve"> ?</w:t>
      </w:r>
    </w:p>
  </w:comment>
  <w:comment w:id="47" w:author="Heck, A.J.R. (Albert)" w:date="2023-08-13T09:50:00Z" w:initials="AH">
    <w:p w14:paraId="06BC2557" w14:textId="4666CFF0" w:rsidR="0064615D" w:rsidRDefault="0064615D" w:rsidP="008A3D36">
      <w:pPr>
        <w:jc w:val="left"/>
      </w:pPr>
      <w:r>
        <w:rPr>
          <w:rStyle w:val="CommentReference"/>
        </w:rPr>
        <w:annotationRef/>
      </w:r>
      <w:r>
        <w:rPr>
          <w:sz w:val="20"/>
          <w:szCs w:val="20"/>
        </w:rPr>
        <w:t>in general I would refrain from using “our”, for instance our data just becomes the data. I think you use “our” dozen of times, check</w:t>
      </w:r>
    </w:p>
  </w:comment>
  <w:comment w:id="75" w:author="Heck, A.J.R. (Albert)" w:date="2023-08-13T10:03:00Z" w:initials="AH">
    <w:p w14:paraId="5251CFA7" w14:textId="1AA72779" w:rsidR="005C1F84" w:rsidRDefault="005C1F84" w:rsidP="00A0687F">
      <w:pPr>
        <w:jc w:val="left"/>
      </w:pPr>
      <w:r>
        <w:rPr>
          <w:rStyle w:val="CommentReference"/>
        </w:rPr>
        <w:annotationRef/>
      </w:r>
      <w:r>
        <w:rPr>
          <w:color w:val="000000"/>
          <w:sz w:val="20"/>
          <w:szCs w:val="20"/>
        </w:rPr>
        <w:t>you forget to say what is MD. Is this Fab fragments generated by Fabricator and then reduced, so that you analyze Fd and LC. Now it is unclear what is your MD approach. For IgA this is slightly different, need to mention</w:t>
      </w:r>
    </w:p>
  </w:comment>
  <w:comment w:id="76" w:author="Graaf, S.C. de (Bastiaan)" w:date="2023-08-22T14:45:00Z" w:initials="GSd(">
    <w:p w14:paraId="3EE6E56B" w14:textId="77777777" w:rsidR="00133490" w:rsidRDefault="00133490" w:rsidP="004479B0">
      <w:pPr>
        <w:pStyle w:val="CommentText"/>
        <w:jc w:val="left"/>
      </w:pPr>
      <w:r>
        <w:rPr>
          <w:rStyle w:val="CommentReference"/>
        </w:rPr>
        <w:annotationRef/>
      </w:r>
      <w:r>
        <w:t>"The middle down digestion was performed according to protocols described in … and …, both of which yield Fab fragments by specifically cleaving the constant region of the Heavy chain. The resulting fab fragments were then reduced before LC-MS/MS analysis, to yield separated LC and Fd chains"</w:t>
      </w:r>
    </w:p>
  </w:comment>
  <w:comment w:id="82" w:author="Heck, A.J.R. (Albert)" w:date="2023-08-13T10:03:00Z" w:initials="AH">
    <w:p w14:paraId="38CE47AD" w14:textId="01F27218" w:rsidR="005C1F84" w:rsidRDefault="005C1F84" w:rsidP="00645157">
      <w:pPr>
        <w:jc w:val="left"/>
      </w:pPr>
      <w:r>
        <w:rPr>
          <w:rStyle w:val="CommentReference"/>
        </w:rPr>
        <w:annotationRef/>
      </w:r>
      <w:r>
        <w:rPr>
          <w:color w:val="000000"/>
          <w:sz w:val="20"/>
          <w:szCs w:val="20"/>
        </w:rPr>
        <w:t>am I right? describe better</w:t>
      </w:r>
    </w:p>
  </w:comment>
  <w:comment w:id="83" w:author="Graaf, S.C. de (Bastiaan)" w:date="2023-08-28T12:21:00Z" w:initials="GSd(">
    <w:p w14:paraId="02356DF0" w14:textId="77777777" w:rsidR="00F47BD9" w:rsidRDefault="00F47BD9" w:rsidP="00DA4063">
      <w:pPr>
        <w:pStyle w:val="CommentText"/>
        <w:jc w:val="left"/>
      </w:pPr>
      <w:r>
        <w:rPr>
          <w:rStyle w:val="CommentReference"/>
        </w:rPr>
        <w:annotationRef/>
      </w:r>
      <w:r>
        <w:t>Covered in the added section I believe?</w:t>
      </w:r>
    </w:p>
  </w:comment>
  <w:comment w:id="100" w:author="Heck, A.J.R. (Albert)" w:date="2023-08-13T10:06:00Z" w:initials="AH">
    <w:p w14:paraId="27050458" w14:textId="6EA68E4E" w:rsidR="005C1F84" w:rsidRDefault="005C1F84" w:rsidP="005B7EFB">
      <w:pPr>
        <w:jc w:val="left"/>
      </w:pPr>
      <w:r>
        <w:rPr>
          <w:rStyle w:val="CommentReference"/>
        </w:rPr>
        <w:annotationRef/>
      </w:r>
      <w:r>
        <w:rPr>
          <w:color w:val="000000"/>
          <w:sz w:val="20"/>
          <w:szCs w:val="20"/>
        </w:rPr>
        <w:t>a whole heavy chain is 50 kDa, a Fd fragment 25 kDa</w:t>
      </w:r>
    </w:p>
  </w:comment>
  <w:comment w:id="106" w:author="Heck, A.J.R. (Albert)" w:date="2023-08-13T10:08:00Z" w:initials="AH">
    <w:p w14:paraId="02A0F7A6" w14:textId="77777777" w:rsidR="005C1F84" w:rsidRDefault="005C1F84" w:rsidP="0092795B">
      <w:pPr>
        <w:jc w:val="left"/>
      </w:pPr>
      <w:r>
        <w:rPr>
          <w:rStyle w:val="CommentReference"/>
        </w:rPr>
        <w:annotationRef/>
      </w:r>
      <w:r>
        <w:rPr>
          <w:color w:val="000000"/>
          <w:sz w:val="20"/>
          <w:szCs w:val="20"/>
        </w:rPr>
        <w:t>can I see that data, and why does the simple sample have more than the complex sample. I think you need an extra line explaining this</w:t>
      </w:r>
    </w:p>
  </w:comment>
  <w:comment w:id="107" w:author="Graaf, S.C. de (Bastiaan)" w:date="2023-08-22T15:16:00Z" w:initials="GSd(">
    <w:p w14:paraId="61E26F2F" w14:textId="77777777" w:rsidR="006962EC" w:rsidRDefault="006962EC">
      <w:pPr>
        <w:pStyle w:val="CommentText"/>
        <w:jc w:val="left"/>
      </w:pPr>
      <w:r>
        <w:rPr>
          <w:rStyle w:val="CommentReference"/>
        </w:rPr>
        <w:annotationRef/>
      </w:r>
      <w:r>
        <w:t>First: There were slight differences between the LC-MS/MS methods. These are described in the M&amp;M.</w:t>
      </w:r>
      <w:r>
        <w:br/>
      </w:r>
    </w:p>
    <w:p w14:paraId="46D04B18" w14:textId="77777777" w:rsidR="006962EC" w:rsidRDefault="006962EC">
      <w:pPr>
        <w:pStyle w:val="CommentText"/>
        <w:jc w:val="left"/>
      </w:pPr>
      <w:r>
        <w:t>Broadly speaking:</w:t>
      </w:r>
      <w:r>
        <w:br/>
        <w:t>We were able to average a larger number of MS2 scans for the monoclonal sample (71 vs 22 and 24).</w:t>
      </w:r>
      <w:r>
        <w:br/>
      </w:r>
      <w:r>
        <w:br/>
        <w:t>the elution window where only the TZB Fd eluted was longer for monoclonal vs mix and poly.</w:t>
      </w:r>
      <w:r>
        <w:br/>
        <w:t>the number of ms2 scans/min acquired was larger.</w:t>
      </w:r>
      <w:r>
        <w:br/>
      </w:r>
    </w:p>
    <w:p w14:paraId="47F82AA9" w14:textId="77777777" w:rsidR="006962EC" w:rsidRDefault="006962EC" w:rsidP="0053059A">
      <w:pPr>
        <w:pStyle w:val="CommentText"/>
        <w:jc w:val="left"/>
      </w:pPr>
      <w:r>
        <w:t>Additionally, there was a partial deconvolution for the monoclonal sample, which likely led to a more diverse set of fragments and a duplication/ triplication of certain peaks (i.e. a +1 and +2 Da of certain fragments being present in the data)</w:t>
      </w:r>
    </w:p>
  </w:comment>
  <w:comment w:id="125" w:author="Graaf, S.C. de (Bastiaan)" w:date="2023-06-19T13:30:00Z" w:initials="GSd(">
    <w:p w14:paraId="11713B9A" w14:textId="3E92F841" w:rsidR="00A3733E" w:rsidRDefault="00A3733E">
      <w:pPr>
        <w:pStyle w:val="CommentText"/>
        <w:jc w:val="left"/>
      </w:pPr>
      <w:r>
        <w:rPr>
          <w:rStyle w:val="CommentReference"/>
        </w:rPr>
        <w:annotationRef/>
      </w:r>
      <w:r>
        <w:t>Feels ambiguous, but I will leave it like this for now</w:t>
      </w:r>
    </w:p>
  </w:comment>
  <w:comment w:id="143" w:author="Scheltema, R.A. (Richard)" w:date="2023-06-16T17:05:00Z" w:initials="SR(">
    <w:p w14:paraId="6D574126" w14:textId="2DEA8FF1" w:rsidR="00535497" w:rsidRDefault="00535497">
      <w:pPr>
        <w:pStyle w:val="CommentText"/>
      </w:pPr>
      <w:r>
        <w:rPr>
          <w:rStyle w:val="CommentReference"/>
        </w:rPr>
        <w:annotationRef/>
      </w:r>
      <w:r>
        <w:t>Correct?</w:t>
      </w:r>
    </w:p>
  </w:comment>
  <w:comment w:id="144" w:author="Graaf, S.C. de (Bastiaan)" w:date="2023-06-19T12:41:00Z" w:initials="GSd(">
    <w:p w14:paraId="010B8D12" w14:textId="77777777" w:rsidR="00E55F9B" w:rsidRDefault="00E55F9B">
      <w:pPr>
        <w:pStyle w:val="CommentText"/>
        <w:jc w:val="left"/>
      </w:pPr>
      <w:r>
        <w:rPr>
          <w:rStyle w:val="CommentReference"/>
        </w:rPr>
        <w:annotationRef/>
      </w:r>
      <w:r>
        <w:t>I think its very much implied, and also not really used, we filter "solely" based on scores except for when we use the avarage length of reads in the CDR.</w:t>
      </w:r>
    </w:p>
  </w:comment>
  <w:comment w:id="149" w:author="Scheltema, R.A. (Richard)" w:date="2023-06-16T17:08:00Z" w:initials="SR(">
    <w:p w14:paraId="298C49F9" w14:textId="35103FE8" w:rsidR="00535497" w:rsidRDefault="00535497">
      <w:pPr>
        <w:pStyle w:val="CommentText"/>
      </w:pPr>
      <w:r>
        <w:rPr>
          <w:rStyle w:val="CommentReference"/>
        </w:rPr>
        <w:annotationRef/>
      </w:r>
      <w:r>
        <w:t>If a fixed score diff then state the actual required difference. In the outlook, add a sentence as to how this can be automated</w:t>
      </w:r>
    </w:p>
  </w:comment>
  <w:comment w:id="150" w:author="Graaf, S.C. de (Bastiaan)" w:date="2023-06-19T12:43:00Z" w:initials="GSd(">
    <w:p w14:paraId="2FB68151" w14:textId="77777777" w:rsidR="00E55F9B" w:rsidRDefault="00E55F9B">
      <w:pPr>
        <w:pStyle w:val="CommentText"/>
        <w:jc w:val="left"/>
      </w:pPr>
      <w:r>
        <w:rPr>
          <w:rStyle w:val="CommentReference"/>
        </w:rPr>
        <w:annotationRef/>
      </w:r>
      <w:r>
        <w:t>Its not unfortunately, the score scales very strongly dependeing on depth of coverage. Added "during manual inspection" to the sentence</w:t>
      </w:r>
    </w:p>
  </w:comment>
  <w:comment w:id="214" w:author="Heck, A.J.R. (Albert)" w:date="2023-08-18T17:01:00Z" w:initials="AH">
    <w:p w14:paraId="56479005" w14:textId="7D32AFCD" w:rsidR="004A044C" w:rsidRDefault="004A044C" w:rsidP="00BF1D7F">
      <w:pPr>
        <w:jc w:val="left"/>
      </w:pPr>
      <w:r>
        <w:rPr>
          <w:rStyle w:val="CommentReference"/>
        </w:rPr>
        <w:annotationRef/>
      </w:r>
      <w:r>
        <w:rPr>
          <w:color w:val="000000"/>
          <w:sz w:val="20"/>
          <w:szCs w:val="20"/>
        </w:rPr>
        <w:t>I guess you received the M&amp;M from “experimentalists” Can I assume that this all checked? for errors and mistakes</w:t>
      </w:r>
    </w:p>
  </w:comment>
  <w:comment w:id="215" w:author="Graaf, S.C. de (Bastiaan)" w:date="2023-08-22T14:31:00Z" w:initials="GSd(">
    <w:p w14:paraId="1C4708F1" w14:textId="77777777" w:rsidR="00DB3DFA" w:rsidRDefault="00DB3DFA" w:rsidP="00EE0F2C">
      <w:pPr>
        <w:pStyle w:val="CommentText"/>
        <w:jc w:val="left"/>
      </w:pPr>
      <w:r>
        <w:rPr>
          <w:rStyle w:val="CommentReference"/>
        </w:rPr>
        <w:annotationRef/>
      </w:r>
      <w:r>
        <w:t>Yes, but I will still send the final version to the experimentalists for final review.</w:t>
      </w:r>
    </w:p>
  </w:comment>
  <w:comment w:id="223" w:author="Scheltema, R.A. (Richard)" w:date="2023-06-16T17:21:00Z" w:initials="SR(">
    <w:p w14:paraId="1B3640CD" w14:textId="1344DCCD" w:rsidR="00DC0F90" w:rsidRDefault="00DC0F90">
      <w:pPr>
        <w:pStyle w:val="CommentText"/>
      </w:pPr>
      <w:r>
        <w:rPr>
          <w:rStyle w:val="CommentReference"/>
        </w:rPr>
        <w:annotationRef/>
      </w:r>
      <w:r>
        <w:t>Software version!!!</w:t>
      </w:r>
    </w:p>
  </w:comment>
  <w:comment w:id="224" w:author="Graaf, S.C. de (Bastiaan)" w:date="2023-06-19T12:47:00Z" w:initials="GSd(">
    <w:p w14:paraId="20120B98" w14:textId="77777777" w:rsidR="00E55F9B" w:rsidRDefault="00E55F9B">
      <w:pPr>
        <w:pStyle w:val="CommentText"/>
        <w:jc w:val="left"/>
      </w:pPr>
      <w:r>
        <w:rPr>
          <w:rStyle w:val="CommentReference"/>
        </w:rPr>
        <w:annotationRef/>
      </w:r>
      <w:r>
        <w:t>I think X is the version? This is how we reported it in the cell systems paper.</w:t>
      </w:r>
    </w:p>
  </w:comment>
  <w:comment w:id="235" w:author="Graaf, S.C. de (Bastiaan)" w:date="2023-06-19T14:05:00Z" w:initials="GSd(">
    <w:p w14:paraId="29915DF7" w14:textId="77777777" w:rsidR="008F2B02" w:rsidRDefault="008F2B02">
      <w:pPr>
        <w:pStyle w:val="CommentText"/>
        <w:jc w:val="left"/>
      </w:pPr>
      <w:r>
        <w:rPr>
          <w:rStyle w:val="CommentReference"/>
        </w:rPr>
        <w:annotationRef/>
      </w:r>
      <w:r>
        <w:t>Reference formatting and unification is done in automatically in the latex bui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52DC4D" w15:done="1"/>
  <w15:commentEx w15:paraId="00308E63" w15:done="0"/>
  <w15:commentEx w15:paraId="392E7CAD" w15:paraIdParent="00308E63" w15:done="0"/>
  <w15:commentEx w15:paraId="06BC2557" w15:done="1"/>
  <w15:commentEx w15:paraId="5251CFA7" w15:done="1"/>
  <w15:commentEx w15:paraId="3EE6E56B" w15:paraIdParent="5251CFA7" w15:done="1"/>
  <w15:commentEx w15:paraId="38CE47AD" w15:done="1"/>
  <w15:commentEx w15:paraId="02356DF0" w15:paraIdParent="38CE47AD" w15:done="1"/>
  <w15:commentEx w15:paraId="27050458" w15:done="1"/>
  <w15:commentEx w15:paraId="02A0F7A6" w15:done="0"/>
  <w15:commentEx w15:paraId="47F82AA9" w15:paraIdParent="02A0F7A6" w15:done="0"/>
  <w15:commentEx w15:paraId="11713B9A" w15:done="1"/>
  <w15:commentEx w15:paraId="6D574126" w15:done="1"/>
  <w15:commentEx w15:paraId="010B8D12" w15:paraIdParent="6D574126" w15:done="1"/>
  <w15:commentEx w15:paraId="298C49F9" w15:done="1"/>
  <w15:commentEx w15:paraId="2FB68151" w15:paraIdParent="298C49F9" w15:done="1"/>
  <w15:commentEx w15:paraId="56479005" w15:done="0"/>
  <w15:commentEx w15:paraId="1C4708F1" w15:paraIdParent="56479005" w15:done="0"/>
  <w15:commentEx w15:paraId="1B3640CD" w15:done="1"/>
  <w15:commentEx w15:paraId="20120B98" w15:paraIdParent="1B3640CD" w15:done="1"/>
  <w15:commentEx w15:paraId="29915DF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F404F" w16cex:dateUtc="2023-08-22T12:10:00Z"/>
  <w16cex:commentExtensible w16cex:durableId="2882722F" w16cex:dateUtc="2023-08-12T19:03:00Z"/>
  <w16cex:commentExtensible w16cex:durableId="288F41B9" w16cex:dateUtc="2023-08-22T12:16:00Z"/>
  <w16cex:commentExtensible w16cex:durableId="288325DF" w16cex:dateUtc="2023-08-13T07:50:00Z"/>
  <w16cex:commentExtensible w16cex:durableId="288328E6" w16cex:dateUtc="2023-08-13T08:03:00Z"/>
  <w16cex:commentExtensible w16cex:durableId="288F489F" w16cex:dateUtc="2023-08-22T12:45:00Z"/>
  <w16cex:commentExtensible w16cex:durableId="28832908" w16cex:dateUtc="2023-08-13T08:03:00Z"/>
  <w16cex:commentExtensible w16cex:durableId="28970FCB" w16cex:dateUtc="2023-08-28T10:21:00Z"/>
  <w16cex:commentExtensible w16cex:durableId="288329A5" w16cex:dateUtc="2023-08-13T08:06:00Z"/>
  <w16cex:commentExtensible w16cex:durableId="28832A11" w16cex:dateUtc="2023-08-13T08:08:00Z"/>
  <w16cex:commentExtensible w16cex:durableId="288F4FD3" w16cex:dateUtc="2023-08-22T13:16:00Z"/>
  <w16cex:commentExtensible w16cex:durableId="283AD6F3" w16cex:dateUtc="2023-06-19T11:30:00Z"/>
  <w16cex:commentExtensible w16cex:durableId="283ACB6E" w16cex:dateUtc="2023-06-19T10:41:00Z"/>
  <w16cex:commentExtensible w16cex:durableId="283ACBFB" w16cex:dateUtc="2023-06-19T10:43:00Z"/>
  <w16cex:commentExtensible w16cex:durableId="288A2287" w16cex:dateUtc="2023-08-18T15:01:00Z"/>
  <w16cex:commentExtensible w16cex:durableId="288F4557" w16cex:dateUtc="2023-08-22T12:31:00Z"/>
  <w16cex:commentExtensible w16cex:durableId="283ACCE6" w16cex:dateUtc="2023-06-19T10:47:00Z"/>
  <w16cex:commentExtensible w16cex:durableId="283ADF3B" w16cex:dateUtc="2023-06-19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52DC4D" w16cid:durableId="288F404F"/>
  <w16cid:commentId w16cid:paraId="00308E63" w16cid:durableId="2882722F"/>
  <w16cid:commentId w16cid:paraId="392E7CAD" w16cid:durableId="288F41B9"/>
  <w16cid:commentId w16cid:paraId="06BC2557" w16cid:durableId="288325DF"/>
  <w16cid:commentId w16cid:paraId="5251CFA7" w16cid:durableId="288328E6"/>
  <w16cid:commentId w16cid:paraId="3EE6E56B" w16cid:durableId="288F489F"/>
  <w16cid:commentId w16cid:paraId="38CE47AD" w16cid:durableId="28832908"/>
  <w16cid:commentId w16cid:paraId="02356DF0" w16cid:durableId="28970FCB"/>
  <w16cid:commentId w16cid:paraId="27050458" w16cid:durableId="288329A5"/>
  <w16cid:commentId w16cid:paraId="02A0F7A6" w16cid:durableId="28832A11"/>
  <w16cid:commentId w16cid:paraId="47F82AA9" w16cid:durableId="288F4FD3"/>
  <w16cid:commentId w16cid:paraId="11713B9A" w16cid:durableId="283AD6F3"/>
  <w16cid:commentId w16cid:paraId="6D574126" w16cid:durableId="283AB71E"/>
  <w16cid:commentId w16cid:paraId="010B8D12" w16cid:durableId="283ACB6E"/>
  <w16cid:commentId w16cid:paraId="298C49F9" w16cid:durableId="283AB71F"/>
  <w16cid:commentId w16cid:paraId="2FB68151" w16cid:durableId="283ACBFB"/>
  <w16cid:commentId w16cid:paraId="56479005" w16cid:durableId="288A2287"/>
  <w16cid:commentId w16cid:paraId="1C4708F1" w16cid:durableId="288F4557"/>
  <w16cid:commentId w16cid:paraId="1B3640CD" w16cid:durableId="283AB724"/>
  <w16cid:commentId w16cid:paraId="20120B98" w16cid:durableId="283ACCE6"/>
  <w16cid:commentId w16cid:paraId="29915DF7" w16cid:durableId="283ADF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FB6A4" w14:textId="77777777" w:rsidR="00A6406B" w:rsidRDefault="00A6406B" w:rsidP="00BA00FF">
      <w:r>
        <w:separator/>
      </w:r>
    </w:p>
  </w:endnote>
  <w:endnote w:type="continuationSeparator" w:id="0">
    <w:p w14:paraId="1BF32BCC" w14:textId="77777777" w:rsidR="00A6406B" w:rsidRDefault="00A6406B" w:rsidP="00BA0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AdvPSA1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2C1EA3CD" w:rsidR="000E5413" w:rsidRDefault="000E5413" w:rsidP="00BA00FF">
        <w:pPr>
          <w:pStyle w:val="Footer"/>
        </w:pPr>
        <w:r>
          <w:fldChar w:fldCharType="begin"/>
        </w:r>
        <w:r>
          <w:instrText xml:space="preserve"> PAGE   \* MERGEFORMAT </w:instrText>
        </w:r>
        <w:r>
          <w:fldChar w:fldCharType="separate"/>
        </w:r>
        <w:r w:rsidR="00DC0F90">
          <w:rPr>
            <w:noProof/>
          </w:rPr>
          <w:t>30</w:t>
        </w:r>
        <w:r>
          <w:rPr>
            <w:noProof/>
          </w:rPr>
          <w:fldChar w:fldCharType="end"/>
        </w:r>
      </w:p>
    </w:sdtContent>
  </w:sdt>
  <w:p w14:paraId="679A0A27" w14:textId="141ED67F" w:rsidR="000E5413" w:rsidRDefault="000E5413" w:rsidP="00BA0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4C2954" w14:textId="77777777" w:rsidR="00A6406B" w:rsidRDefault="00A6406B" w:rsidP="00BA00FF">
      <w:r>
        <w:separator/>
      </w:r>
    </w:p>
  </w:footnote>
  <w:footnote w:type="continuationSeparator" w:id="0">
    <w:p w14:paraId="4C0B8790" w14:textId="77777777" w:rsidR="00A6406B" w:rsidRDefault="00A6406B" w:rsidP="00BA00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6C4AFD05" w:rsidR="000E5413" w:rsidRDefault="000E5413" w:rsidP="00BA00FF">
    <w:pPr>
      <w:pStyle w:val="Header"/>
    </w:pPr>
    <w:proofErr w:type="gramStart"/>
    <w:r w:rsidRPr="00E65D78">
      <w:rPr>
        <w:lang w:val="nl-NL"/>
      </w:rPr>
      <w:t>de</w:t>
    </w:r>
    <w:proofErr w:type="gramEnd"/>
    <w:r w:rsidRPr="00E65D78">
      <w:rPr>
        <w:lang w:val="nl-NL"/>
      </w:rPr>
      <w:t xml:space="preserv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3391313">
    <w:abstractNumId w:val="0"/>
  </w:num>
  <w:num w:numId="2" w16cid:durableId="1016267123">
    <w:abstractNumId w:val="4"/>
  </w:num>
  <w:num w:numId="3" w16cid:durableId="792751152">
    <w:abstractNumId w:val="3"/>
  </w:num>
  <w:num w:numId="4" w16cid:durableId="231164855">
    <w:abstractNumId w:val="2"/>
  </w:num>
  <w:num w:numId="5" w16cid:durableId="6875646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Heck, A.J.R. (Albert)">
    <w15:presenceInfo w15:providerId="AD" w15:userId="S::a.j.r.heck@uu.nl::c31694e6-4b4b-4f86-acd9-1f0df54f8108"/>
  </w15:person>
  <w15:person w15:author="Scheltema, R.A. (Richard)">
    <w15:presenceInfo w15:providerId="AD" w15:userId="S-1-5-21-2000478354-115176313-1801674531-627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proofState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F11"/>
    <w:rsid w:val="00003FB8"/>
    <w:rsid w:val="0000432F"/>
    <w:rsid w:val="0000577C"/>
    <w:rsid w:val="00006406"/>
    <w:rsid w:val="000100A9"/>
    <w:rsid w:val="000103F5"/>
    <w:rsid w:val="00011F68"/>
    <w:rsid w:val="00012350"/>
    <w:rsid w:val="00012354"/>
    <w:rsid w:val="00013848"/>
    <w:rsid w:val="000140FC"/>
    <w:rsid w:val="00015ECD"/>
    <w:rsid w:val="00016DDA"/>
    <w:rsid w:val="00020432"/>
    <w:rsid w:val="0002061E"/>
    <w:rsid w:val="0002200F"/>
    <w:rsid w:val="000224CC"/>
    <w:rsid w:val="00023AF6"/>
    <w:rsid w:val="000252D7"/>
    <w:rsid w:val="0002533E"/>
    <w:rsid w:val="00025C45"/>
    <w:rsid w:val="0002735A"/>
    <w:rsid w:val="00027F99"/>
    <w:rsid w:val="00031C25"/>
    <w:rsid w:val="00031F44"/>
    <w:rsid w:val="00034554"/>
    <w:rsid w:val="00034ADD"/>
    <w:rsid w:val="000352E0"/>
    <w:rsid w:val="0003592B"/>
    <w:rsid w:val="00036027"/>
    <w:rsid w:val="000366AA"/>
    <w:rsid w:val="00037747"/>
    <w:rsid w:val="00037991"/>
    <w:rsid w:val="00037A5A"/>
    <w:rsid w:val="00040649"/>
    <w:rsid w:val="00040876"/>
    <w:rsid w:val="00041F6F"/>
    <w:rsid w:val="00043623"/>
    <w:rsid w:val="000443B9"/>
    <w:rsid w:val="0004582F"/>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67507"/>
    <w:rsid w:val="00071632"/>
    <w:rsid w:val="00071A5D"/>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877FE"/>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156"/>
    <w:rsid w:val="000A2BD1"/>
    <w:rsid w:val="000A5ABC"/>
    <w:rsid w:val="000A6607"/>
    <w:rsid w:val="000A6783"/>
    <w:rsid w:val="000A68DE"/>
    <w:rsid w:val="000A71A6"/>
    <w:rsid w:val="000B0A24"/>
    <w:rsid w:val="000B1059"/>
    <w:rsid w:val="000B2A2D"/>
    <w:rsid w:val="000B32DC"/>
    <w:rsid w:val="000B386F"/>
    <w:rsid w:val="000B3B73"/>
    <w:rsid w:val="000B507B"/>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4387"/>
    <w:rsid w:val="000D4C2A"/>
    <w:rsid w:val="000D52EE"/>
    <w:rsid w:val="000E153B"/>
    <w:rsid w:val="000E217E"/>
    <w:rsid w:val="000E27AC"/>
    <w:rsid w:val="000E2D08"/>
    <w:rsid w:val="000E306E"/>
    <w:rsid w:val="000E3662"/>
    <w:rsid w:val="000E476E"/>
    <w:rsid w:val="000E4F22"/>
    <w:rsid w:val="000E5413"/>
    <w:rsid w:val="000F1831"/>
    <w:rsid w:val="000F18A7"/>
    <w:rsid w:val="000F6266"/>
    <w:rsid w:val="000F6D01"/>
    <w:rsid w:val="000F7311"/>
    <w:rsid w:val="000F738D"/>
    <w:rsid w:val="000F7B20"/>
    <w:rsid w:val="00100F89"/>
    <w:rsid w:val="001050A5"/>
    <w:rsid w:val="0010522E"/>
    <w:rsid w:val="00107323"/>
    <w:rsid w:val="001079C9"/>
    <w:rsid w:val="00107D42"/>
    <w:rsid w:val="001114C2"/>
    <w:rsid w:val="001119F2"/>
    <w:rsid w:val="00117094"/>
    <w:rsid w:val="00117726"/>
    <w:rsid w:val="00120B77"/>
    <w:rsid w:val="0012138E"/>
    <w:rsid w:val="001223D6"/>
    <w:rsid w:val="001225AB"/>
    <w:rsid w:val="001225DB"/>
    <w:rsid w:val="00122AF1"/>
    <w:rsid w:val="001246AC"/>
    <w:rsid w:val="0012501E"/>
    <w:rsid w:val="00126167"/>
    <w:rsid w:val="00130F12"/>
    <w:rsid w:val="0013221D"/>
    <w:rsid w:val="00133490"/>
    <w:rsid w:val="00133980"/>
    <w:rsid w:val="00136259"/>
    <w:rsid w:val="001367A4"/>
    <w:rsid w:val="001424A6"/>
    <w:rsid w:val="001437F9"/>
    <w:rsid w:val="00143BE4"/>
    <w:rsid w:val="00144194"/>
    <w:rsid w:val="00145AEE"/>
    <w:rsid w:val="00145FF3"/>
    <w:rsid w:val="001463F1"/>
    <w:rsid w:val="00147B86"/>
    <w:rsid w:val="00150109"/>
    <w:rsid w:val="0015094A"/>
    <w:rsid w:val="00156A48"/>
    <w:rsid w:val="00156EAA"/>
    <w:rsid w:val="001579D4"/>
    <w:rsid w:val="00157F3D"/>
    <w:rsid w:val="001606C1"/>
    <w:rsid w:val="001621D3"/>
    <w:rsid w:val="001628DB"/>
    <w:rsid w:val="00162F66"/>
    <w:rsid w:val="00164113"/>
    <w:rsid w:val="00164E96"/>
    <w:rsid w:val="0016512D"/>
    <w:rsid w:val="00167799"/>
    <w:rsid w:val="00167826"/>
    <w:rsid w:val="0017223B"/>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485E"/>
    <w:rsid w:val="001953C6"/>
    <w:rsid w:val="0019545D"/>
    <w:rsid w:val="00195FE1"/>
    <w:rsid w:val="001A197F"/>
    <w:rsid w:val="001A199A"/>
    <w:rsid w:val="001A452A"/>
    <w:rsid w:val="001A4A07"/>
    <w:rsid w:val="001A5517"/>
    <w:rsid w:val="001A5D18"/>
    <w:rsid w:val="001A6FBB"/>
    <w:rsid w:val="001A7C6C"/>
    <w:rsid w:val="001B20B7"/>
    <w:rsid w:val="001B567E"/>
    <w:rsid w:val="001B5C5C"/>
    <w:rsid w:val="001B6513"/>
    <w:rsid w:val="001B6A5D"/>
    <w:rsid w:val="001C02EC"/>
    <w:rsid w:val="001C103C"/>
    <w:rsid w:val="001C52F2"/>
    <w:rsid w:val="001C6839"/>
    <w:rsid w:val="001C7AF3"/>
    <w:rsid w:val="001D0ABF"/>
    <w:rsid w:val="001D5F57"/>
    <w:rsid w:val="001D68A5"/>
    <w:rsid w:val="001D6BCC"/>
    <w:rsid w:val="001E1345"/>
    <w:rsid w:val="001E1E96"/>
    <w:rsid w:val="001E300F"/>
    <w:rsid w:val="001E51E2"/>
    <w:rsid w:val="001E588C"/>
    <w:rsid w:val="001E74F4"/>
    <w:rsid w:val="001E7891"/>
    <w:rsid w:val="001F1B45"/>
    <w:rsid w:val="001F1DC7"/>
    <w:rsid w:val="001F22F5"/>
    <w:rsid w:val="001F30F8"/>
    <w:rsid w:val="001F5E50"/>
    <w:rsid w:val="001F5F34"/>
    <w:rsid w:val="001F69C5"/>
    <w:rsid w:val="001F7160"/>
    <w:rsid w:val="001F741A"/>
    <w:rsid w:val="0020038D"/>
    <w:rsid w:val="00200646"/>
    <w:rsid w:val="0020302E"/>
    <w:rsid w:val="002031FB"/>
    <w:rsid w:val="00203F44"/>
    <w:rsid w:val="00204150"/>
    <w:rsid w:val="00205D5D"/>
    <w:rsid w:val="002066F0"/>
    <w:rsid w:val="0020761E"/>
    <w:rsid w:val="00210D2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39F5"/>
    <w:rsid w:val="002644E9"/>
    <w:rsid w:val="00264C3D"/>
    <w:rsid w:val="00265E5F"/>
    <w:rsid w:val="002662B1"/>
    <w:rsid w:val="00266363"/>
    <w:rsid w:val="00266C5D"/>
    <w:rsid w:val="00267C47"/>
    <w:rsid w:val="00267C8D"/>
    <w:rsid w:val="00270175"/>
    <w:rsid w:val="0027258C"/>
    <w:rsid w:val="00272885"/>
    <w:rsid w:val="00274ABA"/>
    <w:rsid w:val="00274EED"/>
    <w:rsid w:val="00275416"/>
    <w:rsid w:val="00275DAA"/>
    <w:rsid w:val="002760CE"/>
    <w:rsid w:val="00280046"/>
    <w:rsid w:val="0028036F"/>
    <w:rsid w:val="00280F99"/>
    <w:rsid w:val="00281404"/>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4E21"/>
    <w:rsid w:val="002B5187"/>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AFE"/>
    <w:rsid w:val="002C7630"/>
    <w:rsid w:val="002C7E53"/>
    <w:rsid w:val="002D1BE0"/>
    <w:rsid w:val="002D1D5F"/>
    <w:rsid w:val="002D2FF1"/>
    <w:rsid w:val="002D31ED"/>
    <w:rsid w:val="002D487E"/>
    <w:rsid w:val="002D537C"/>
    <w:rsid w:val="002E06D6"/>
    <w:rsid w:val="002E0A98"/>
    <w:rsid w:val="002E1051"/>
    <w:rsid w:val="002E60D0"/>
    <w:rsid w:val="002E75FA"/>
    <w:rsid w:val="002F226C"/>
    <w:rsid w:val="002F27E4"/>
    <w:rsid w:val="002F2ADF"/>
    <w:rsid w:val="002F5B85"/>
    <w:rsid w:val="002F6F50"/>
    <w:rsid w:val="002F7CE6"/>
    <w:rsid w:val="00302A0C"/>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93B"/>
    <w:rsid w:val="00322E55"/>
    <w:rsid w:val="00324585"/>
    <w:rsid w:val="003251CD"/>
    <w:rsid w:val="00325529"/>
    <w:rsid w:val="00326834"/>
    <w:rsid w:val="00326C0D"/>
    <w:rsid w:val="003319EC"/>
    <w:rsid w:val="00331CD3"/>
    <w:rsid w:val="00331F01"/>
    <w:rsid w:val="003341B4"/>
    <w:rsid w:val="00335964"/>
    <w:rsid w:val="00335BE5"/>
    <w:rsid w:val="00335DF7"/>
    <w:rsid w:val="00336021"/>
    <w:rsid w:val="00336F8C"/>
    <w:rsid w:val="00337FAB"/>
    <w:rsid w:val="00341C22"/>
    <w:rsid w:val="00343613"/>
    <w:rsid w:val="003443F9"/>
    <w:rsid w:val="00345465"/>
    <w:rsid w:val="0034555C"/>
    <w:rsid w:val="00347C58"/>
    <w:rsid w:val="00347D48"/>
    <w:rsid w:val="00350D07"/>
    <w:rsid w:val="00351365"/>
    <w:rsid w:val="00351575"/>
    <w:rsid w:val="003524BC"/>
    <w:rsid w:val="00352681"/>
    <w:rsid w:val="00352BF6"/>
    <w:rsid w:val="003533C3"/>
    <w:rsid w:val="00353534"/>
    <w:rsid w:val="0035371A"/>
    <w:rsid w:val="003544AB"/>
    <w:rsid w:val="00355B91"/>
    <w:rsid w:val="003575A9"/>
    <w:rsid w:val="0036064D"/>
    <w:rsid w:val="0036198B"/>
    <w:rsid w:val="00362642"/>
    <w:rsid w:val="00363A11"/>
    <w:rsid w:val="00365EE3"/>
    <w:rsid w:val="00366408"/>
    <w:rsid w:val="00366B9E"/>
    <w:rsid w:val="003675A2"/>
    <w:rsid w:val="00370DC3"/>
    <w:rsid w:val="00373F63"/>
    <w:rsid w:val="00374E07"/>
    <w:rsid w:val="00374FC2"/>
    <w:rsid w:val="00377056"/>
    <w:rsid w:val="003774CC"/>
    <w:rsid w:val="00380038"/>
    <w:rsid w:val="00380380"/>
    <w:rsid w:val="003830B1"/>
    <w:rsid w:val="00383CB1"/>
    <w:rsid w:val="00384109"/>
    <w:rsid w:val="00385610"/>
    <w:rsid w:val="00385943"/>
    <w:rsid w:val="00386587"/>
    <w:rsid w:val="003867AE"/>
    <w:rsid w:val="003868A4"/>
    <w:rsid w:val="00386AD6"/>
    <w:rsid w:val="003874D3"/>
    <w:rsid w:val="00390F93"/>
    <w:rsid w:val="00392D12"/>
    <w:rsid w:val="003940CE"/>
    <w:rsid w:val="00395A40"/>
    <w:rsid w:val="00397230"/>
    <w:rsid w:val="003A0A3D"/>
    <w:rsid w:val="003A2432"/>
    <w:rsid w:val="003A2919"/>
    <w:rsid w:val="003A2A2E"/>
    <w:rsid w:val="003A3192"/>
    <w:rsid w:val="003A3DAA"/>
    <w:rsid w:val="003A5072"/>
    <w:rsid w:val="003A50D6"/>
    <w:rsid w:val="003A5EE5"/>
    <w:rsid w:val="003A6DDF"/>
    <w:rsid w:val="003A79C5"/>
    <w:rsid w:val="003A7A30"/>
    <w:rsid w:val="003B0C3C"/>
    <w:rsid w:val="003B410A"/>
    <w:rsid w:val="003B506E"/>
    <w:rsid w:val="003B732C"/>
    <w:rsid w:val="003C0714"/>
    <w:rsid w:val="003C2CD1"/>
    <w:rsid w:val="003C3BDE"/>
    <w:rsid w:val="003C3E52"/>
    <w:rsid w:val="003C6230"/>
    <w:rsid w:val="003C7FB5"/>
    <w:rsid w:val="003D1D0B"/>
    <w:rsid w:val="003D2107"/>
    <w:rsid w:val="003D3960"/>
    <w:rsid w:val="003D5087"/>
    <w:rsid w:val="003D63B6"/>
    <w:rsid w:val="003D7304"/>
    <w:rsid w:val="003D7AAE"/>
    <w:rsid w:val="003E0BA0"/>
    <w:rsid w:val="003E177E"/>
    <w:rsid w:val="003E195A"/>
    <w:rsid w:val="003E3348"/>
    <w:rsid w:val="003E35DF"/>
    <w:rsid w:val="003E5D1D"/>
    <w:rsid w:val="003E5E9B"/>
    <w:rsid w:val="003E7D12"/>
    <w:rsid w:val="003F0D6A"/>
    <w:rsid w:val="003F24A6"/>
    <w:rsid w:val="003F2780"/>
    <w:rsid w:val="003F43BC"/>
    <w:rsid w:val="003F5EC8"/>
    <w:rsid w:val="004007D7"/>
    <w:rsid w:val="00400BAE"/>
    <w:rsid w:val="00401122"/>
    <w:rsid w:val="00401D0B"/>
    <w:rsid w:val="00403DF5"/>
    <w:rsid w:val="00406E49"/>
    <w:rsid w:val="0040748D"/>
    <w:rsid w:val="00407712"/>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DB5"/>
    <w:rsid w:val="00427F30"/>
    <w:rsid w:val="00430141"/>
    <w:rsid w:val="00430224"/>
    <w:rsid w:val="00431A1F"/>
    <w:rsid w:val="00431D56"/>
    <w:rsid w:val="00431F7F"/>
    <w:rsid w:val="00434D28"/>
    <w:rsid w:val="00436EDE"/>
    <w:rsid w:val="004405B1"/>
    <w:rsid w:val="0044167B"/>
    <w:rsid w:val="00441F85"/>
    <w:rsid w:val="00442203"/>
    <w:rsid w:val="0044328C"/>
    <w:rsid w:val="00444F4C"/>
    <w:rsid w:val="00445354"/>
    <w:rsid w:val="00445EE1"/>
    <w:rsid w:val="004473E2"/>
    <w:rsid w:val="00452039"/>
    <w:rsid w:val="00453308"/>
    <w:rsid w:val="00453A8E"/>
    <w:rsid w:val="00453E84"/>
    <w:rsid w:val="004606B8"/>
    <w:rsid w:val="00460D94"/>
    <w:rsid w:val="0046159E"/>
    <w:rsid w:val="00461874"/>
    <w:rsid w:val="00461BD9"/>
    <w:rsid w:val="00464B3E"/>
    <w:rsid w:val="00464D62"/>
    <w:rsid w:val="0046651A"/>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C38"/>
    <w:rsid w:val="00484F4E"/>
    <w:rsid w:val="004851A6"/>
    <w:rsid w:val="00486391"/>
    <w:rsid w:val="00491E26"/>
    <w:rsid w:val="00493853"/>
    <w:rsid w:val="00493A9D"/>
    <w:rsid w:val="00495827"/>
    <w:rsid w:val="00496628"/>
    <w:rsid w:val="004A044C"/>
    <w:rsid w:val="004A0B3A"/>
    <w:rsid w:val="004A2672"/>
    <w:rsid w:val="004A37C0"/>
    <w:rsid w:val="004A6E17"/>
    <w:rsid w:val="004B0C36"/>
    <w:rsid w:val="004B0F15"/>
    <w:rsid w:val="004B15CE"/>
    <w:rsid w:val="004B335C"/>
    <w:rsid w:val="004B4507"/>
    <w:rsid w:val="004C2B5D"/>
    <w:rsid w:val="004C2FA3"/>
    <w:rsid w:val="004C3CDC"/>
    <w:rsid w:val="004C417C"/>
    <w:rsid w:val="004C7537"/>
    <w:rsid w:val="004D0A89"/>
    <w:rsid w:val="004D60C0"/>
    <w:rsid w:val="004D6DE3"/>
    <w:rsid w:val="004D74A4"/>
    <w:rsid w:val="004E0031"/>
    <w:rsid w:val="004E03E6"/>
    <w:rsid w:val="004E0B86"/>
    <w:rsid w:val="004E228E"/>
    <w:rsid w:val="004E4616"/>
    <w:rsid w:val="004E66F9"/>
    <w:rsid w:val="004E67BA"/>
    <w:rsid w:val="004F4335"/>
    <w:rsid w:val="004F5656"/>
    <w:rsid w:val="004F62D7"/>
    <w:rsid w:val="004F71F0"/>
    <w:rsid w:val="004F7691"/>
    <w:rsid w:val="00501F2C"/>
    <w:rsid w:val="005033F5"/>
    <w:rsid w:val="005059B0"/>
    <w:rsid w:val="00506760"/>
    <w:rsid w:val="005079E3"/>
    <w:rsid w:val="00510E7C"/>
    <w:rsid w:val="00510F84"/>
    <w:rsid w:val="00511EDF"/>
    <w:rsid w:val="00512899"/>
    <w:rsid w:val="0051500D"/>
    <w:rsid w:val="00517F17"/>
    <w:rsid w:val="00520274"/>
    <w:rsid w:val="00520950"/>
    <w:rsid w:val="005213E8"/>
    <w:rsid w:val="0052166C"/>
    <w:rsid w:val="00525A7B"/>
    <w:rsid w:val="00526FBA"/>
    <w:rsid w:val="0052715B"/>
    <w:rsid w:val="00527712"/>
    <w:rsid w:val="00527CBE"/>
    <w:rsid w:val="00530435"/>
    <w:rsid w:val="00531C63"/>
    <w:rsid w:val="00532AF3"/>
    <w:rsid w:val="00533367"/>
    <w:rsid w:val="005343D1"/>
    <w:rsid w:val="005343D6"/>
    <w:rsid w:val="00535497"/>
    <w:rsid w:val="00536044"/>
    <w:rsid w:val="005362A0"/>
    <w:rsid w:val="00540FB6"/>
    <w:rsid w:val="00542C71"/>
    <w:rsid w:val="00545019"/>
    <w:rsid w:val="00545095"/>
    <w:rsid w:val="00545136"/>
    <w:rsid w:val="005453C6"/>
    <w:rsid w:val="00545A10"/>
    <w:rsid w:val="00546229"/>
    <w:rsid w:val="00546386"/>
    <w:rsid w:val="0054691A"/>
    <w:rsid w:val="00547CD2"/>
    <w:rsid w:val="0055087E"/>
    <w:rsid w:val="005516BE"/>
    <w:rsid w:val="005552A2"/>
    <w:rsid w:val="00555669"/>
    <w:rsid w:val="00556569"/>
    <w:rsid w:val="005570BA"/>
    <w:rsid w:val="00557EEC"/>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5E3"/>
    <w:rsid w:val="005758FB"/>
    <w:rsid w:val="005759D5"/>
    <w:rsid w:val="0058060C"/>
    <w:rsid w:val="00580E1A"/>
    <w:rsid w:val="005812AB"/>
    <w:rsid w:val="00581B43"/>
    <w:rsid w:val="005836DE"/>
    <w:rsid w:val="00584B19"/>
    <w:rsid w:val="00585CD7"/>
    <w:rsid w:val="00586DDA"/>
    <w:rsid w:val="005904A1"/>
    <w:rsid w:val="00590B2E"/>
    <w:rsid w:val="00594BB9"/>
    <w:rsid w:val="0059554E"/>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6E49"/>
    <w:rsid w:val="005B7599"/>
    <w:rsid w:val="005B7734"/>
    <w:rsid w:val="005B7A9C"/>
    <w:rsid w:val="005B7F03"/>
    <w:rsid w:val="005C1F84"/>
    <w:rsid w:val="005C2E54"/>
    <w:rsid w:val="005C39C2"/>
    <w:rsid w:val="005C5098"/>
    <w:rsid w:val="005C5501"/>
    <w:rsid w:val="005C6691"/>
    <w:rsid w:val="005C6695"/>
    <w:rsid w:val="005C7A19"/>
    <w:rsid w:val="005C7BB4"/>
    <w:rsid w:val="005D236C"/>
    <w:rsid w:val="005D3584"/>
    <w:rsid w:val="005D3DEC"/>
    <w:rsid w:val="005D464A"/>
    <w:rsid w:val="005D5CDC"/>
    <w:rsid w:val="005D6910"/>
    <w:rsid w:val="005E0BA1"/>
    <w:rsid w:val="005E0D95"/>
    <w:rsid w:val="005E1990"/>
    <w:rsid w:val="005E1D14"/>
    <w:rsid w:val="005E2FA2"/>
    <w:rsid w:val="005E5D33"/>
    <w:rsid w:val="005E68CA"/>
    <w:rsid w:val="005F039C"/>
    <w:rsid w:val="005F0575"/>
    <w:rsid w:val="005F1339"/>
    <w:rsid w:val="005F3630"/>
    <w:rsid w:val="005F5F30"/>
    <w:rsid w:val="005F5F80"/>
    <w:rsid w:val="005F6763"/>
    <w:rsid w:val="005F77BA"/>
    <w:rsid w:val="006023CE"/>
    <w:rsid w:val="006026DB"/>
    <w:rsid w:val="00605B73"/>
    <w:rsid w:val="0060676F"/>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15D"/>
    <w:rsid w:val="006462B3"/>
    <w:rsid w:val="006469CA"/>
    <w:rsid w:val="00646F21"/>
    <w:rsid w:val="00647A6F"/>
    <w:rsid w:val="00650563"/>
    <w:rsid w:val="0065186D"/>
    <w:rsid w:val="00654856"/>
    <w:rsid w:val="00656784"/>
    <w:rsid w:val="0065694F"/>
    <w:rsid w:val="006603F6"/>
    <w:rsid w:val="00661107"/>
    <w:rsid w:val="00661A7D"/>
    <w:rsid w:val="00661B36"/>
    <w:rsid w:val="006621D4"/>
    <w:rsid w:val="00664845"/>
    <w:rsid w:val="0066519A"/>
    <w:rsid w:val="00666392"/>
    <w:rsid w:val="00667102"/>
    <w:rsid w:val="006677A6"/>
    <w:rsid w:val="00667C4E"/>
    <w:rsid w:val="00671825"/>
    <w:rsid w:val="00672343"/>
    <w:rsid w:val="00673BD7"/>
    <w:rsid w:val="00673E77"/>
    <w:rsid w:val="00676C38"/>
    <w:rsid w:val="006824BB"/>
    <w:rsid w:val="006834BE"/>
    <w:rsid w:val="006841D7"/>
    <w:rsid w:val="006845A9"/>
    <w:rsid w:val="00685339"/>
    <w:rsid w:val="00687BFC"/>
    <w:rsid w:val="00687E98"/>
    <w:rsid w:val="00690F50"/>
    <w:rsid w:val="006911B9"/>
    <w:rsid w:val="006928CD"/>
    <w:rsid w:val="00693868"/>
    <w:rsid w:val="006962EC"/>
    <w:rsid w:val="00696D51"/>
    <w:rsid w:val="006973CA"/>
    <w:rsid w:val="00697B94"/>
    <w:rsid w:val="006A1283"/>
    <w:rsid w:val="006A1DD4"/>
    <w:rsid w:val="006A23E1"/>
    <w:rsid w:val="006A2ED1"/>
    <w:rsid w:val="006A3261"/>
    <w:rsid w:val="006A4A3C"/>
    <w:rsid w:val="006A5CB7"/>
    <w:rsid w:val="006B1CE2"/>
    <w:rsid w:val="006B2735"/>
    <w:rsid w:val="006B2D75"/>
    <w:rsid w:val="006B5A6F"/>
    <w:rsid w:val="006B6325"/>
    <w:rsid w:val="006B706D"/>
    <w:rsid w:val="006B7C94"/>
    <w:rsid w:val="006B7D8D"/>
    <w:rsid w:val="006C0B70"/>
    <w:rsid w:val="006C10BC"/>
    <w:rsid w:val="006C2A11"/>
    <w:rsid w:val="006C3882"/>
    <w:rsid w:val="006C4AE4"/>
    <w:rsid w:val="006C521E"/>
    <w:rsid w:val="006C567B"/>
    <w:rsid w:val="006C7754"/>
    <w:rsid w:val="006C7F6A"/>
    <w:rsid w:val="006D173C"/>
    <w:rsid w:val="006D2C1F"/>
    <w:rsid w:val="006D314E"/>
    <w:rsid w:val="006D6044"/>
    <w:rsid w:val="006E0CA6"/>
    <w:rsid w:val="006E0EDE"/>
    <w:rsid w:val="006E1C3E"/>
    <w:rsid w:val="006E294A"/>
    <w:rsid w:val="006E5969"/>
    <w:rsid w:val="006E6688"/>
    <w:rsid w:val="006E6D35"/>
    <w:rsid w:val="006F266D"/>
    <w:rsid w:val="006F3173"/>
    <w:rsid w:val="006F3378"/>
    <w:rsid w:val="006F37B0"/>
    <w:rsid w:val="006F42AC"/>
    <w:rsid w:val="006F5506"/>
    <w:rsid w:val="006F5680"/>
    <w:rsid w:val="006F7006"/>
    <w:rsid w:val="006F7CA4"/>
    <w:rsid w:val="007010CD"/>
    <w:rsid w:val="007038D7"/>
    <w:rsid w:val="00704848"/>
    <w:rsid w:val="0070716B"/>
    <w:rsid w:val="00710A3B"/>
    <w:rsid w:val="007113C5"/>
    <w:rsid w:val="0071236A"/>
    <w:rsid w:val="00712794"/>
    <w:rsid w:val="007128CF"/>
    <w:rsid w:val="007129E2"/>
    <w:rsid w:val="0071310F"/>
    <w:rsid w:val="00714782"/>
    <w:rsid w:val="00715C53"/>
    <w:rsid w:val="00720FA5"/>
    <w:rsid w:val="00722DAB"/>
    <w:rsid w:val="00723D28"/>
    <w:rsid w:val="0072686A"/>
    <w:rsid w:val="00727AD4"/>
    <w:rsid w:val="00730926"/>
    <w:rsid w:val="007318E6"/>
    <w:rsid w:val="007321BA"/>
    <w:rsid w:val="007326F4"/>
    <w:rsid w:val="00734743"/>
    <w:rsid w:val="007348E6"/>
    <w:rsid w:val="00736EF4"/>
    <w:rsid w:val="00736F0B"/>
    <w:rsid w:val="00737554"/>
    <w:rsid w:val="00740051"/>
    <w:rsid w:val="00741374"/>
    <w:rsid w:val="0074148E"/>
    <w:rsid w:val="0074235B"/>
    <w:rsid w:val="0074260C"/>
    <w:rsid w:val="00743032"/>
    <w:rsid w:val="00743FFE"/>
    <w:rsid w:val="007445BB"/>
    <w:rsid w:val="00744F1E"/>
    <w:rsid w:val="00745A17"/>
    <w:rsid w:val="00750072"/>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EE7"/>
    <w:rsid w:val="00772047"/>
    <w:rsid w:val="007731A6"/>
    <w:rsid w:val="0077423A"/>
    <w:rsid w:val="007750DA"/>
    <w:rsid w:val="007760D7"/>
    <w:rsid w:val="0077657D"/>
    <w:rsid w:val="00777395"/>
    <w:rsid w:val="00777433"/>
    <w:rsid w:val="00777CB7"/>
    <w:rsid w:val="007809F8"/>
    <w:rsid w:val="00780D44"/>
    <w:rsid w:val="007829CE"/>
    <w:rsid w:val="007845F1"/>
    <w:rsid w:val="0078642F"/>
    <w:rsid w:val="00786C1B"/>
    <w:rsid w:val="00787E9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5F70"/>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44A"/>
    <w:rsid w:val="007E553B"/>
    <w:rsid w:val="007E755E"/>
    <w:rsid w:val="007E79C9"/>
    <w:rsid w:val="007F1095"/>
    <w:rsid w:val="007F33BD"/>
    <w:rsid w:val="007F3646"/>
    <w:rsid w:val="007F4D82"/>
    <w:rsid w:val="007F4DED"/>
    <w:rsid w:val="008001A6"/>
    <w:rsid w:val="008009D8"/>
    <w:rsid w:val="00801C68"/>
    <w:rsid w:val="0080258D"/>
    <w:rsid w:val="00802F4B"/>
    <w:rsid w:val="008071E7"/>
    <w:rsid w:val="00807601"/>
    <w:rsid w:val="008146DC"/>
    <w:rsid w:val="008159BA"/>
    <w:rsid w:val="00817535"/>
    <w:rsid w:val="0082134C"/>
    <w:rsid w:val="00821D4C"/>
    <w:rsid w:val="00822070"/>
    <w:rsid w:val="00822640"/>
    <w:rsid w:val="00823A1B"/>
    <w:rsid w:val="00824373"/>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2BFE"/>
    <w:rsid w:val="008532AB"/>
    <w:rsid w:val="00854B35"/>
    <w:rsid w:val="00856B81"/>
    <w:rsid w:val="00861633"/>
    <w:rsid w:val="008628AD"/>
    <w:rsid w:val="00863BDD"/>
    <w:rsid w:val="00865AA3"/>
    <w:rsid w:val="00865ED8"/>
    <w:rsid w:val="0086616F"/>
    <w:rsid w:val="0086757E"/>
    <w:rsid w:val="0087008A"/>
    <w:rsid w:val="00871E5E"/>
    <w:rsid w:val="00874BB5"/>
    <w:rsid w:val="0087581A"/>
    <w:rsid w:val="00876B26"/>
    <w:rsid w:val="00880460"/>
    <w:rsid w:val="00881B4E"/>
    <w:rsid w:val="00883F02"/>
    <w:rsid w:val="0088595E"/>
    <w:rsid w:val="00887A46"/>
    <w:rsid w:val="00891674"/>
    <w:rsid w:val="0089247E"/>
    <w:rsid w:val="00892C09"/>
    <w:rsid w:val="008931E4"/>
    <w:rsid w:val="008954BF"/>
    <w:rsid w:val="00895754"/>
    <w:rsid w:val="00896A42"/>
    <w:rsid w:val="008A1363"/>
    <w:rsid w:val="008A15FF"/>
    <w:rsid w:val="008A3882"/>
    <w:rsid w:val="008A408C"/>
    <w:rsid w:val="008B0747"/>
    <w:rsid w:val="008B5461"/>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E2FD7"/>
    <w:rsid w:val="008E63F3"/>
    <w:rsid w:val="008F0182"/>
    <w:rsid w:val="008F1EB9"/>
    <w:rsid w:val="008F2B02"/>
    <w:rsid w:val="008F44E5"/>
    <w:rsid w:val="008F48C7"/>
    <w:rsid w:val="008F4A99"/>
    <w:rsid w:val="008F4B5A"/>
    <w:rsid w:val="008F50C2"/>
    <w:rsid w:val="008F52BB"/>
    <w:rsid w:val="008F5620"/>
    <w:rsid w:val="008F6746"/>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769"/>
    <w:rsid w:val="00921D59"/>
    <w:rsid w:val="009226A6"/>
    <w:rsid w:val="0092353A"/>
    <w:rsid w:val="009273C6"/>
    <w:rsid w:val="0093073A"/>
    <w:rsid w:val="00930BC6"/>
    <w:rsid w:val="00932DD1"/>
    <w:rsid w:val="00933ACA"/>
    <w:rsid w:val="00936058"/>
    <w:rsid w:val="009376CC"/>
    <w:rsid w:val="00940509"/>
    <w:rsid w:val="00940CCD"/>
    <w:rsid w:val="00942BCA"/>
    <w:rsid w:val="00943420"/>
    <w:rsid w:val="00943681"/>
    <w:rsid w:val="009439F5"/>
    <w:rsid w:val="0094730B"/>
    <w:rsid w:val="00947B41"/>
    <w:rsid w:val="009500EE"/>
    <w:rsid w:val="00951ADC"/>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27FD"/>
    <w:rsid w:val="00983417"/>
    <w:rsid w:val="00983E1C"/>
    <w:rsid w:val="009844E0"/>
    <w:rsid w:val="00984B92"/>
    <w:rsid w:val="00986DE4"/>
    <w:rsid w:val="009903EA"/>
    <w:rsid w:val="00991DDB"/>
    <w:rsid w:val="0099296A"/>
    <w:rsid w:val="009931C2"/>
    <w:rsid w:val="009931E4"/>
    <w:rsid w:val="0099480D"/>
    <w:rsid w:val="00995791"/>
    <w:rsid w:val="009964D9"/>
    <w:rsid w:val="009A0611"/>
    <w:rsid w:val="009A1D4E"/>
    <w:rsid w:val="009A2E19"/>
    <w:rsid w:val="009A37A7"/>
    <w:rsid w:val="009A5229"/>
    <w:rsid w:val="009A68EC"/>
    <w:rsid w:val="009A7826"/>
    <w:rsid w:val="009B11AB"/>
    <w:rsid w:val="009B12E9"/>
    <w:rsid w:val="009B15B0"/>
    <w:rsid w:val="009B2B5F"/>
    <w:rsid w:val="009B5F5D"/>
    <w:rsid w:val="009B66E8"/>
    <w:rsid w:val="009B775F"/>
    <w:rsid w:val="009C34E7"/>
    <w:rsid w:val="009C4638"/>
    <w:rsid w:val="009C4A35"/>
    <w:rsid w:val="009C4D18"/>
    <w:rsid w:val="009C5110"/>
    <w:rsid w:val="009D0D74"/>
    <w:rsid w:val="009D2A34"/>
    <w:rsid w:val="009D386F"/>
    <w:rsid w:val="009D3A79"/>
    <w:rsid w:val="009D423E"/>
    <w:rsid w:val="009D4864"/>
    <w:rsid w:val="009D4A79"/>
    <w:rsid w:val="009D4DC0"/>
    <w:rsid w:val="009D650A"/>
    <w:rsid w:val="009D6623"/>
    <w:rsid w:val="009D6E1F"/>
    <w:rsid w:val="009D7B62"/>
    <w:rsid w:val="009E035F"/>
    <w:rsid w:val="009E3D01"/>
    <w:rsid w:val="009E572E"/>
    <w:rsid w:val="009E5D11"/>
    <w:rsid w:val="009E673E"/>
    <w:rsid w:val="009F2455"/>
    <w:rsid w:val="009F34E4"/>
    <w:rsid w:val="009F4A2E"/>
    <w:rsid w:val="009F4FE0"/>
    <w:rsid w:val="009F5A7A"/>
    <w:rsid w:val="009F64BC"/>
    <w:rsid w:val="009F68C8"/>
    <w:rsid w:val="009F7AA8"/>
    <w:rsid w:val="00A00D1C"/>
    <w:rsid w:val="00A02BC2"/>
    <w:rsid w:val="00A0482A"/>
    <w:rsid w:val="00A05569"/>
    <w:rsid w:val="00A0629A"/>
    <w:rsid w:val="00A064DE"/>
    <w:rsid w:val="00A06B56"/>
    <w:rsid w:val="00A06C53"/>
    <w:rsid w:val="00A11286"/>
    <w:rsid w:val="00A128F3"/>
    <w:rsid w:val="00A12C8D"/>
    <w:rsid w:val="00A1367D"/>
    <w:rsid w:val="00A16D7D"/>
    <w:rsid w:val="00A17D43"/>
    <w:rsid w:val="00A20963"/>
    <w:rsid w:val="00A231CD"/>
    <w:rsid w:val="00A259F8"/>
    <w:rsid w:val="00A26508"/>
    <w:rsid w:val="00A2712A"/>
    <w:rsid w:val="00A27927"/>
    <w:rsid w:val="00A27B8D"/>
    <w:rsid w:val="00A30D3B"/>
    <w:rsid w:val="00A312A1"/>
    <w:rsid w:val="00A31DA2"/>
    <w:rsid w:val="00A336A6"/>
    <w:rsid w:val="00A345DE"/>
    <w:rsid w:val="00A34A0D"/>
    <w:rsid w:val="00A35606"/>
    <w:rsid w:val="00A35828"/>
    <w:rsid w:val="00A36002"/>
    <w:rsid w:val="00A3733E"/>
    <w:rsid w:val="00A37A8A"/>
    <w:rsid w:val="00A403D2"/>
    <w:rsid w:val="00A40B4B"/>
    <w:rsid w:val="00A41C42"/>
    <w:rsid w:val="00A424A6"/>
    <w:rsid w:val="00A44E28"/>
    <w:rsid w:val="00A47600"/>
    <w:rsid w:val="00A507FA"/>
    <w:rsid w:val="00A522A4"/>
    <w:rsid w:val="00A52342"/>
    <w:rsid w:val="00A52454"/>
    <w:rsid w:val="00A530EE"/>
    <w:rsid w:val="00A5468F"/>
    <w:rsid w:val="00A54F4E"/>
    <w:rsid w:val="00A55001"/>
    <w:rsid w:val="00A55CB4"/>
    <w:rsid w:val="00A55CCE"/>
    <w:rsid w:val="00A56472"/>
    <w:rsid w:val="00A568B0"/>
    <w:rsid w:val="00A57C17"/>
    <w:rsid w:val="00A60222"/>
    <w:rsid w:val="00A60885"/>
    <w:rsid w:val="00A60BAA"/>
    <w:rsid w:val="00A61740"/>
    <w:rsid w:val="00A630B5"/>
    <w:rsid w:val="00A6406B"/>
    <w:rsid w:val="00A6509F"/>
    <w:rsid w:val="00A66550"/>
    <w:rsid w:val="00A6690C"/>
    <w:rsid w:val="00A66A81"/>
    <w:rsid w:val="00A66F03"/>
    <w:rsid w:val="00A67DDD"/>
    <w:rsid w:val="00A73B92"/>
    <w:rsid w:val="00A73CD1"/>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4C2"/>
    <w:rsid w:val="00A95588"/>
    <w:rsid w:val="00A95AAB"/>
    <w:rsid w:val="00A9601A"/>
    <w:rsid w:val="00AA004A"/>
    <w:rsid w:val="00AA0234"/>
    <w:rsid w:val="00AA2B55"/>
    <w:rsid w:val="00AA2E2B"/>
    <w:rsid w:val="00AA57A4"/>
    <w:rsid w:val="00AA5829"/>
    <w:rsid w:val="00AA5895"/>
    <w:rsid w:val="00AA62CA"/>
    <w:rsid w:val="00AA703E"/>
    <w:rsid w:val="00AA7BB9"/>
    <w:rsid w:val="00AB0D23"/>
    <w:rsid w:val="00AB0E83"/>
    <w:rsid w:val="00AB25FB"/>
    <w:rsid w:val="00AB2F11"/>
    <w:rsid w:val="00AB30F7"/>
    <w:rsid w:val="00AB387F"/>
    <w:rsid w:val="00AC19F4"/>
    <w:rsid w:val="00AC22B9"/>
    <w:rsid w:val="00AC2AF9"/>
    <w:rsid w:val="00AC2C6C"/>
    <w:rsid w:val="00AC617C"/>
    <w:rsid w:val="00AC6D78"/>
    <w:rsid w:val="00AD0648"/>
    <w:rsid w:val="00AD1791"/>
    <w:rsid w:val="00AD19D6"/>
    <w:rsid w:val="00AD3906"/>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0CBB"/>
    <w:rsid w:val="00AF1825"/>
    <w:rsid w:val="00AF3102"/>
    <w:rsid w:val="00AF38E0"/>
    <w:rsid w:val="00AF4CF6"/>
    <w:rsid w:val="00AF502A"/>
    <w:rsid w:val="00AF55D1"/>
    <w:rsid w:val="00AF6B58"/>
    <w:rsid w:val="00AF79CC"/>
    <w:rsid w:val="00B012D0"/>
    <w:rsid w:val="00B02910"/>
    <w:rsid w:val="00B04905"/>
    <w:rsid w:val="00B050DE"/>
    <w:rsid w:val="00B05E2F"/>
    <w:rsid w:val="00B06315"/>
    <w:rsid w:val="00B069A7"/>
    <w:rsid w:val="00B10867"/>
    <w:rsid w:val="00B117BF"/>
    <w:rsid w:val="00B130C8"/>
    <w:rsid w:val="00B134BE"/>
    <w:rsid w:val="00B14348"/>
    <w:rsid w:val="00B15B9D"/>
    <w:rsid w:val="00B245A6"/>
    <w:rsid w:val="00B256F3"/>
    <w:rsid w:val="00B3027E"/>
    <w:rsid w:val="00B30FF2"/>
    <w:rsid w:val="00B40D40"/>
    <w:rsid w:val="00B413CC"/>
    <w:rsid w:val="00B458BD"/>
    <w:rsid w:val="00B459D2"/>
    <w:rsid w:val="00B459F4"/>
    <w:rsid w:val="00B45FC5"/>
    <w:rsid w:val="00B46193"/>
    <w:rsid w:val="00B47F57"/>
    <w:rsid w:val="00B51360"/>
    <w:rsid w:val="00B533BF"/>
    <w:rsid w:val="00B53F33"/>
    <w:rsid w:val="00B55B8C"/>
    <w:rsid w:val="00B5606D"/>
    <w:rsid w:val="00B618A7"/>
    <w:rsid w:val="00B61D52"/>
    <w:rsid w:val="00B62E99"/>
    <w:rsid w:val="00B651C8"/>
    <w:rsid w:val="00B66676"/>
    <w:rsid w:val="00B67336"/>
    <w:rsid w:val="00B73B7E"/>
    <w:rsid w:val="00B73C6F"/>
    <w:rsid w:val="00B744FC"/>
    <w:rsid w:val="00B74550"/>
    <w:rsid w:val="00B751B8"/>
    <w:rsid w:val="00B75366"/>
    <w:rsid w:val="00B75E3A"/>
    <w:rsid w:val="00B77E60"/>
    <w:rsid w:val="00B818C2"/>
    <w:rsid w:val="00B82D8A"/>
    <w:rsid w:val="00B87948"/>
    <w:rsid w:val="00B87E8E"/>
    <w:rsid w:val="00B905B4"/>
    <w:rsid w:val="00B9239F"/>
    <w:rsid w:val="00B93593"/>
    <w:rsid w:val="00B94E3C"/>
    <w:rsid w:val="00B97B71"/>
    <w:rsid w:val="00BA00FF"/>
    <w:rsid w:val="00BA2CB6"/>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D743C"/>
    <w:rsid w:val="00BE0153"/>
    <w:rsid w:val="00BE01AB"/>
    <w:rsid w:val="00BE0488"/>
    <w:rsid w:val="00BE10F2"/>
    <w:rsid w:val="00BE1F3C"/>
    <w:rsid w:val="00BE2C0A"/>
    <w:rsid w:val="00BE36D0"/>
    <w:rsid w:val="00BE49AC"/>
    <w:rsid w:val="00BE6152"/>
    <w:rsid w:val="00BF02E9"/>
    <w:rsid w:val="00BF0554"/>
    <w:rsid w:val="00BF0B5B"/>
    <w:rsid w:val="00BF1F1D"/>
    <w:rsid w:val="00BF503D"/>
    <w:rsid w:val="00BF5D95"/>
    <w:rsid w:val="00C01B3F"/>
    <w:rsid w:val="00C01BED"/>
    <w:rsid w:val="00C0229A"/>
    <w:rsid w:val="00C038E4"/>
    <w:rsid w:val="00C079A0"/>
    <w:rsid w:val="00C11810"/>
    <w:rsid w:val="00C11B25"/>
    <w:rsid w:val="00C13916"/>
    <w:rsid w:val="00C143B8"/>
    <w:rsid w:val="00C16540"/>
    <w:rsid w:val="00C17271"/>
    <w:rsid w:val="00C179B9"/>
    <w:rsid w:val="00C17E54"/>
    <w:rsid w:val="00C203A4"/>
    <w:rsid w:val="00C216A0"/>
    <w:rsid w:val="00C223E3"/>
    <w:rsid w:val="00C2318E"/>
    <w:rsid w:val="00C2345F"/>
    <w:rsid w:val="00C23D74"/>
    <w:rsid w:val="00C26B54"/>
    <w:rsid w:val="00C26B8B"/>
    <w:rsid w:val="00C272B2"/>
    <w:rsid w:val="00C27B7A"/>
    <w:rsid w:val="00C27C45"/>
    <w:rsid w:val="00C30313"/>
    <w:rsid w:val="00C30BD2"/>
    <w:rsid w:val="00C31477"/>
    <w:rsid w:val="00C328FD"/>
    <w:rsid w:val="00C342D5"/>
    <w:rsid w:val="00C3465E"/>
    <w:rsid w:val="00C347CE"/>
    <w:rsid w:val="00C358BF"/>
    <w:rsid w:val="00C405F7"/>
    <w:rsid w:val="00C414FA"/>
    <w:rsid w:val="00C43A63"/>
    <w:rsid w:val="00C44E08"/>
    <w:rsid w:val="00C4782A"/>
    <w:rsid w:val="00C5074B"/>
    <w:rsid w:val="00C51B41"/>
    <w:rsid w:val="00C53D70"/>
    <w:rsid w:val="00C54439"/>
    <w:rsid w:val="00C56B3A"/>
    <w:rsid w:val="00C6050D"/>
    <w:rsid w:val="00C61B0C"/>
    <w:rsid w:val="00C61F05"/>
    <w:rsid w:val="00C622BF"/>
    <w:rsid w:val="00C6234F"/>
    <w:rsid w:val="00C62E91"/>
    <w:rsid w:val="00C63073"/>
    <w:rsid w:val="00C660BE"/>
    <w:rsid w:val="00C71BA1"/>
    <w:rsid w:val="00C71C33"/>
    <w:rsid w:val="00C71E6B"/>
    <w:rsid w:val="00C7379F"/>
    <w:rsid w:val="00C7537E"/>
    <w:rsid w:val="00C7610A"/>
    <w:rsid w:val="00C840B3"/>
    <w:rsid w:val="00C8461D"/>
    <w:rsid w:val="00C8473B"/>
    <w:rsid w:val="00C8497E"/>
    <w:rsid w:val="00C91218"/>
    <w:rsid w:val="00C92103"/>
    <w:rsid w:val="00C92143"/>
    <w:rsid w:val="00C923FE"/>
    <w:rsid w:val="00C929B2"/>
    <w:rsid w:val="00C938D6"/>
    <w:rsid w:val="00C947EB"/>
    <w:rsid w:val="00C956DD"/>
    <w:rsid w:val="00C95906"/>
    <w:rsid w:val="00C96008"/>
    <w:rsid w:val="00C96B53"/>
    <w:rsid w:val="00C976B1"/>
    <w:rsid w:val="00C97897"/>
    <w:rsid w:val="00CA0685"/>
    <w:rsid w:val="00CA0B25"/>
    <w:rsid w:val="00CA38D0"/>
    <w:rsid w:val="00CA50C5"/>
    <w:rsid w:val="00CA6EAD"/>
    <w:rsid w:val="00CA7E12"/>
    <w:rsid w:val="00CB06A2"/>
    <w:rsid w:val="00CB10AE"/>
    <w:rsid w:val="00CB3463"/>
    <w:rsid w:val="00CC1CBD"/>
    <w:rsid w:val="00CC2A26"/>
    <w:rsid w:val="00CC2B0A"/>
    <w:rsid w:val="00CC2E68"/>
    <w:rsid w:val="00CC2F09"/>
    <w:rsid w:val="00CC39A5"/>
    <w:rsid w:val="00CC3C53"/>
    <w:rsid w:val="00CC3DCA"/>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59C"/>
    <w:rsid w:val="00CF6C44"/>
    <w:rsid w:val="00CF6D12"/>
    <w:rsid w:val="00CF7DA4"/>
    <w:rsid w:val="00D00B32"/>
    <w:rsid w:val="00D019A8"/>
    <w:rsid w:val="00D02858"/>
    <w:rsid w:val="00D02FF0"/>
    <w:rsid w:val="00D03B9D"/>
    <w:rsid w:val="00D03E4F"/>
    <w:rsid w:val="00D059D0"/>
    <w:rsid w:val="00D0727C"/>
    <w:rsid w:val="00D077D4"/>
    <w:rsid w:val="00D105BF"/>
    <w:rsid w:val="00D118C5"/>
    <w:rsid w:val="00D11E70"/>
    <w:rsid w:val="00D137E9"/>
    <w:rsid w:val="00D1468B"/>
    <w:rsid w:val="00D151AE"/>
    <w:rsid w:val="00D15E25"/>
    <w:rsid w:val="00D17435"/>
    <w:rsid w:val="00D2087E"/>
    <w:rsid w:val="00D210AA"/>
    <w:rsid w:val="00D21531"/>
    <w:rsid w:val="00D225E3"/>
    <w:rsid w:val="00D23F14"/>
    <w:rsid w:val="00D24482"/>
    <w:rsid w:val="00D25137"/>
    <w:rsid w:val="00D2536D"/>
    <w:rsid w:val="00D258DA"/>
    <w:rsid w:val="00D27037"/>
    <w:rsid w:val="00D2750E"/>
    <w:rsid w:val="00D27762"/>
    <w:rsid w:val="00D27A10"/>
    <w:rsid w:val="00D30F61"/>
    <w:rsid w:val="00D33020"/>
    <w:rsid w:val="00D34761"/>
    <w:rsid w:val="00D35CD9"/>
    <w:rsid w:val="00D41ADA"/>
    <w:rsid w:val="00D422A3"/>
    <w:rsid w:val="00D44663"/>
    <w:rsid w:val="00D45209"/>
    <w:rsid w:val="00D45F4F"/>
    <w:rsid w:val="00D46097"/>
    <w:rsid w:val="00D51C1D"/>
    <w:rsid w:val="00D520E7"/>
    <w:rsid w:val="00D521D9"/>
    <w:rsid w:val="00D524B5"/>
    <w:rsid w:val="00D537FE"/>
    <w:rsid w:val="00D54CE2"/>
    <w:rsid w:val="00D6040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A793F"/>
    <w:rsid w:val="00DB101C"/>
    <w:rsid w:val="00DB12B7"/>
    <w:rsid w:val="00DB14A9"/>
    <w:rsid w:val="00DB1979"/>
    <w:rsid w:val="00DB3D7E"/>
    <w:rsid w:val="00DB3DFA"/>
    <w:rsid w:val="00DB46D2"/>
    <w:rsid w:val="00DB5228"/>
    <w:rsid w:val="00DB5F6B"/>
    <w:rsid w:val="00DB66C2"/>
    <w:rsid w:val="00DB7E0B"/>
    <w:rsid w:val="00DC00A5"/>
    <w:rsid w:val="00DC0F90"/>
    <w:rsid w:val="00DC128B"/>
    <w:rsid w:val="00DC23C4"/>
    <w:rsid w:val="00DC2E06"/>
    <w:rsid w:val="00DC31D9"/>
    <w:rsid w:val="00DC3DA4"/>
    <w:rsid w:val="00DC6750"/>
    <w:rsid w:val="00DC6D74"/>
    <w:rsid w:val="00DD2CF9"/>
    <w:rsid w:val="00DD51DB"/>
    <w:rsid w:val="00DD6FC0"/>
    <w:rsid w:val="00DE076D"/>
    <w:rsid w:val="00DE108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07597"/>
    <w:rsid w:val="00E11F84"/>
    <w:rsid w:val="00E12C7F"/>
    <w:rsid w:val="00E14E47"/>
    <w:rsid w:val="00E16DC5"/>
    <w:rsid w:val="00E20DC6"/>
    <w:rsid w:val="00E2105D"/>
    <w:rsid w:val="00E214E1"/>
    <w:rsid w:val="00E216B8"/>
    <w:rsid w:val="00E2182C"/>
    <w:rsid w:val="00E25DAB"/>
    <w:rsid w:val="00E32191"/>
    <w:rsid w:val="00E33CB5"/>
    <w:rsid w:val="00E344A8"/>
    <w:rsid w:val="00E35253"/>
    <w:rsid w:val="00E35C2A"/>
    <w:rsid w:val="00E35D05"/>
    <w:rsid w:val="00E36C44"/>
    <w:rsid w:val="00E41C77"/>
    <w:rsid w:val="00E44329"/>
    <w:rsid w:val="00E450D2"/>
    <w:rsid w:val="00E46FA8"/>
    <w:rsid w:val="00E50262"/>
    <w:rsid w:val="00E51425"/>
    <w:rsid w:val="00E53304"/>
    <w:rsid w:val="00E53A0E"/>
    <w:rsid w:val="00E53FE0"/>
    <w:rsid w:val="00E551B9"/>
    <w:rsid w:val="00E55F9B"/>
    <w:rsid w:val="00E566E3"/>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76C"/>
    <w:rsid w:val="00E83802"/>
    <w:rsid w:val="00E84DC0"/>
    <w:rsid w:val="00E85706"/>
    <w:rsid w:val="00E860CE"/>
    <w:rsid w:val="00E87818"/>
    <w:rsid w:val="00E87C29"/>
    <w:rsid w:val="00E87DA9"/>
    <w:rsid w:val="00E90C2A"/>
    <w:rsid w:val="00E90D4A"/>
    <w:rsid w:val="00E91C1A"/>
    <w:rsid w:val="00E92326"/>
    <w:rsid w:val="00E92CBA"/>
    <w:rsid w:val="00E937B5"/>
    <w:rsid w:val="00E93D41"/>
    <w:rsid w:val="00E93D66"/>
    <w:rsid w:val="00E95C3E"/>
    <w:rsid w:val="00E96F17"/>
    <w:rsid w:val="00E9700A"/>
    <w:rsid w:val="00EA26C8"/>
    <w:rsid w:val="00EA3AB8"/>
    <w:rsid w:val="00EA60FF"/>
    <w:rsid w:val="00EB01A1"/>
    <w:rsid w:val="00EB0927"/>
    <w:rsid w:val="00EB1952"/>
    <w:rsid w:val="00EB2575"/>
    <w:rsid w:val="00EB3F08"/>
    <w:rsid w:val="00EB4007"/>
    <w:rsid w:val="00EB4E97"/>
    <w:rsid w:val="00EB56D2"/>
    <w:rsid w:val="00EB5DAB"/>
    <w:rsid w:val="00EB6274"/>
    <w:rsid w:val="00EB6517"/>
    <w:rsid w:val="00EB7BBB"/>
    <w:rsid w:val="00EC09A7"/>
    <w:rsid w:val="00EC2FC7"/>
    <w:rsid w:val="00EC39F0"/>
    <w:rsid w:val="00EC3A2C"/>
    <w:rsid w:val="00EC3B03"/>
    <w:rsid w:val="00EC3D79"/>
    <w:rsid w:val="00EC4658"/>
    <w:rsid w:val="00EC48FF"/>
    <w:rsid w:val="00EC4AFF"/>
    <w:rsid w:val="00EC4BC8"/>
    <w:rsid w:val="00EC592F"/>
    <w:rsid w:val="00EC5A11"/>
    <w:rsid w:val="00EC687A"/>
    <w:rsid w:val="00EC6A68"/>
    <w:rsid w:val="00EC7B6C"/>
    <w:rsid w:val="00ED0942"/>
    <w:rsid w:val="00ED0FC8"/>
    <w:rsid w:val="00ED1783"/>
    <w:rsid w:val="00ED2D6D"/>
    <w:rsid w:val="00ED3470"/>
    <w:rsid w:val="00ED442C"/>
    <w:rsid w:val="00EE15FC"/>
    <w:rsid w:val="00EE2E1F"/>
    <w:rsid w:val="00EE3F1D"/>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6759"/>
    <w:rsid w:val="00F07843"/>
    <w:rsid w:val="00F07C18"/>
    <w:rsid w:val="00F110A2"/>
    <w:rsid w:val="00F1220C"/>
    <w:rsid w:val="00F13266"/>
    <w:rsid w:val="00F1358E"/>
    <w:rsid w:val="00F1367C"/>
    <w:rsid w:val="00F13CAF"/>
    <w:rsid w:val="00F145C9"/>
    <w:rsid w:val="00F147F9"/>
    <w:rsid w:val="00F15467"/>
    <w:rsid w:val="00F1572B"/>
    <w:rsid w:val="00F15C66"/>
    <w:rsid w:val="00F15D88"/>
    <w:rsid w:val="00F165CE"/>
    <w:rsid w:val="00F20166"/>
    <w:rsid w:val="00F21246"/>
    <w:rsid w:val="00F233C7"/>
    <w:rsid w:val="00F237DE"/>
    <w:rsid w:val="00F241F0"/>
    <w:rsid w:val="00F30D0F"/>
    <w:rsid w:val="00F31000"/>
    <w:rsid w:val="00F32B58"/>
    <w:rsid w:val="00F32C1A"/>
    <w:rsid w:val="00F379E2"/>
    <w:rsid w:val="00F41C50"/>
    <w:rsid w:val="00F444CA"/>
    <w:rsid w:val="00F45540"/>
    <w:rsid w:val="00F460D8"/>
    <w:rsid w:val="00F46C10"/>
    <w:rsid w:val="00F47813"/>
    <w:rsid w:val="00F47839"/>
    <w:rsid w:val="00F47BD9"/>
    <w:rsid w:val="00F5061F"/>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6E9A"/>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38DB"/>
    <w:rsid w:val="00FC464E"/>
    <w:rsid w:val="00FC5763"/>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F1C76AC5-7268-1E44-9B29-CE3342A20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0FF"/>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6F5506"/>
    <w:pPr>
      <w:keepNext/>
      <w:keepLines/>
      <w:spacing w:before="240" w:after="240"/>
      <w:outlineLvl w:val="0"/>
    </w:pPr>
    <w:rPr>
      <w:rFonts w:ascii="Times New Roman" w:eastAsiaTheme="majorEastAsia" w:hAnsi="Times New Roman" w:cs="Times New Roman"/>
      <w:b/>
      <w:color w:val="000000" w:themeColor="text1"/>
      <w:sz w:val="32"/>
      <w:szCs w:val="32"/>
    </w:rPr>
  </w:style>
  <w:style w:type="paragraph" w:styleId="Heading2">
    <w:name w:val="heading 2"/>
    <w:basedOn w:val="paragraph"/>
    <w:next w:val="Normal"/>
    <w:link w:val="Heading2Char"/>
    <w:uiPriority w:val="9"/>
    <w:unhideWhenUsed/>
    <w:qFormat/>
    <w:rsid w:val="006F5506"/>
    <w:pPr>
      <w:outlineLvl w:val="1"/>
    </w:pPr>
    <w:rPr>
      <w:b/>
      <w:bCs/>
      <w:sz w:val="28"/>
      <w:szCs w:val="28"/>
    </w:rPr>
  </w:style>
  <w:style w:type="paragraph" w:styleId="Heading3">
    <w:name w:val="heading 3"/>
    <w:basedOn w:val="Heading2"/>
    <w:next w:val="Normal"/>
    <w:link w:val="Heading3Char"/>
    <w:uiPriority w:val="9"/>
    <w:unhideWhenUsed/>
    <w:qFormat/>
    <w:rsid w:val="00D225E3"/>
    <w:pPr>
      <w:outlineLvl w:val="2"/>
    </w:pPr>
    <w:rPr>
      <w:rFonts w:eastAsiaTheme="minorHAnsi"/>
    </w:rPr>
  </w:style>
  <w:style w:type="paragraph" w:styleId="Heading4">
    <w:name w:val="heading 4"/>
    <w:basedOn w:val="Normal"/>
    <w:next w:val="Normal"/>
    <w:link w:val="Heading4Char"/>
    <w:uiPriority w:val="9"/>
    <w:unhideWhenUsed/>
    <w:qFormat/>
    <w:rsid w:val="000352E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6F5506"/>
    <w:rPr>
      <w:rFonts w:ascii="Times New Roman" w:eastAsiaTheme="majorEastAsia" w:hAnsi="Times New Roman" w:cs="Times New Roman"/>
      <w:b/>
      <w:color w:val="000000" w:themeColor="text1"/>
      <w:sz w:val="32"/>
      <w:szCs w:val="32"/>
      <w:lang w:val="en-GB"/>
    </w:rPr>
  </w:style>
  <w:style w:type="character" w:customStyle="1" w:styleId="Heading2Char">
    <w:name w:val="Heading 2 Char"/>
    <w:basedOn w:val="DefaultParagraphFont"/>
    <w:link w:val="Heading2"/>
    <w:uiPriority w:val="9"/>
    <w:rsid w:val="006F5506"/>
    <w:rPr>
      <w:rFonts w:ascii="Times New Roman" w:eastAsia="Times New Roman" w:hAnsi="Times New Roman" w:cs="Times New Roman"/>
      <w:b/>
      <w:bCs/>
      <w:sz w:val="28"/>
      <w:szCs w:val="28"/>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2E60D0"/>
    <w:pPr>
      <w:spacing w:after="0" w:line="240" w:lineRule="auto"/>
      <w:jc w:val="both"/>
    </w:pPr>
    <w:rPr>
      <w:rFonts w:cstheme="minorHAnsi"/>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25E3"/>
    <w:rPr>
      <w:rFonts w:ascii="Times New Roman" w:hAnsi="Times New Roman" w:cs="Times New Roman"/>
      <w:b/>
      <w:bCs/>
      <w:sz w:val="24"/>
      <w:szCs w:val="24"/>
      <w:lang w:val="en-GB"/>
    </w:rPr>
  </w:style>
  <w:style w:type="character" w:customStyle="1" w:styleId="UnresolvedMention2">
    <w:name w:val="Unresolved Mention2"/>
    <w:basedOn w:val="DefaultParagraphFont"/>
    <w:uiPriority w:val="99"/>
    <w:semiHidden/>
    <w:unhideWhenUsed/>
    <w:rsid w:val="00481818"/>
    <w:rPr>
      <w:color w:val="605E5C"/>
      <w:shd w:val="clear" w:color="auto" w:fill="E1DFDD"/>
    </w:rPr>
  </w:style>
  <w:style w:type="character" w:customStyle="1" w:styleId="UnresolvedMention3">
    <w:name w:val="Unresolved Mention3"/>
    <w:basedOn w:val="DefaultParagraphFont"/>
    <w:uiPriority w:val="99"/>
    <w:semiHidden/>
    <w:unhideWhenUsed/>
    <w:rsid w:val="00122AF1"/>
    <w:rPr>
      <w:color w:val="605E5C"/>
      <w:shd w:val="clear" w:color="auto" w:fill="E1DFDD"/>
    </w:rPr>
  </w:style>
  <w:style w:type="character" w:customStyle="1" w:styleId="cf01">
    <w:name w:val="cf01"/>
    <w:basedOn w:val="DefaultParagraphFont"/>
    <w:rsid w:val="00F145C9"/>
    <w:rPr>
      <w:rFonts w:ascii="Segoe UI" w:hAnsi="Segoe UI" w:cs="Segoe UI" w:hint="default"/>
      <w:sz w:val="18"/>
      <w:szCs w:val="18"/>
    </w:rPr>
  </w:style>
  <w:style w:type="character" w:customStyle="1" w:styleId="cf11">
    <w:name w:val="cf11"/>
    <w:basedOn w:val="DefaultParagraphFont"/>
    <w:rsid w:val="000D4387"/>
    <w:rPr>
      <w:rFonts w:ascii="Segoe UI" w:hAnsi="Segoe UI" w:cs="Segoe UI" w:hint="default"/>
      <w:sz w:val="18"/>
      <w:szCs w:val="18"/>
      <w:shd w:val="clear" w:color="auto" w:fill="FFFF00"/>
    </w:rPr>
  </w:style>
  <w:style w:type="character" w:styleId="UnresolvedMention">
    <w:name w:val="Unresolved Mention"/>
    <w:basedOn w:val="DefaultParagraphFont"/>
    <w:uiPriority w:val="99"/>
    <w:semiHidden/>
    <w:unhideWhenUsed/>
    <w:rsid w:val="00951ADC"/>
    <w:rPr>
      <w:color w:val="605E5C"/>
      <w:shd w:val="clear" w:color="auto" w:fill="E1DFDD"/>
    </w:rPr>
  </w:style>
  <w:style w:type="character" w:customStyle="1" w:styleId="Heading4Char">
    <w:name w:val="Heading 4 Char"/>
    <w:basedOn w:val="DefaultParagraphFont"/>
    <w:link w:val="Heading4"/>
    <w:uiPriority w:val="9"/>
    <w:rsid w:val="000352E0"/>
    <w:rPr>
      <w:rFonts w:asciiTheme="majorHAnsi" w:eastAsiaTheme="majorEastAsia" w:hAnsiTheme="majorHAnsi" w:cstheme="majorBidi"/>
      <w:i/>
      <w:iCs/>
      <w:color w:val="2E74B5" w:themeColor="accent1" w:themeShade="BF"/>
      <w:lang w:val="en-GB"/>
    </w:rPr>
  </w:style>
  <w:style w:type="paragraph" w:styleId="TOC1">
    <w:name w:val="toc 1"/>
    <w:basedOn w:val="Normal"/>
    <w:next w:val="Normal"/>
    <w:autoRedefine/>
    <w:uiPriority w:val="39"/>
    <w:unhideWhenUsed/>
    <w:rsid w:val="00DA793F"/>
    <w:pPr>
      <w:tabs>
        <w:tab w:val="right" w:leader="dot" w:pos="9350"/>
      </w:tabs>
      <w:spacing w:after="100"/>
    </w:pPr>
    <w:rPr>
      <w:b/>
      <w:noProof/>
    </w:rPr>
  </w:style>
  <w:style w:type="paragraph" w:styleId="TOC2">
    <w:name w:val="toc 2"/>
    <w:basedOn w:val="Normal"/>
    <w:next w:val="Normal"/>
    <w:autoRedefine/>
    <w:uiPriority w:val="39"/>
    <w:unhideWhenUsed/>
    <w:rsid w:val="00B069A7"/>
    <w:pPr>
      <w:tabs>
        <w:tab w:val="right" w:leader="dot" w:pos="9350"/>
      </w:tabs>
      <w:spacing w:after="100"/>
      <w:ind w:left="220"/>
      <w:pPrChange w:id="0" w:author="Graaf, S.C. de (Bastiaan)" w:date="2023-08-28T12:41:00Z">
        <w:pPr>
          <w:tabs>
            <w:tab w:val="right" w:leader="dot" w:pos="9350"/>
          </w:tabs>
          <w:spacing w:after="100" w:line="480" w:lineRule="auto"/>
          <w:ind w:left="220"/>
          <w:jc w:val="both"/>
        </w:pPr>
      </w:pPrChange>
    </w:pPr>
    <w:rPr>
      <w:rPrChange w:id="0" w:author="Graaf, S.C. de (Bastiaan)" w:date="2023-08-28T12:41:00Z">
        <w:rPr>
          <w:rFonts w:ascii="Calibri" w:eastAsiaTheme="minorHAnsi" w:hAnsi="Calibri" w:cs="Calibri"/>
          <w:sz w:val="22"/>
          <w:szCs w:val="22"/>
          <w:lang w:val="en-GB" w:eastAsia="en-US" w:bidi="ar-SA"/>
        </w:rPr>
      </w:rPrChange>
    </w:rPr>
  </w:style>
  <w:style w:type="paragraph" w:styleId="TOC3">
    <w:name w:val="toc 3"/>
    <w:basedOn w:val="Normal"/>
    <w:next w:val="Normal"/>
    <w:autoRedefine/>
    <w:uiPriority w:val="39"/>
    <w:unhideWhenUsed/>
    <w:rsid w:val="008F48C7"/>
    <w:pPr>
      <w:tabs>
        <w:tab w:val="right" w:leader="dot" w:pos="9350"/>
      </w:tabs>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2635497">
      <w:bodyDiv w:val="1"/>
      <w:marLeft w:val="0"/>
      <w:marRight w:val="0"/>
      <w:marTop w:val="0"/>
      <w:marBottom w:val="0"/>
      <w:divBdr>
        <w:top w:val="none" w:sz="0" w:space="0" w:color="auto"/>
        <w:left w:val="none" w:sz="0" w:space="0" w:color="auto"/>
        <w:bottom w:val="none" w:sz="0" w:space="0" w:color="auto"/>
        <w:right w:val="none" w:sz="0" w:space="0" w:color="auto"/>
      </w:divBdr>
    </w:div>
    <w:div w:id="51853657">
      <w:bodyDiv w:val="1"/>
      <w:marLeft w:val="0"/>
      <w:marRight w:val="0"/>
      <w:marTop w:val="0"/>
      <w:marBottom w:val="0"/>
      <w:divBdr>
        <w:top w:val="none" w:sz="0" w:space="0" w:color="auto"/>
        <w:left w:val="none" w:sz="0" w:space="0" w:color="auto"/>
        <w:bottom w:val="none" w:sz="0" w:space="0" w:color="auto"/>
        <w:right w:val="none" w:sz="0" w:space="0" w:color="auto"/>
      </w:divBdr>
    </w:div>
    <w:div w:id="5875298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34824508">
      <w:bodyDiv w:val="1"/>
      <w:marLeft w:val="0"/>
      <w:marRight w:val="0"/>
      <w:marTop w:val="0"/>
      <w:marBottom w:val="0"/>
      <w:divBdr>
        <w:top w:val="none" w:sz="0" w:space="0" w:color="auto"/>
        <w:left w:val="none" w:sz="0" w:space="0" w:color="auto"/>
        <w:bottom w:val="none" w:sz="0" w:space="0" w:color="auto"/>
        <w:right w:val="none" w:sz="0" w:space="0" w:color="auto"/>
      </w:divBdr>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49840399">
      <w:bodyDiv w:val="1"/>
      <w:marLeft w:val="0"/>
      <w:marRight w:val="0"/>
      <w:marTop w:val="0"/>
      <w:marBottom w:val="0"/>
      <w:divBdr>
        <w:top w:val="none" w:sz="0" w:space="0" w:color="auto"/>
        <w:left w:val="none" w:sz="0" w:space="0" w:color="auto"/>
        <w:bottom w:val="none" w:sz="0" w:space="0" w:color="auto"/>
        <w:right w:val="none" w:sz="0" w:space="0" w:color="auto"/>
      </w:divBdr>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5218763">
      <w:bodyDiv w:val="1"/>
      <w:marLeft w:val="0"/>
      <w:marRight w:val="0"/>
      <w:marTop w:val="0"/>
      <w:marBottom w:val="0"/>
      <w:divBdr>
        <w:top w:val="none" w:sz="0" w:space="0" w:color="auto"/>
        <w:left w:val="none" w:sz="0" w:space="0" w:color="auto"/>
        <w:bottom w:val="none" w:sz="0" w:space="0" w:color="auto"/>
        <w:right w:val="none" w:sz="0" w:space="0" w:color="auto"/>
      </w:divBdr>
    </w:div>
    <w:div w:id="456144677">
      <w:bodyDiv w:val="1"/>
      <w:marLeft w:val="0"/>
      <w:marRight w:val="0"/>
      <w:marTop w:val="0"/>
      <w:marBottom w:val="0"/>
      <w:divBdr>
        <w:top w:val="none" w:sz="0" w:space="0" w:color="auto"/>
        <w:left w:val="none" w:sz="0" w:space="0" w:color="auto"/>
        <w:bottom w:val="none" w:sz="0" w:space="0" w:color="auto"/>
        <w:right w:val="none" w:sz="0" w:space="0" w:color="auto"/>
      </w:divBdr>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4594042">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07100024">
      <w:bodyDiv w:val="1"/>
      <w:marLeft w:val="0"/>
      <w:marRight w:val="0"/>
      <w:marTop w:val="0"/>
      <w:marBottom w:val="0"/>
      <w:divBdr>
        <w:top w:val="none" w:sz="0" w:space="0" w:color="auto"/>
        <w:left w:val="none" w:sz="0" w:space="0" w:color="auto"/>
        <w:bottom w:val="none" w:sz="0" w:space="0" w:color="auto"/>
        <w:right w:val="none" w:sz="0" w:space="0" w:color="auto"/>
      </w:divBdr>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6816405/" TargetMode="External"/><Relationship Id="rId1" Type="http://schemas.openxmlformats.org/officeDocument/2006/relationships/hyperlink" Target="https://en.wikipedia.org/wiki/RAS_syndrome"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j.heck@uu.nl"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2.xml><?xml version="1.0" encoding="utf-8"?>
<ds:datastoreItem xmlns:ds="http://schemas.openxmlformats.org/officeDocument/2006/customXml" ds:itemID="{6ABFE375-6C65-48B4-829F-F4807A92FC6A}">
  <ds:schemaRefs>
    <ds:schemaRef ds:uri="http://schemas.openxmlformats.org/officeDocument/2006/bibliography"/>
  </ds:schemaRefs>
</ds:datastoreItem>
</file>

<file path=customXml/itemProps3.xml><?xml version="1.0" encoding="utf-8"?>
<ds:datastoreItem xmlns:ds="http://schemas.openxmlformats.org/officeDocument/2006/customXml" ds:itemID="{9054C703-7546-4C64-B53F-8E09F9C851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docProps/app.xml><?xml version="1.0" encoding="utf-8"?>
<Properties xmlns="http://schemas.openxmlformats.org/officeDocument/2006/extended-properties" xmlns:vt="http://schemas.openxmlformats.org/officeDocument/2006/docPropsVTypes">
  <Template>Normal.dotm</Template>
  <TotalTime>8697</TotalTime>
  <Pages>30</Pages>
  <Words>31302</Words>
  <Characters>178427</Characters>
  <Application>Microsoft Office Word</Application>
  <DocSecurity>0</DocSecurity>
  <Lines>1486</Lines>
  <Paragraphs>4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20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22</cp:revision>
  <cp:lastPrinted>2022-12-20T13:29:00Z</cp:lastPrinted>
  <dcterms:created xsi:type="dcterms:W3CDTF">2023-06-30T14:23:00Z</dcterms:created>
  <dcterms:modified xsi:type="dcterms:W3CDTF">2023-08-28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elsevier-vancouver</vt:lpwstr>
  </property>
  <property fmtid="{D5CDD505-2E9C-101B-9397-08002B2CF9AE}" pid="15" name="Mendeley Recent Style Name 2_1">
    <vt:lpwstr>Elsevier - Vancouver</vt:lpwstr>
  </property>
  <property fmtid="{D5CDD505-2E9C-101B-9397-08002B2CF9AE}" pid="16" name="Mendeley Recent Style Id 3_1">
    <vt:lpwstr>http://www.zotero.org/styles/elsevier-vancouver2</vt:lpwstr>
  </property>
  <property fmtid="{D5CDD505-2E9C-101B-9397-08002B2CF9AE}" pid="17" name="Mendeley Recent Style Name 3_1">
    <vt:lpwstr>Elsevier - Vancouver2</vt:lpwstr>
  </property>
  <property fmtid="{D5CDD505-2E9C-101B-9397-08002B2CF9AE}" pid="18" name="Mendeley Recent Style Id 4_1">
    <vt:lpwstr>http://www.zotero.org/styles/elsevier-vancouver3</vt:lpwstr>
  </property>
  <property fmtid="{D5CDD505-2E9C-101B-9397-08002B2CF9AE}" pid="19" name="Mendeley Recent Style Name 4_1">
    <vt:lpwstr>Elsevier - Vancouver3</vt:lpwstr>
  </property>
  <property fmtid="{D5CDD505-2E9C-101B-9397-08002B2CF9AE}" pid="20" name="Mendeley Recent Style Id 5_1">
    <vt:lpwstr>http://www.zotero.org/styles/elsevier-vancouver6</vt:lpwstr>
  </property>
  <property fmtid="{D5CDD505-2E9C-101B-9397-08002B2CF9AE}" pid="21" name="Mendeley Recent Style Name 5_1">
    <vt:lpwstr>Elsevier - Vancouver6</vt:lpwstr>
  </property>
  <property fmtid="{D5CDD505-2E9C-101B-9397-08002B2CF9AE}" pid="22" name="Mendeley Recent Style Id 6_1">
    <vt:lpwstr>http://www.zotero.org/styles/frontiers</vt:lpwstr>
  </property>
  <property fmtid="{D5CDD505-2E9C-101B-9397-08002B2CF9AE}" pid="23" name="Mendeley Recent Style Name 6_1">
    <vt:lpwstr>Frontiers journals</vt:lpwstr>
  </property>
  <property fmtid="{D5CDD505-2E9C-101B-9397-08002B2CF9AE}" pid="24" name="Mendeley Recent Style Id 7_1">
    <vt:lpwstr>http://www.zotero.org/styles/frontiers2</vt:lpwstr>
  </property>
  <property fmtid="{D5CDD505-2E9C-101B-9397-08002B2CF9AE}" pid="25" name="Mendeley Recent Style Name 7_1">
    <vt:lpwstr>Frontiers_vancouver</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bibtexaasaaaa</vt:lpwstr>
  </property>
  <property fmtid="{D5CDD505-2E9C-101B-9397-08002B2CF9AE}" pid="29" name="Mendeley Recent Style Name 9_1">
    <vt:lpwstr>WordToLatex2</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